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C9F3C" w14:textId="375210B1" w:rsidR="0044097F" w:rsidRDefault="0044097F"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50352E56" w:rsidR="00592C82" w:rsidRPr="00592C82" w:rsidRDefault="00592C82" w:rsidP="0088587A">
      <w:pPr>
        <w:jc w:val="center"/>
        <w:rPr>
          <w:b/>
          <w:bCs/>
          <w:sz w:val="32"/>
          <w:szCs w:val="32"/>
        </w:rPr>
      </w:pPr>
      <w:r w:rsidRPr="00592C82">
        <w:rPr>
          <w:b/>
          <w:bCs/>
          <w:sz w:val="32"/>
          <w:szCs w:val="32"/>
        </w:rPr>
        <w:t>Version 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440BEE">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153792478"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0BCD89C7" w14:textId="22443467" w:rsidR="00B53337" w:rsidRDefault="00376C84">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53792478" w:history="1">
            <w:r w:rsidR="00B53337" w:rsidRPr="001E7728">
              <w:rPr>
                <w:rStyle w:val="Hyperlink"/>
                <w:noProof/>
              </w:rPr>
              <w:t>Table of Contents</w:t>
            </w:r>
            <w:r w:rsidR="00B53337">
              <w:rPr>
                <w:noProof/>
                <w:webHidden/>
              </w:rPr>
              <w:tab/>
            </w:r>
            <w:r w:rsidR="00B53337">
              <w:rPr>
                <w:noProof/>
                <w:webHidden/>
              </w:rPr>
              <w:fldChar w:fldCharType="begin"/>
            </w:r>
            <w:r w:rsidR="00B53337">
              <w:rPr>
                <w:noProof/>
                <w:webHidden/>
              </w:rPr>
              <w:instrText xml:space="preserve"> PAGEREF _Toc153792478 \h </w:instrText>
            </w:r>
            <w:r w:rsidR="00B53337">
              <w:rPr>
                <w:noProof/>
                <w:webHidden/>
              </w:rPr>
            </w:r>
            <w:r w:rsidR="00B53337">
              <w:rPr>
                <w:noProof/>
                <w:webHidden/>
              </w:rPr>
              <w:fldChar w:fldCharType="separate"/>
            </w:r>
            <w:r w:rsidR="00B957CE">
              <w:rPr>
                <w:noProof/>
                <w:webHidden/>
              </w:rPr>
              <w:t>i</w:t>
            </w:r>
            <w:r w:rsidR="00B53337">
              <w:rPr>
                <w:noProof/>
                <w:webHidden/>
              </w:rPr>
              <w:fldChar w:fldCharType="end"/>
            </w:r>
          </w:hyperlink>
        </w:p>
        <w:p w14:paraId="672B460C" w14:textId="218A5746" w:rsidR="00B53337" w:rsidRDefault="00B53337">
          <w:pPr>
            <w:pStyle w:val="TOC1"/>
            <w:tabs>
              <w:tab w:val="right" w:leader="dot" w:pos="9350"/>
            </w:tabs>
            <w:rPr>
              <w:rFonts w:eastAsiaTheme="minorEastAsia" w:cstheme="minorBidi"/>
              <w:b w:val="0"/>
              <w:bCs w:val="0"/>
              <w:i w:val="0"/>
              <w:iCs w:val="0"/>
              <w:noProof/>
              <w:kern w:val="2"/>
              <w14:ligatures w14:val="standardContextual"/>
            </w:rPr>
          </w:pPr>
          <w:hyperlink w:anchor="_Toc153792479" w:history="1">
            <w:r w:rsidRPr="001E7728">
              <w:rPr>
                <w:rStyle w:val="Hyperlink"/>
                <w:noProof/>
              </w:rPr>
              <w:t>Chapter 1 Introduction</w:t>
            </w:r>
            <w:r>
              <w:rPr>
                <w:noProof/>
                <w:webHidden/>
              </w:rPr>
              <w:tab/>
            </w:r>
            <w:r>
              <w:rPr>
                <w:noProof/>
                <w:webHidden/>
              </w:rPr>
              <w:fldChar w:fldCharType="begin"/>
            </w:r>
            <w:r>
              <w:rPr>
                <w:noProof/>
                <w:webHidden/>
              </w:rPr>
              <w:instrText xml:space="preserve"> PAGEREF _Toc153792479 \h </w:instrText>
            </w:r>
            <w:r>
              <w:rPr>
                <w:noProof/>
                <w:webHidden/>
              </w:rPr>
            </w:r>
            <w:r>
              <w:rPr>
                <w:noProof/>
                <w:webHidden/>
              </w:rPr>
              <w:fldChar w:fldCharType="separate"/>
            </w:r>
            <w:r w:rsidR="00B957CE">
              <w:rPr>
                <w:noProof/>
                <w:webHidden/>
              </w:rPr>
              <w:t>1</w:t>
            </w:r>
            <w:r>
              <w:rPr>
                <w:noProof/>
                <w:webHidden/>
              </w:rPr>
              <w:fldChar w:fldCharType="end"/>
            </w:r>
          </w:hyperlink>
        </w:p>
        <w:p w14:paraId="022B2164" w14:textId="45A9488A"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80" w:history="1">
            <w:r w:rsidRPr="001E7728">
              <w:rPr>
                <w:rStyle w:val="Hyperlink"/>
                <w:noProof/>
              </w:rPr>
              <w:t>1.1 How to be Successful with MOSAICS</w:t>
            </w:r>
            <w:r>
              <w:rPr>
                <w:noProof/>
                <w:webHidden/>
              </w:rPr>
              <w:tab/>
            </w:r>
            <w:r>
              <w:rPr>
                <w:noProof/>
                <w:webHidden/>
              </w:rPr>
              <w:fldChar w:fldCharType="begin"/>
            </w:r>
            <w:r>
              <w:rPr>
                <w:noProof/>
                <w:webHidden/>
              </w:rPr>
              <w:instrText xml:space="preserve"> PAGEREF _Toc153792480 \h </w:instrText>
            </w:r>
            <w:r>
              <w:rPr>
                <w:noProof/>
                <w:webHidden/>
              </w:rPr>
            </w:r>
            <w:r>
              <w:rPr>
                <w:noProof/>
                <w:webHidden/>
              </w:rPr>
              <w:fldChar w:fldCharType="separate"/>
            </w:r>
            <w:r w:rsidR="00B957CE">
              <w:rPr>
                <w:noProof/>
                <w:webHidden/>
              </w:rPr>
              <w:t>1</w:t>
            </w:r>
            <w:r>
              <w:rPr>
                <w:noProof/>
                <w:webHidden/>
              </w:rPr>
              <w:fldChar w:fldCharType="end"/>
            </w:r>
          </w:hyperlink>
        </w:p>
        <w:p w14:paraId="4BACA370" w14:textId="529E8A99"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81" w:history="1">
            <w:r w:rsidRPr="001E7728">
              <w:rPr>
                <w:rStyle w:val="Hyperlink"/>
                <w:noProof/>
              </w:rPr>
              <w:t>1.2 About MOSAICS</w:t>
            </w:r>
            <w:r>
              <w:rPr>
                <w:noProof/>
                <w:webHidden/>
              </w:rPr>
              <w:tab/>
            </w:r>
            <w:r>
              <w:rPr>
                <w:noProof/>
                <w:webHidden/>
              </w:rPr>
              <w:fldChar w:fldCharType="begin"/>
            </w:r>
            <w:r>
              <w:rPr>
                <w:noProof/>
                <w:webHidden/>
              </w:rPr>
              <w:instrText xml:space="preserve"> PAGEREF _Toc153792481 \h </w:instrText>
            </w:r>
            <w:r>
              <w:rPr>
                <w:noProof/>
                <w:webHidden/>
              </w:rPr>
            </w:r>
            <w:r>
              <w:rPr>
                <w:noProof/>
                <w:webHidden/>
              </w:rPr>
              <w:fldChar w:fldCharType="separate"/>
            </w:r>
            <w:r w:rsidR="00B957CE">
              <w:rPr>
                <w:noProof/>
                <w:webHidden/>
              </w:rPr>
              <w:t>1</w:t>
            </w:r>
            <w:r>
              <w:rPr>
                <w:noProof/>
                <w:webHidden/>
              </w:rPr>
              <w:fldChar w:fldCharType="end"/>
            </w:r>
          </w:hyperlink>
        </w:p>
        <w:p w14:paraId="3906DCAD" w14:textId="25FA31CE"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82" w:history="1">
            <w:r w:rsidRPr="001E7728">
              <w:rPr>
                <w:rStyle w:val="Hyperlink"/>
                <w:noProof/>
              </w:rPr>
              <w:t>1.3 Installation Instructions</w:t>
            </w:r>
            <w:r>
              <w:rPr>
                <w:noProof/>
                <w:webHidden/>
              </w:rPr>
              <w:tab/>
            </w:r>
            <w:r>
              <w:rPr>
                <w:noProof/>
                <w:webHidden/>
              </w:rPr>
              <w:fldChar w:fldCharType="begin"/>
            </w:r>
            <w:r>
              <w:rPr>
                <w:noProof/>
                <w:webHidden/>
              </w:rPr>
              <w:instrText xml:space="preserve"> PAGEREF _Toc153792482 \h </w:instrText>
            </w:r>
            <w:r>
              <w:rPr>
                <w:noProof/>
                <w:webHidden/>
              </w:rPr>
            </w:r>
            <w:r>
              <w:rPr>
                <w:noProof/>
                <w:webHidden/>
              </w:rPr>
              <w:fldChar w:fldCharType="separate"/>
            </w:r>
            <w:r w:rsidR="00B957CE">
              <w:rPr>
                <w:noProof/>
                <w:webHidden/>
              </w:rPr>
              <w:t>2</w:t>
            </w:r>
            <w:r>
              <w:rPr>
                <w:noProof/>
                <w:webHidden/>
              </w:rPr>
              <w:fldChar w:fldCharType="end"/>
            </w:r>
          </w:hyperlink>
        </w:p>
        <w:p w14:paraId="574CB349" w14:textId="0D38580F"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83" w:history="1">
            <w:r w:rsidRPr="001E7728">
              <w:rPr>
                <w:rStyle w:val="Hyperlink"/>
                <w:noProof/>
              </w:rPr>
              <w:t>1.4 The Trajectory Reader/writer MosAT</w:t>
            </w:r>
            <w:r>
              <w:rPr>
                <w:noProof/>
                <w:webHidden/>
              </w:rPr>
              <w:tab/>
            </w:r>
            <w:r>
              <w:rPr>
                <w:noProof/>
                <w:webHidden/>
              </w:rPr>
              <w:fldChar w:fldCharType="begin"/>
            </w:r>
            <w:r>
              <w:rPr>
                <w:noProof/>
                <w:webHidden/>
              </w:rPr>
              <w:instrText xml:space="preserve"> PAGEREF _Toc153792483 \h </w:instrText>
            </w:r>
            <w:r>
              <w:rPr>
                <w:noProof/>
                <w:webHidden/>
              </w:rPr>
            </w:r>
            <w:r>
              <w:rPr>
                <w:noProof/>
                <w:webHidden/>
              </w:rPr>
              <w:fldChar w:fldCharType="separate"/>
            </w:r>
            <w:r w:rsidR="00B957CE">
              <w:rPr>
                <w:noProof/>
                <w:webHidden/>
              </w:rPr>
              <w:t>3</w:t>
            </w:r>
            <w:r>
              <w:rPr>
                <w:noProof/>
                <w:webHidden/>
              </w:rPr>
              <w:fldChar w:fldCharType="end"/>
            </w:r>
          </w:hyperlink>
        </w:p>
        <w:p w14:paraId="3486DA93" w14:textId="4A325299"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84" w:history="1">
            <w:r w:rsidRPr="001E7728">
              <w:rPr>
                <w:rStyle w:val="Hyperlink"/>
                <w:noProof/>
              </w:rPr>
              <w:t>1.5 Command Line Arguments</w:t>
            </w:r>
            <w:r>
              <w:rPr>
                <w:noProof/>
                <w:webHidden/>
              </w:rPr>
              <w:tab/>
            </w:r>
            <w:r>
              <w:rPr>
                <w:noProof/>
                <w:webHidden/>
              </w:rPr>
              <w:fldChar w:fldCharType="begin"/>
            </w:r>
            <w:r>
              <w:rPr>
                <w:noProof/>
                <w:webHidden/>
              </w:rPr>
              <w:instrText xml:space="preserve"> PAGEREF _Toc153792484 \h </w:instrText>
            </w:r>
            <w:r>
              <w:rPr>
                <w:noProof/>
                <w:webHidden/>
              </w:rPr>
            </w:r>
            <w:r>
              <w:rPr>
                <w:noProof/>
                <w:webHidden/>
              </w:rPr>
              <w:fldChar w:fldCharType="separate"/>
            </w:r>
            <w:r w:rsidR="00B957CE">
              <w:rPr>
                <w:noProof/>
                <w:webHidden/>
              </w:rPr>
              <w:t>6</w:t>
            </w:r>
            <w:r>
              <w:rPr>
                <w:noProof/>
                <w:webHidden/>
              </w:rPr>
              <w:fldChar w:fldCharType="end"/>
            </w:r>
          </w:hyperlink>
        </w:p>
        <w:p w14:paraId="347C1830" w14:textId="5AEC8257"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85" w:history="1">
            <w:r w:rsidRPr="001E7728">
              <w:rPr>
                <w:rStyle w:val="Hyperlink"/>
                <w:noProof/>
              </w:rPr>
              <w:t>1.6 Least Squares Fitting</w:t>
            </w:r>
            <w:r>
              <w:rPr>
                <w:noProof/>
                <w:webHidden/>
              </w:rPr>
              <w:tab/>
            </w:r>
            <w:r>
              <w:rPr>
                <w:noProof/>
                <w:webHidden/>
              </w:rPr>
              <w:fldChar w:fldCharType="begin"/>
            </w:r>
            <w:r>
              <w:rPr>
                <w:noProof/>
                <w:webHidden/>
              </w:rPr>
              <w:instrText xml:space="preserve"> PAGEREF _Toc153792485 \h </w:instrText>
            </w:r>
            <w:r>
              <w:rPr>
                <w:noProof/>
                <w:webHidden/>
              </w:rPr>
            </w:r>
            <w:r>
              <w:rPr>
                <w:noProof/>
                <w:webHidden/>
              </w:rPr>
              <w:fldChar w:fldCharType="separate"/>
            </w:r>
            <w:r w:rsidR="00B957CE">
              <w:rPr>
                <w:noProof/>
                <w:webHidden/>
              </w:rPr>
              <w:t>7</w:t>
            </w:r>
            <w:r>
              <w:rPr>
                <w:noProof/>
                <w:webHidden/>
              </w:rPr>
              <w:fldChar w:fldCharType="end"/>
            </w:r>
          </w:hyperlink>
        </w:p>
        <w:p w14:paraId="17B8BAAA" w14:textId="48A9F2AC"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86" w:history="1">
            <w:r w:rsidRPr="001E7728">
              <w:rPr>
                <w:rStyle w:val="Hyperlink"/>
                <w:noProof/>
              </w:rPr>
              <w:t>1.7 Selection Cards</w:t>
            </w:r>
            <w:r>
              <w:rPr>
                <w:noProof/>
                <w:webHidden/>
              </w:rPr>
              <w:tab/>
            </w:r>
            <w:r>
              <w:rPr>
                <w:noProof/>
                <w:webHidden/>
              </w:rPr>
              <w:fldChar w:fldCharType="begin"/>
            </w:r>
            <w:r>
              <w:rPr>
                <w:noProof/>
                <w:webHidden/>
              </w:rPr>
              <w:instrText xml:space="preserve"> PAGEREF _Toc153792486 \h </w:instrText>
            </w:r>
            <w:r>
              <w:rPr>
                <w:noProof/>
                <w:webHidden/>
              </w:rPr>
            </w:r>
            <w:r>
              <w:rPr>
                <w:noProof/>
                <w:webHidden/>
              </w:rPr>
              <w:fldChar w:fldCharType="separate"/>
            </w:r>
            <w:r w:rsidR="00B957CE">
              <w:rPr>
                <w:noProof/>
                <w:webHidden/>
              </w:rPr>
              <w:t>9</w:t>
            </w:r>
            <w:r>
              <w:rPr>
                <w:noProof/>
                <w:webHidden/>
              </w:rPr>
              <w:fldChar w:fldCharType="end"/>
            </w:r>
          </w:hyperlink>
        </w:p>
        <w:p w14:paraId="24DDBB57" w14:textId="47C39AC5"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87" w:history="1">
            <w:r w:rsidRPr="001E7728">
              <w:rPr>
                <w:rStyle w:val="Hyperlink"/>
                <w:noProof/>
              </w:rPr>
              <w:t>1.8 Atom Selection Language</w:t>
            </w:r>
            <w:r>
              <w:rPr>
                <w:noProof/>
                <w:webHidden/>
              </w:rPr>
              <w:tab/>
            </w:r>
            <w:r>
              <w:rPr>
                <w:noProof/>
                <w:webHidden/>
              </w:rPr>
              <w:fldChar w:fldCharType="begin"/>
            </w:r>
            <w:r>
              <w:rPr>
                <w:noProof/>
                <w:webHidden/>
              </w:rPr>
              <w:instrText xml:space="preserve"> PAGEREF _Toc153792487 \h </w:instrText>
            </w:r>
            <w:r>
              <w:rPr>
                <w:noProof/>
                <w:webHidden/>
              </w:rPr>
            </w:r>
            <w:r>
              <w:rPr>
                <w:noProof/>
                <w:webHidden/>
              </w:rPr>
              <w:fldChar w:fldCharType="separate"/>
            </w:r>
            <w:r w:rsidR="00B957CE">
              <w:rPr>
                <w:noProof/>
                <w:webHidden/>
              </w:rPr>
              <w:t>10</w:t>
            </w:r>
            <w:r>
              <w:rPr>
                <w:noProof/>
                <w:webHidden/>
              </w:rPr>
              <w:fldChar w:fldCharType="end"/>
            </w:r>
          </w:hyperlink>
        </w:p>
        <w:p w14:paraId="6968B931" w14:textId="6D92B56A"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88" w:history="1">
            <w:r w:rsidRPr="001E7728">
              <w:rPr>
                <w:rStyle w:val="Hyperlink"/>
                <w:noProof/>
              </w:rPr>
              <w:t>1.9 Leaflet Finder</w:t>
            </w:r>
            <w:r>
              <w:rPr>
                <w:noProof/>
                <w:webHidden/>
              </w:rPr>
              <w:tab/>
            </w:r>
            <w:r>
              <w:rPr>
                <w:noProof/>
                <w:webHidden/>
              </w:rPr>
              <w:fldChar w:fldCharType="begin"/>
            </w:r>
            <w:r>
              <w:rPr>
                <w:noProof/>
                <w:webHidden/>
              </w:rPr>
              <w:instrText xml:space="preserve"> PAGEREF _Toc153792488 \h </w:instrText>
            </w:r>
            <w:r>
              <w:rPr>
                <w:noProof/>
                <w:webHidden/>
              </w:rPr>
            </w:r>
            <w:r>
              <w:rPr>
                <w:noProof/>
                <w:webHidden/>
              </w:rPr>
              <w:fldChar w:fldCharType="separate"/>
            </w:r>
            <w:r w:rsidR="00B957CE">
              <w:rPr>
                <w:noProof/>
                <w:webHidden/>
              </w:rPr>
              <w:t>13</w:t>
            </w:r>
            <w:r>
              <w:rPr>
                <w:noProof/>
                <w:webHidden/>
              </w:rPr>
              <w:fldChar w:fldCharType="end"/>
            </w:r>
          </w:hyperlink>
        </w:p>
        <w:p w14:paraId="71957CAB" w14:textId="1C74435F"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89" w:history="1">
            <w:r w:rsidRPr="001E7728">
              <w:rPr>
                <w:rStyle w:val="Hyperlink"/>
                <w:noProof/>
              </w:rPr>
              <w:t>1.10 Protein Finder</w:t>
            </w:r>
            <w:r>
              <w:rPr>
                <w:noProof/>
                <w:webHidden/>
              </w:rPr>
              <w:tab/>
            </w:r>
            <w:r>
              <w:rPr>
                <w:noProof/>
                <w:webHidden/>
              </w:rPr>
              <w:fldChar w:fldCharType="begin"/>
            </w:r>
            <w:r>
              <w:rPr>
                <w:noProof/>
                <w:webHidden/>
              </w:rPr>
              <w:instrText xml:space="preserve"> PAGEREF _Toc153792489 \h </w:instrText>
            </w:r>
            <w:r>
              <w:rPr>
                <w:noProof/>
                <w:webHidden/>
              </w:rPr>
            </w:r>
            <w:r>
              <w:rPr>
                <w:noProof/>
                <w:webHidden/>
              </w:rPr>
              <w:fldChar w:fldCharType="separate"/>
            </w:r>
            <w:r w:rsidR="00B957CE">
              <w:rPr>
                <w:noProof/>
                <w:webHidden/>
              </w:rPr>
              <w:t>16</w:t>
            </w:r>
            <w:r>
              <w:rPr>
                <w:noProof/>
                <w:webHidden/>
              </w:rPr>
              <w:fldChar w:fldCharType="end"/>
            </w:r>
          </w:hyperlink>
        </w:p>
        <w:p w14:paraId="0EDC8D3B" w14:textId="21B5D5B9"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90" w:history="1">
            <w:r w:rsidRPr="001E7728">
              <w:rPr>
                <w:rStyle w:val="Hyperlink"/>
                <w:noProof/>
              </w:rPr>
              <w:t>1.11 Solvent Finder</w:t>
            </w:r>
            <w:r>
              <w:rPr>
                <w:noProof/>
                <w:webHidden/>
              </w:rPr>
              <w:tab/>
            </w:r>
            <w:r>
              <w:rPr>
                <w:noProof/>
                <w:webHidden/>
              </w:rPr>
              <w:fldChar w:fldCharType="begin"/>
            </w:r>
            <w:r>
              <w:rPr>
                <w:noProof/>
                <w:webHidden/>
              </w:rPr>
              <w:instrText xml:space="preserve"> PAGEREF _Toc153792490 \h </w:instrText>
            </w:r>
            <w:r>
              <w:rPr>
                <w:noProof/>
                <w:webHidden/>
              </w:rPr>
            </w:r>
            <w:r>
              <w:rPr>
                <w:noProof/>
                <w:webHidden/>
              </w:rPr>
              <w:fldChar w:fldCharType="separate"/>
            </w:r>
            <w:r w:rsidR="00B957CE">
              <w:rPr>
                <w:noProof/>
                <w:webHidden/>
              </w:rPr>
              <w:t>17</w:t>
            </w:r>
            <w:r>
              <w:rPr>
                <w:noProof/>
                <w:webHidden/>
              </w:rPr>
              <w:fldChar w:fldCharType="end"/>
            </w:r>
          </w:hyperlink>
        </w:p>
        <w:p w14:paraId="3E22D37F" w14:textId="1F21E7DA"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91" w:history="1">
            <w:r w:rsidRPr="001E7728">
              <w:rPr>
                <w:rStyle w:val="Hyperlink"/>
                <w:noProof/>
              </w:rPr>
              <w:t>1.12 Computing Averages using Grid Interpolation</w:t>
            </w:r>
            <w:r>
              <w:rPr>
                <w:noProof/>
                <w:webHidden/>
              </w:rPr>
              <w:tab/>
            </w:r>
            <w:r>
              <w:rPr>
                <w:noProof/>
                <w:webHidden/>
              </w:rPr>
              <w:fldChar w:fldCharType="begin"/>
            </w:r>
            <w:r>
              <w:rPr>
                <w:noProof/>
                <w:webHidden/>
              </w:rPr>
              <w:instrText xml:space="preserve"> PAGEREF _Toc153792491 \h </w:instrText>
            </w:r>
            <w:r>
              <w:rPr>
                <w:noProof/>
                <w:webHidden/>
              </w:rPr>
            </w:r>
            <w:r>
              <w:rPr>
                <w:noProof/>
                <w:webHidden/>
              </w:rPr>
              <w:fldChar w:fldCharType="separate"/>
            </w:r>
            <w:r w:rsidR="00B957CE">
              <w:rPr>
                <w:noProof/>
                <w:webHidden/>
              </w:rPr>
              <w:t>18</w:t>
            </w:r>
            <w:r>
              <w:rPr>
                <w:noProof/>
                <w:webHidden/>
              </w:rPr>
              <w:fldChar w:fldCharType="end"/>
            </w:r>
          </w:hyperlink>
        </w:p>
        <w:p w14:paraId="5918786A" w14:textId="0D7946B7"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92" w:history="1">
            <w:r w:rsidRPr="001E7728">
              <w:rPr>
                <w:rStyle w:val="Hyperlink"/>
                <w:noProof/>
              </w:rPr>
              <w:t>1.13 Plotting Grid Data</w:t>
            </w:r>
            <w:r>
              <w:rPr>
                <w:noProof/>
                <w:webHidden/>
              </w:rPr>
              <w:tab/>
            </w:r>
            <w:r>
              <w:rPr>
                <w:noProof/>
                <w:webHidden/>
              </w:rPr>
              <w:fldChar w:fldCharType="begin"/>
            </w:r>
            <w:r>
              <w:rPr>
                <w:noProof/>
                <w:webHidden/>
              </w:rPr>
              <w:instrText xml:space="preserve"> PAGEREF _Toc153792492 \h </w:instrText>
            </w:r>
            <w:r>
              <w:rPr>
                <w:noProof/>
                <w:webHidden/>
              </w:rPr>
            </w:r>
            <w:r>
              <w:rPr>
                <w:noProof/>
                <w:webHidden/>
              </w:rPr>
              <w:fldChar w:fldCharType="separate"/>
            </w:r>
            <w:r w:rsidR="00B957CE">
              <w:rPr>
                <w:noProof/>
                <w:webHidden/>
              </w:rPr>
              <w:t>24</w:t>
            </w:r>
            <w:r>
              <w:rPr>
                <w:noProof/>
                <w:webHidden/>
              </w:rPr>
              <w:fldChar w:fldCharType="end"/>
            </w:r>
          </w:hyperlink>
        </w:p>
        <w:p w14:paraId="1AD06D13" w14:textId="42EBD132"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93" w:history="1">
            <w:r w:rsidRPr="001E7728">
              <w:rPr>
                <w:rStyle w:val="Hyperlink"/>
                <w:noProof/>
              </w:rPr>
              <w:t>1.14 Extended Analysis of Grid Data</w:t>
            </w:r>
            <w:r>
              <w:rPr>
                <w:noProof/>
                <w:webHidden/>
              </w:rPr>
              <w:tab/>
            </w:r>
            <w:r>
              <w:rPr>
                <w:noProof/>
                <w:webHidden/>
              </w:rPr>
              <w:fldChar w:fldCharType="begin"/>
            </w:r>
            <w:r>
              <w:rPr>
                <w:noProof/>
                <w:webHidden/>
              </w:rPr>
              <w:instrText xml:space="preserve"> PAGEREF _Toc153792493 \h </w:instrText>
            </w:r>
            <w:r>
              <w:rPr>
                <w:noProof/>
                <w:webHidden/>
              </w:rPr>
            </w:r>
            <w:r>
              <w:rPr>
                <w:noProof/>
                <w:webHidden/>
              </w:rPr>
              <w:fldChar w:fldCharType="separate"/>
            </w:r>
            <w:r w:rsidR="00B957CE">
              <w:rPr>
                <w:noProof/>
                <w:webHidden/>
              </w:rPr>
              <w:t>24</w:t>
            </w:r>
            <w:r>
              <w:rPr>
                <w:noProof/>
                <w:webHidden/>
              </w:rPr>
              <w:fldChar w:fldCharType="end"/>
            </w:r>
          </w:hyperlink>
        </w:p>
        <w:p w14:paraId="48F54153" w14:textId="0942DC85"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94" w:history="1">
            <w:r w:rsidRPr="001E7728">
              <w:rPr>
                <w:rStyle w:val="Hyperlink"/>
                <w:noProof/>
              </w:rPr>
              <w:t>1.15 File Naming Conventions</w:t>
            </w:r>
            <w:r>
              <w:rPr>
                <w:noProof/>
                <w:webHidden/>
              </w:rPr>
              <w:tab/>
            </w:r>
            <w:r>
              <w:rPr>
                <w:noProof/>
                <w:webHidden/>
              </w:rPr>
              <w:fldChar w:fldCharType="begin"/>
            </w:r>
            <w:r>
              <w:rPr>
                <w:noProof/>
                <w:webHidden/>
              </w:rPr>
              <w:instrText xml:space="preserve"> PAGEREF _Toc153792494 \h </w:instrText>
            </w:r>
            <w:r>
              <w:rPr>
                <w:noProof/>
                <w:webHidden/>
              </w:rPr>
            </w:r>
            <w:r>
              <w:rPr>
                <w:noProof/>
                <w:webHidden/>
              </w:rPr>
              <w:fldChar w:fldCharType="separate"/>
            </w:r>
            <w:r w:rsidR="00B957CE">
              <w:rPr>
                <w:noProof/>
                <w:webHidden/>
              </w:rPr>
              <w:t>32</w:t>
            </w:r>
            <w:r>
              <w:rPr>
                <w:noProof/>
                <w:webHidden/>
              </w:rPr>
              <w:fldChar w:fldCharType="end"/>
            </w:r>
          </w:hyperlink>
        </w:p>
        <w:p w14:paraId="03D7FBAD" w14:textId="16601931"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95" w:history="1">
            <w:r w:rsidRPr="001E7728">
              <w:rPr>
                <w:rStyle w:val="Hyperlink"/>
                <w:noProof/>
              </w:rPr>
              <w:t>1.16 Rectangular Selections and Masking Files</w:t>
            </w:r>
            <w:r>
              <w:rPr>
                <w:noProof/>
                <w:webHidden/>
              </w:rPr>
              <w:tab/>
            </w:r>
            <w:r>
              <w:rPr>
                <w:noProof/>
                <w:webHidden/>
              </w:rPr>
              <w:fldChar w:fldCharType="begin"/>
            </w:r>
            <w:r>
              <w:rPr>
                <w:noProof/>
                <w:webHidden/>
              </w:rPr>
              <w:instrText xml:space="preserve"> PAGEREF _Toc153792495 \h </w:instrText>
            </w:r>
            <w:r>
              <w:rPr>
                <w:noProof/>
                <w:webHidden/>
              </w:rPr>
            </w:r>
            <w:r>
              <w:rPr>
                <w:noProof/>
                <w:webHidden/>
              </w:rPr>
              <w:fldChar w:fldCharType="separate"/>
            </w:r>
            <w:r w:rsidR="00B957CE">
              <w:rPr>
                <w:noProof/>
                <w:webHidden/>
              </w:rPr>
              <w:t>32</w:t>
            </w:r>
            <w:r>
              <w:rPr>
                <w:noProof/>
                <w:webHidden/>
              </w:rPr>
              <w:fldChar w:fldCharType="end"/>
            </w:r>
          </w:hyperlink>
        </w:p>
        <w:p w14:paraId="0FDECC41" w14:textId="1A006665"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96" w:history="1">
            <w:r w:rsidRPr="001E7728">
              <w:rPr>
                <w:rStyle w:val="Hyperlink"/>
                <w:noProof/>
              </w:rPr>
              <w:t>1.17 Noise Filters</w:t>
            </w:r>
            <w:r>
              <w:rPr>
                <w:noProof/>
                <w:webHidden/>
              </w:rPr>
              <w:tab/>
            </w:r>
            <w:r>
              <w:rPr>
                <w:noProof/>
                <w:webHidden/>
              </w:rPr>
              <w:fldChar w:fldCharType="begin"/>
            </w:r>
            <w:r>
              <w:rPr>
                <w:noProof/>
                <w:webHidden/>
              </w:rPr>
              <w:instrText xml:space="preserve"> PAGEREF _Toc153792496 \h </w:instrText>
            </w:r>
            <w:r>
              <w:rPr>
                <w:noProof/>
                <w:webHidden/>
              </w:rPr>
            </w:r>
            <w:r>
              <w:rPr>
                <w:noProof/>
                <w:webHidden/>
              </w:rPr>
              <w:fldChar w:fldCharType="separate"/>
            </w:r>
            <w:r w:rsidR="00B957CE">
              <w:rPr>
                <w:noProof/>
                <w:webHidden/>
              </w:rPr>
              <w:t>33</w:t>
            </w:r>
            <w:r>
              <w:rPr>
                <w:noProof/>
                <w:webHidden/>
              </w:rPr>
              <w:fldChar w:fldCharType="end"/>
            </w:r>
          </w:hyperlink>
        </w:p>
        <w:p w14:paraId="714E9A20" w14:textId="64F11E89"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97" w:history="1">
            <w:r w:rsidRPr="001E7728">
              <w:rPr>
                <w:rStyle w:val="Hyperlink"/>
                <w:noProof/>
              </w:rPr>
              <w:t>1.18 Discretized Voronoi Diagrams</w:t>
            </w:r>
            <w:r>
              <w:rPr>
                <w:noProof/>
                <w:webHidden/>
              </w:rPr>
              <w:tab/>
            </w:r>
            <w:r>
              <w:rPr>
                <w:noProof/>
                <w:webHidden/>
              </w:rPr>
              <w:fldChar w:fldCharType="begin"/>
            </w:r>
            <w:r>
              <w:rPr>
                <w:noProof/>
                <w:webHidden/>
              </w:rPr>
              <w:instrText xml:space="preserve"> PAGEREF _Toc153792497 \h </w:instrText>
            </w:r>
            <w:r>
              <w:rPr>
                <w:noProof/>
                <w:webHidden/>
              </w:rPr>
            </w:r>
            <w:r>
              <w:rPr>
                <w:noProof/>
                <w:webHidden/>
              </w:rPr>
              <w:fldChar w:fldCharType="separate"/>
            </w:r>
            <w:r w:rsidR="00B957CE">
              <w:rPr>
                <w:noProof/>
                <w:webHidden/>
              </w:rPr>
              <w:t>34</w:t>
            </w:r>
            <w:r>
              <w:rPr>
                <w:noProof/>
                <w:webHidden/>
              </w:rPr>
              <w:fldChar w:fldCharType="end"/>
            </w:r>
          </w:hyperlink>
        </w:p>
        <w:p w14:paraId="6F7BA686" w14:textId="1126BD17"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498" w:history="1">
            <w:r w:rsidRPr="001E7728">
              <w:rPr>
                <w:rStyle w:val="Hyperlink"/>
                <w:noProof/>
              </w:rPr>
              <w:t>1.19 Contact Screening</w:t>
            </w:r>
            <w:r>
              <w:rPr>
                <w:noProof/>
                <w:webHidden/>
              </w:rPr>
              <w:tab/>
            </w:r>
            <w:r>
              <w:rPr>
                <w:noProof/>
                <w:webHidden/>
              </w:rPr>
              <w:fldChar w:fldCharType="begin"/>
            </w:r>
            <w:r>
              <w:rPr>
                <w:noProof/>
                <w:webHidden/>
              </w:rPr>
              <w:instrText xml:space="preserve"> PAGEREF _Toc153792498 \h </w:instrText>
            </w:r>
            <w:r>
              <w:rPr>
                <w:noProof/>
                <w:webHidden/>
              </w:rPr>
            </w:r>
            <w:r>
              <w:rPr>
                <w:noProof/>
                <w:webHidden/>
              </w:rPr>
              <w:fldChar w:fldCharType="separate"/>
            </w:r>
            <w:r w:rsidR="00B957CE">
              <w:rPr>
                <w:noProof/>
                <w:webHidden/>
              </w:rPr>
              <w:t>36</w:t>
            </w:r>
            <w:r>
              <w:rPr>
                <w:noProof/>
                <w:webHidden/>
              </w:rPr>
              <w:fldChar w:fldCharType="end"/>
            </w:r>
          </w:hyperlink>
        </w:p>
        <w:p w14:paraId="75B047E8" w14:textId="682E220D" w:rsidR="00B53337" w:rsidRDefault="00B53337">
          <w:pPr>
            <w:pStyle w:val="TOC1"/>
            <w:tabs>
              <w:tab w:val="right" w:leader="dot" w:pos="9350"/>
            </w:tabs>
            <w:rPr>
              <w:rFonts w:eastAsiaTheme="minorEastAsia" w:cstheme="minorBidi"/>
              <w:b w:val="0"/>
              <w:bCs w:val="0"/>
              <w:i w:val="0"/>
              <w:iCs w:val="0"/>
              <w:noProof/>
              <w:kern w:val="2"/>
              <w14:ligatures w14:val="standardContextual"/>
            </w:rPr>
          </w:pPr>
          <w:hyperlink w:anchor="_Toc153792499" w:history="1">
            <w:r w:rsidRPr="001E7728">
              <w:rPr>
                <w:rStyle w:val="Hyperlink"/>
                <w:noProof/>
              </w:rPr>
              <w:t>Chapter 2 System Preparation</w:t>
            </w:r>
            <w:r>
              <w:rPr>
                <w:noProof/>
                <w:webHidden/>
              </w:rPr>
              <w:tab/>
            </w:r>
            <w:r>
              <w:rPr>
                <w:noProof/>
                <w:webHidden/>
              </w:rPr>
              <w:fldChar w:fldCharType="begin"/>
            </w:r>
            <w:r>
              <w:rPr>
                <w:noProof/>
                <w:webHidden/>
              </w:rPr>
              <w:instrText xml:space="preserve"> PAGEREF _Toc153792499 \h </w:instrText>
            </w:r>
            <w:r>
              <w:rPr>
                <w:noProof/>
                <w:webHidden/>
              </w:rPr>
            </w:r>
            <w:r>
              <w:rPr>
                <w:noProof/>
                <w:webHidden/>
              </w:rPr>
              <w:fldChar w:fldCharType="separate"/>
            </w:r>
            <w:r w:rsidR="00B957CE">
              <w:rPr>
                <w:noProof/>
                <w:webHidden/>
              </w:rPr>
              <w:t>38</w:t>
            </w:r>
            <w:r>
              <w:rPr>
                <w:noProof/>
                <w:webHidden/>
              </w:rPr>
              <w:fldChar w:fldCharType="end"/>
            </w:r>
          </w:hyperlink>
        </w:p>
        <w:p w14:paraId="06C37869" w14:textId="5DB2563D"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00" w:history="1">
            <w:r w:rsidRPr="001E7728">
              <w:rPr>
                <w:rStyle w:val="Hyperlink"/>
                <w:noProof/>
              </w:rPr>
              <w:t>2.1 Guidelines for Preparing Your System for Analysis</w:t>
            </w:r>
            <w:r>
              <w:rPr>
                <w:noProof/>
                <w:webHidden/>
              </w:rPr>
              <w:tab/>
            </w:r>
            <w:r>
              <w:rPr>
                <w:noProof/>
                <w:webHidden/>
              </w:rPr>
              <w:fldChar w:fldCharType="begin"/>
            </w:r>
            <w:r>
              <w:rPr>
                <w:noProof/>
                <w:webHidden/>
              </w:rPr>
              <w:instrText xml:space="preserve"> PAGEREF _Toc153792500 \h </w:instrText>
            </w:r>
            <w:r>
              <w:rPr>
                <w:noProof/>
                <w:webHidden/>
              </w:rPr>
            </w:r>
            <w:r>
              <w:rPr>
                <w:noProof/>
                <w:webHidden/>
              </w:rPr>
              <w:fldChar w:fldCharType="separate"/>
            </w:r>
            <w:r w:rsidR="00B957CE">
              <w:rPr>
                <w:noProof/>
                <w:webHidden/>
              </w:rPr>
              <w:t>38</w:t>
            </w:r>
            <w:r>
              <w:rPr>
                <w:noProof/>
                <w:webHidden/>
              </w:rPr>
              <w:fldChar w:fldCharType="end"/>
            </w:r>
          </w:hyperlink>
        </w:p>
        <w:p w14:paraId="13EF01A1" w14:textId="1BDF8B0D"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01" w:history="1">
            <w:r w:rsidRPr="001E7728">
              <w:rPr>
                <w:rStyle w:val="Hyperlink"/>
                <w:noProof/>
              </w:rPr>
              <w:t>2.2 Simulations with Constrained Motions</w:t>
            </w:r>
            <w:r>
              <w:rPr>
                <w:noProof/>
                <w:webHidden/>
              </w:rPr>
              <w:tab/>
            </w:r>
            <w:r>
              <w:rPr>
                <w:noProof/>
                <w:webHidden/>
              </w:rPr>
              <w:fldChar w:fldCharType="begin"/>
            </w:r>
            <w:r>
              <w:rPr>
                <w:noProof/>
                <w:webHidden/>
              </w:rPr>
              <w:instrText xml:space="preserve"> PAGEREF _Toc153792501 \h </w:instrText>
            </w:r>
            <w:r>
              <w:rPr>
                <w:noProof/>
                <w:webHidden/>
              </w:rPr>
            </w:r>
            <w:r>
              <w:rPr>
                <w:noProof/>
                <w:webHidden/>
              </w:rPr>
              <w:fldChar w:fldCharType="separate"/>
            </w:r>
            <w:r w:rsidR="00B957CE">
              <w:rPr>
                <w:noProof/>
                <w:webHidden/>
              </w:rPr>
              <w:t>41</w:t>
            </w:r>
            <w:r>
              <w:rPr>
                <w:noProof/>
                <w:webHidden/>
              </w:rPr>
              <w:fldChar w:fldCharType="end"/>
            </w:r>
          </w:hyperlink>
        </w:p>
        <w:p w14:paraId="531E3AC7" w14:textId="402A84CC"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02" w:history="1">
            <w:r w:rsidRPr="001E7728">
              <w:rPr>
                <w:rStyle w:val="Hyperlink"/>
                <w:noProof/>
              </w:rPr>
              <w:t>2.3 Bilayer Simulations</w:t>
            </w:r>
            <w:r>
              <w:rPr>
                <w:noProof/>
                <w:webHidden/>
              </w:rPr>
              <w:tab/>
            </w:r>
            <w:r>
              <w:rPr>
                <w:noProof/>
                <w:webHidden/>
              </w:rPr>
              <w:fldChar w:fldCharType="begin"/>
            </w:r>
            <w:r>
              <w:rPr>
                <w:noProof/>
                <w:webHidden/>
              </w:rPr>
              <w:instrText xml:space="preserve"> PAGEREF _Toc153792502 \h </w:instrText>
            </w:r>
            <w:r>
              <w:rPr>
                <w:noProof/>
                <w:webHidden/>
              </w:rPr>
            </w:r>
            <w:r>
              <w:rPr>
                <w:noProof/>
                <w:webHidden/>
              </w:rPr>
              <w:fldChar w:fldCharType="separate"/>
            </w:r>
            <w:r w:rsidR="00B957CE">
              <w:rPr>
                <w:noProof/>
                <w:webHidden/>
              </w:rPr>
              <w:t>43</w:t>
            </w:r>
            <w:r>
              <w:rPr>
                <w:noProof/>
                <w:webHidden/>
              </w:rPr>
              <w:fldChar w:fldCharType="end"/>
            </w:r>
          </w:hyperlink>
        </w:p>
        <w:p w14:paraId="49C1D476" w14:textId="2F102389"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03" w:history="1">
            <w:r w:rsidRPr="001E7728">
              <w:rPr>
                <w:rStyle w:val="Hyperlink"/>
                <w:noProof/>
              </w:rPr>
              <w:t>2.4 Fixing Periodic Boundary Conditions in Z</w:t>
            </w:r>
            <w:r>
              <w:rPr>
                <w:noProof/>
                <w:webHidden/>
              </w:rPr>
              <w:tab/>
            </w:r>
            <w:r>
              <w:rPr>
                <w:noProof/>
                <w:webHidden/>
              </w:rPr>
              <w:fldChar w:fldCharType="begin"/>
            </w:r>
            <w:r>
              <w:rPr>
                <w:noProof/>
                <w:webHidden/>
              </w:rPr>
              <w:instrText xml:space="preserve"> PAGEREF _Toc153792503 \h </w:instrText>
            </w:r>
            <w:r>
              <w:rPr>
                <w:noProof/>
                <w:webHidden/>
              </w:rPr>
            </w:r>
            <w:r>
              <w:rPr>
                <w:noProof/>
                <w:webHidden/>
              </w:rPr>
              <w:fldChar w:fldCharType="separate"/>
            </w:r>
            <w:r w:rsidR="00B957CE">
              <w:rPr>
                <w:noProof/>
                <w:webHidden/>
              </w:rPr>
              <w:t>44</w:t>
            </w:r>
            <w:r>
              <w:rPr>
                <w:noProof/>
                <w:webHidden/>
              </w:rPr>
              <w:fldChar w:fldCharType="end"/>
            </w:r>
          </w:hyperlink>
        </w:p>
        <w:p w14:paraId="2C00897C" w14:textId="60A95E55"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04" w:history="1">
            <w:r w:rsidRPr="001E7728">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153792504 \h </w:instrText>
            </w:r>
            <w:r>
              <w:rPr>
                <w:noProof/>
                <w:webHidden/>
              </w:rPr>
            </w:r>
            <w:r>
              <w:rPr>
                <w:noProof/>
                <w:webHidden/>
              </w:rPr>
              <w:fldChar w:fldCharType="separate"/>
            </w:r>
            <w:r w:rsidR="00B957CE">
              <w:rPr>
                <w:noProof/>
                <w:webHidden/>
              </w:rPr>
              <w:t>46</w:t>
            </w:r>
            <w:r>
              <w:rPr>
                <w:noProof/>
                <w:webHidden/>
              </w:rPr>
              <w:fldChar w:fldCharType="end"/>
            </w:r>
          </w:hyperlink>
        </w:p>
        <w:p w14:paraId="2BA732FD" w14:textId="5215A522"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05" w:history="1">
            <w:r w:rsidRPr="001E7728">
              <w:rPr>
                <w:rStyle w:val="Hyperlink"/>
                <w:noProof/>
              </w:rPr>
              <w:t>2.6 Checking for Broken Molecules</w:t>
            </w:r>
            <w:r>
              <w:rPr>
                <w:noProof/>
                <w:webHidden/>
              </w:rPr>
              <w:tab/>
            </w:r>
            <w:r>
              <w:rPr>
                <w:noProof/>
                <w:webHidden/>
              </w:rPr>
              <w:fldChar w:fldCharType="begin"/>
            </w:r>
            <w:r>
              <w:rPr>
                <w:noProof/>
                <w:webHidden/>
              </w:rPr>
              <w:instrText xml:space="preserve"> PAGEREF _Toc153792505 \h </w:instrText>
            </w:r>
            <w:r>
              <w:rPr>
                <w:noProof/>
                <w:webHidden/>
              </w:rPr>
            </w:r>
            <w:r>
              <w:rPr>
                <w:noProof/>
                <w:webHidden/>
              </w:rPr>
              <w:fldChar w:fldCharType="separate"/>
            </w:r>
            <w:r w:rsidR="00B957CE">
              <w:rPr>
                <w:noProof/>
                <w:webHidden/>
              </w:rPr>
              <w:t>47</w:t>
            </w:r>
            <w:r>
              <w:rPr>
                <w:noProof/>
                <w:webHidden/>
              </w:rPr>
              <w:fldChar w:fldCharType="end"/>
            </w:r>
          </w:hyperlink>
        </w:p>
        <w:p w14:paraId="485BDEB0" w14:textId="26683D0A"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06" w:history="1">
            <w:r w:rsidRPr="001E7728">
              <w:rPr>
                <w:rStyle w:val="Hyperlink"/>
                <w:noProof/>
              </w:rPr>
              <w:t>2.7 Comparing Multiple Simulations</w:t>
            </w:r>
            <w:r>
              <w:rPr>
                <w:noProof/>
                <w:webHidden/>
              </w:rPr>
              <w:tab/>
            </w:r>
            <w:r>
              <w:rPr>
                <w:noProof/>
                <w:webHidden/>
              </w:rPr>
              <w:fldChar w:fldCharType="begin"/>
            </w:r>
            <w:r>
              <w:rPr>
                <w:noProof/>
                <w:webHidden/>
              </w:rPr>
              <w:instrText xml:space="preserve"> PAGEREF _Toc153792506 \h </w:instrText>
            </w:r>
            <w:r>
              <w:rPr>
                <w:noProof/>
                <w:webHidden/>
              </w:rPr>
            </w:r>
            <w:r>
              <w:rPr>
                <w:noProof/>
                <w:webHidden/>
              </w:rPr>
              <w:fldChar w:fldCharType="separate"/>
            </w:r>
            <w:r w:rsidR="00B957CE">
              <w:rPr>
                <w:noProof/>
                <w:webHidden/>
              </w:rPr>
              <w:t>48</w:t>
            </w:r>
            <w:r>
              <w:rPr>
                <w:noProof/>
                <w:webHidden/>
              </w:rPr>
              <w:fldChar w:fldCharType="end"/>
            </w:r>
          </w:hyperlink>
        </w:p>
        <w:p w14:paraId="077AEA6C" w14:textId="2DDCCB1E"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07" w:history="1">
            <w:r w:rsidRPr="001E7728">
              <w:rPr>
                <w:rStyle w:val="Hyperlink"/>
                <w:noProof/>
              </w:rPr>
              <w:t>2.8 Fixing Mistakes in the Trajectory Time</w:t>
            </w:r>
            <w:r>
              <w:rPr>
                <w:noProof/>
                <w:webHidden/>
              </w:rPr>
              <w:tab/>
            </w:r>
            <w:r>
              <w:rPr>
                <w:noProof/>
                <w:webHidden/>
              </w:rPr>
              <w:fldChar w:fldCharType="begin"/>
            </w:r>
            <w:r>
              <w:rPr>
                <w:noProof/>
                <w:webHidden/>
              </w:rPr>
              <w:instrText xml:space="preserve"> PAGEREF _Toc153792507 \h </w:instrText>
            </w:r>
            <w:r>
              <w:rPr>
                <w:noProof/>
                <w:webHidden/>
              </w:rPr>
            </w:r>
            <w:r>
              <w:rPr>
                <w:noProof/>
                <w:webHidden/>
              </w:rPr>
              <w:fldChar w:fldCharType="separate"/>
            </w:r>
            <w:r w:rsidR="00B957CE">
              <w:rPr>
                <w:noProof/>
                <w:webHidden/>
              </w:rPr>
              <w:t>49</w:t>
            </w:r>
            <w:r>
              <w:rPr>
                <w:noProof/>
                <w:webHidden/>
              </w:rPr>
              <w:fldChar w:fldCharType="end"/>
            </w:r>
          </w:hyperlink>
        </w:p>
        <w:p w14:paraId="117FD49B" w14:textId="79C3E1BB"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08" w:history="1">
            <w:r w:rsidRPr="001E7728">
              <w:rPr>
                <w:rStyle w:val="Hyperlink"/>
                <w:noProof/>
              </w:rPr>
              <w:t>2.9 PBC Gen</w:t>
            </w:r>
            <w:r>
              <w:rPr>
                <w:noProof/>
                <w:webHidden/>
              </w:rPr>
              <w:tab/>
            </w:r>
            <w:r>
              <w:rPr>
                <w:noProof/>
                <w:webHidden/>
              </w:rPr>
              <w:fldChar w:fldCharType="begin"/>
            </w:r>
            <w:r>
              <w:rPr>
                <w:noProof/>
                <w:webHidden/>
              </w:rPr>
              <w:instrText xml:space="preserve"> PAGEREF _Toc153792508 \h </w:instrText>
            </w:r>
            <w:r>
              <w:rPr>
                <w:noProof/>
                <w:webHidden/>
              </w:rPr>
            </w:r>
            <w:r>
              <w:rPr>
                <w:noProof/>
                <w:webHidden/>
              </w:rPr>
              <w:fldChar w:fldCharType="separate"/>
            </w:r>
            <w:r w:rsidR="00B957CE">
              <w:rPr>
                <w:noProof/>
                <w:webHidden/>
              </w:rPr>
              <w:t>50</w:t>
            </w:r>
            <w:r>
              <w:rPr>
                <w:noProof/>
                <w:webHidden/>
              </w:rPr>
              <w:fldChar w:fldCharType="end"/>
            </w:r>
          </w:hyperlink>
        </w:p>
        <w:p w14:paraId="700BE797" w14:textId="2442046F"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09" w:history="1">
            <w:r w:rsidRPr="001E7728">
              <w:rPr>
                <w:rStyle w:val="Hyperlink"/>
                <w:noProof/>
              </w:rPr>
              <w:t>2.10 Finding a Structure for Back Mapping</w:t>
            </w:r>
            <w:r>
              <w:rPr>
                <w:noProof/>
                <w:webHidden/>
              </w:rPr>
              <w:tab/>
            </w:r>
            <w:r>
              <w:rPr>
                <w:noProof/>
                <w:webHidden/>
              </w:rPr>
              <w:fldChar w:fldCharType="begin"/>
            </w:r>
            <w:r>
              <w:rPr>
                <w:noProof/>
                <w:webHidden/>
              </w:rPr>
              <w:instrText xml:space="preserve"> PAGEREF _Toc153792509 \h </w:instrText>
            </w:r>
            <w:r>
              <w:rPr>
                <w:noProof/>
                <w:webHidden/>
              </w:rPr>
            </w:r>
            <w:r>
              <w:rPr>
                <w:noProof/>
                <w:webHidden/>
              </w:rPr>
              <w:fldChar w:fldCharType="separate"/>
            </w:r>
            <w:r w:rsidR="00B957CE">
              <w:rPr>
                <w:noProof/>
                <w:webHidden/>
              </w:rPr>
              <w:t>51</w:t>
            </w:r>
            <w:r>
              <w:rPr>
                <w:noProof/>
                <w:webHidden/>
              </w:rPr>
              <w:fldChar w:fldCharType="end"/>
            </w:r>
          </w:hyperlink>
        </w:p>
        <w:p w14:paraId="13C08F48" w14:textId="01909FC2" w:rsidR="00B53337" w:rsidRDefault="00B53337">
          <w:pPr>
            <w:pStyle w:val="TOC1"/>
            <w:tabs>
              <w:tab w:val="right" w:leader="dot" w:pos="9350"/>
            </w:tabs>
            <w:rPr>
              <w:rFonts w:eastAsiaTheme="minorEastAsia" w:cstheme="minorBidi"/>
              <w:b w:val="0"/>
              <w:bCs w:val="0"/>
              <w:i w:val="0"/>
              <w:iCs w:val="0"/>
              <w:noProof/>
              <w:kern w:val="2"/>
              <w14:ligatures w14:val="standardContextual"/>
            </w:rPr>
          </w:pPr>
          <w:hyperlink w:anchor="_Toc153792510" w:history="1">
            <w:r w:rsidRPr="001E7728">
              <w:rPr>
                <w:rStyle w:val="Hyperlink"/>
                <w:noProof/>
              </w:rPr>
              <w:t>Chapter 3 Analysis of Lipid Structure</w:t>
            </w:r>
            <w:r>
              <w:rPr>
                <w:noProof/>
                <w:webHidden/>
              </w:rPr>
              <w:tab/>
            </w:r>
            <w:r>
              <w:rPr>
                <w:noProof/>
                <w:webHidden/>
              </w:rPr>
              <w:fldChar w:fldCharType="begin"/>
            </w:r>
            <w:r>
              <w:rPr>
                <w:noProof/>
                <w:webHidden/>
              </w:rPr>
              <w:instrText xml:space="preserve"> PAGEREF _Toc153792510 \h </w:instrText>
            </w:r>
            <w:r>
              <w:rPr>
                <w:noProof/>
                <w:webHidden/>
              </w:rPr>
            </w:r>
            <w:r>
              <w:rPr>
                <w:noProof/>
                <w:webHidden/>
              </w:rPr>
              <w:fldChar w:fldCharType="separate"/>
            </w:r>
            <w:r w:rsidR="00B957CE">
              <w:rPr>
                <w:noProof/>
                <w:webHidden/>
              </w:rPr>
              <w:t>53</w:t>
            </w:r>
            <w:r>
              <w:rPr>
                <w:noProof/>
                <w:webHidden/>
              </w:rPr>
              <w:fldChar w:fldCharType="end"/>
            </w:r>
          </w:hyperlink>
        </w:p>
        <w:p w14:paraId="5D4587B5" w14:textId="4EB99CBC"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11" w:history="1">
            <w:r w:rsidRPr="001E7728">
              <w:rPr>
                <w:rStyle w:val="Hyperlink"/>
                <w:noProof/>
              </w:rPr>
              <w:t>3.1 Membrane Curvature and Thickness</w:t>
            </w:r>
            <w:r>
              <w:rPr>
                <w:noProof/>
                <w:webHidden/>
              </w:rPr>
              <w:tab/>
            </w:r>
            <w:r>
              <w:rPr>
                <w:noProof/>
                <w:webHidden/>
              </w:rPr>
              <w:fldChar w:fldCharType="begin"/>
            </w:r>
            <w:r>
              <w:rPr>
                <w:noProof/>
                <w:webHidden/>
              </w:rPr>
              <w:instrText xml:space="preserve"> PAGEREF _Toc153792511 \h </w:instrText>
            </w:r>
            <w:r>
              <w:rPr>
                <w:noProof/>
                <w:webHidden/>
              </w:rPr>
            </w:r>
            <w:r>
              <w:rPr>
                <w:noProof/>
                <w:webHidden/>
              </w:rPr>
              <w:fldChar w:fldCharType="separate"/>
            </w:r>
            <w:r w:rsidR="00B957CE">
              <w:rPr>
                <w:noProof/>
                <w:webHidden/>
              </w:rPr>
              <w:t>53</w:t>
            </w:r>
            <w:r>
              <w:rPr>
                <w:noProof/>
                <w:webHidden/>
              </w:rPr>
              <w:fldChar w:fldCharType="end"/>
            </w:r>
          </w:hyperlink>
        </w:p>
        <w:p w14:paraId="4F7420B1" w14:textId="4BD1A9C4"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12" w:history="1">
            <w:r w:rsidRPr="001E7728">
              <w:rPr>
                <w:rStyle w:val="Hyperlink"/>
                <w:noProof/>
              </w:rPr>
              <w:t>3.2 Normalized Lipid Density</w:t>
            </w:r>
            <w:r>
              <w:rPr>
                <w:noProof/>
                <w:webHidden/>
              </w:rPr>
              <w:tab/>
            </w:r>
            <w:r>
              <w:rPr>
                <w:noProof/>
                <w:webHidden/>
              </w:rPr>
              <w:fldChar w:fldCharType="begin"/>
            </w:r>
            <w:r>
              <w:rPr>
                <w:noProof/>
                <w:webHidden/>
              </w:rPr>
              <w:instrText xml:space="preserve"> PAGEREF _Toc153792512 \h </w:instrText>
            </w:r>
            <w:r>
              <w:rPr>
                <w:noProof/>
                <w:webHidden/>
              </w:rPr>
            </w:r>
            <w:r>
              <w:rPr>
                <w:noProof/>
                <w:webHidden/>
              </w:rPr>
              <w:fldChar w:fldCharType="separate"/>
            </w:r>
            <w:r w:rsidR="00B957CE">
              <w:rPr>
                <w:noProof/>
                <w:webHidden/>
              </w:rPr>
              <w:t>60</w:t>
            </w:r>
            <w:r>
              <w:rPr>
                <w:noProof/>
                <w:webHidden/>
              </w:rPr>
              <w:fldChar w:fldCharType="end"/>
            </w:r>
          </w:hyperlink>
        </w:p>
        <w:p w14:paraId="3516FC65" w14:textId="289F4241"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13" w:history="1">
            <w:r w:rsidRPr="001E7728">
              <w:rPr>
                <w:rStyle w:val="Hyperlink"/>
                <w:noProof/>
              </w:rPr>
              <w:t>3.3 The Rank 2 Order Parameter</w:t>
            </w:r>
            <w:r>
              <w:rPr>
                <w:noProof/>
                <w:webHidden/>
              </w:rPr>
              <w:tab/>
            </w:r>
            <w:r>
              <w:rPr>
                <w:noProof/>
                <w:webHidden/>
              </w:rPr>
              <w:fldChar w:fldCharType="begin"/>
            </w:r>
            <w:r>
              <w:rPr>
                <w:noProof/>
                <w:webHidden/>
              </w:rPr>
              <w:instrText xml:space="preserve"> PAGEREF _Toc153792513 \h </w:instrText>
            </w:r>
            <w:r>
              <w:rPr>
                <w:noProof/>
                <w:webHidden/>
              </w:rPr>
            </w:r>
            <w:r>
              <w:rPr>
                <w:noProof/>
                <w:webHidden/>
              </w:rPr>
              <w:fldChar w:fldCharType="separate"/>
            </w:r>
            <w:r w:rsidR="00B957CE">
              <w:rPr>
                <w:noProof/>
                <w:webHidden/>
              </w:rPr>
              <w:t>61</w:t>
            </w:r>
            <w:r>
              <w:rPr>
                <w:noProof/>
                <w:webHidden/>
              </w:rPr>
              <w:fldChar w:fldCharType="end"/>
            </w:r>
          </w:hyperlink>
        </w:p>
        <w:p w14:paraId="4DDD7D37" w14:textId="7EFE54CC"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14" w:history="1">
            <w:r w:rsidRPr="001E7728">
              <w:rPr>
                <w:rStyle w:val="Hyperlink"/>
                <w:noProof/>
              </w:rPr>
              <w:t>3.4 Internal Lipid Distances</w:t>
            </w:r>
            <w:r>
              <w:rPr>
                <w:noProof/>
                <w:webHidden/>
              </w:rPr>
              <w:tab/>
            </w:r>
            <w:r>
              <w:rPr>
                <w:noProof/>
                <w:webHidden/>
              </w:rPr>
              <w:fldChar w:fldCharType="begin"/>
            </w:r>
            <w:r>
              <w:rPr>
                <w:noProof/>
                <w:webHidden/>
              </w:rPr>
              <w:instrText xml:space="preserve"> PAGEREF _Toc153792514 \h </w:instrText>
            </w:r>
            <w:r>
              <w:rPr>
                <w:noProof/>
                <w:webHidden/>
              </w:rPr>
            </w:r>
            <w:r>
              <w:rPr>
                <w:noProof/>
                <w:webHidden/>
              </w:rPr>
              <w:fldChar w:fldCharType="separate"/>
            </w:r>
            <w:r w:rsidR="00B957CE">
              <w:rPr>
                <w:noProof/>
                <w:webHidden/>
              </w:rPr>
              <w:t>63</w:t>
            </w:r>
            <w:r>
              <w:rPr>
                <w:noProof/>
                <w:webHidden/>
              </w:rPr>
              <w:fldChar w:fldCharType="end"/>
            </w:r>
          </w:hyperlink>
        </w:p>
        <w:p w14:paraId="45198E9B" w14:textId="1849CCF8"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15" w:history="1">
            <w:r w:rsidRPr="001E7728">
              <w:rPr>
                <w:rStyle w:val="Hyperlink"/>
                <w:noProof/>
              </w:rPr>
              <w:t>3.5 The Lipid Tilt Angle</w:t>
            </w:r>
            <w:r>
              <w:rPr>
                <w:noProof/>
                <w:webHidden/>
              </w:rPr>
              <w:tab/>
            </w:r>
            <w:r>
              <w:rPr>
                <w:noProof/>
                <w:webHidden/>
              </w:rPr>
              <w:fldChar w:fldCharType="begin"/>
            </w:r>
            <w:r>
              <w:rPr>
                <w:noProof/>
                <w:webHidden/>
              </w:rPr>
              <w:instrText xml:space="preserve"> PAGEREF _Toc153792515 \h </w:instrText>
            </w:r>
            <w:r>
              <w:rPr>
                <w:noProof/>
                <w:webHidden/>
              </w:rPr>
            </w:r>
            <w:r>
              <w:rPr>
                <w:noProof/>
                <w:webHidden/>
              </w:rPr>
              <w:fldChar w:fldCharType="separate"/>
            </w:r>
            <w:r w:rsidR="00B957CE">
              <w:rPr>
                <w:noProof/>
                <w:webHidden/>
              </w:rPr>
              <w:t>65</w:t>
            </w:r>
            <w:r>
              <w:rPr>
                <w:noProof/>
                <w:webHidden/>
              </w:rPr>
              <w:fldChar w:fldCharType="end"/>
            </w:r>
          </w:hyperlink>
        </w:p>
        <w:p w14:paraId="0080B22B" w14:textId="2894B9EE"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16" w:history="1">
            <w:r w:rsidRPr="001E7728">
              <w:rPr>
                <w:rStyle w:val="Hyperlink"/>
                <w:noProof/>
              </w:rPr>
              <w:t>3.6 Leaflet Interdigitation</w:t>
            </w:r>
            <w:r>
              <w:rPr>
                <w:noProof/>
                <w:webHidden/>
              </w:rPr>
              <w:tab/>
            </w:r>
            <w:r>
              <w:rPr>
                <w:noProof/>
                <w:webHidden/>
              </w:rPr>
              <w:fldChar w:fldCharType="begin"/>
            </w:r>
            <w:r>
              <w:rPr>
                <w:noProof/>
                <w:webHidden/>
              </w:rPr>
              <w:instrText xml:space="preserve"> PAGEREF _Toc153792516 \h </w:instrText>
            </w:r>
            <w:r>
              <w:rPr>
                <w:noProof/>
                <w:webHidden/>
              </w:rPr>
            </w:r>
            <w:r>
              <w:rPr>
                <w:noProof/>
                <w:webHidden/>
              </w:rPr>
              <w:fldChar w:fldCharType="separate"/>
            </w:r>
            <w:r w:rsidR="00B957CE">
              <w:rPr>
                <w:noProof/>
                <w:webHidden/>
              </w:rPr>
              <w:t>67</w:t>
            </w:r>
            <w:r>
              <w:rPr>
                <w:noProof/>
                <w:webHidden/>
              </w:rPr>
              <w:fldChar w:fldCharType="end"/>
            </w:r>
          </w:hyperlink>
        </w:p>
        <w:p w14:paraId="643FD7A3" w14:textId="5F71133B"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17" w:history="1">
            <w:r w:rsidRPr="001E7728">
              <w:rPr>
                <w:rStyle w:val="Hyperlink"/>
                <w:noProof/>
              </w:rPr>
              <w:t>3.7 Lipid Packing Density</w:t>
            </w:r>
            <w:r>
              <w:rPr>
                <w:noProof/>
                <w:webHidden/>
              </w:rPr>
              <w:tab/>
            </w:r>
            <w:r>
              <w:rPr>
                <w:noProof/>
                <w:webHidden/>
              </w:rPr>
              <w:fldChar w:fldCharType="begin"/>
            </w:r>
            <w:r>
              <w:rPr>
                <w:noProof/>
                <w:webHidden/>
              </w:rPr>
              <w:instrText xml:space="preserve"> PAGEREF _Toc153792517 \h </w:instrText>
            </w:r>
            <w:r>
              <w:rPr>
                <w:noProof/>
                <w:webHidden/>
              </w:rPr>
            </w:r>
            <w:r>
              <w:rPr>
                <w:noProof/>
                <w:webHidden/>
              </w:rPr>
              <w:fldChar w:fldCharType="separate"/>
            </w:r>
            <w:r w:rsidR="00B957CE">
              <w:rPr>
                <w:noProof/>
                <w:webHidden/>
              </w:rPr>
              <w:t>74</w:t>
            </w:r>
            <w:r>
              <w:rPr>
                <w:noProof/>
                <w:webHidden/>
              </w:rPr>
              <w:fldChar w:fldCharType="end"/>
            </w:r>
          </w:hyperlink>
        </w:p>
        <w:p w14:paraId="00407504" w14:textId="42DC7DCA"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18" w:history="1">
            <w:r w:rsidRPr="001E7728">
              <w:rPr>
                <w:rStyle w:val="Hyperlink"/>
                <w:noProof/>
              </w:rPr>
              <w:t>3.8 Contacts Between Lipids and Other Molecules</w:t>
            </w:r>
            <w:r>
              <w:rPr>
                <w:noProof/>
                <w:webHidden/>
              </w:rPr>
              <w:tab/>
            </w:r>
            <w:r>
              <w:rPr>
                <w:noProof/>
                <w:webHidden/>
              </w:rPr>
              <w:fldChar w:fldCharType="begin"/>
            </w:r>
            <w:r>
              <w:rPr>
                <w:noProof/>
                <w:webHidden/>
              </w:rPr>
              <w:instrText xml:space="preserve"> PAGEREF _Toc153792518 \h </w:instrText>
            </w:r>
            <w:r>
              <w:rPr>
                <w:noProof/>
                <w:webHidden/>
              </w:rPr>
            </w:r>
            <w:r>
              <w:rPr>
                <w:noProof/>
                <w:webHidden/>
              </w:rPr>
              <w:fldChar w:fldCharType="separate"/>
            </w:r>
            <w:r w:rsidR="00B957CE">
              <w:rPr>
                <w:noProof/>
                <w:webHidden/>
              </w:rPr>
              <w:t>79</w:t>
            </w:r>
            <w:r>
              <w:rPr>
                <w:noProof/>
                <w:webHidden/>
              </w:rPr>
              <w:fldChar w:fldCharType="end"/>
            </w:r>
          </w:hyperlink>
        </w:p>
        <w:p w14:paraId="43D5CF81" w14:textId="6C367390"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19" w:history="1">
            <w:r w:rsidRPr="001E7728">
              <w:rPr>
                <w:rStyle w:val="Hyperlink"/>
                <w:noProof/>
              </w:rPr>
              <w:t>3.9 Lipid Gyration</w:t>
            </w:r>
            <w:r>
              <w:rPr>
                <w:noProof/>
                <w:webHidden/>
              </w:rPr>
              <w:tab/>
            </w:r>
            <w:r>
              <w:rPr>
                <w:noProof/>
                <w:webHidden/>
              </w:rPr>
              <w:fldChar w:fldCharType="begin"/>
            </w:r>
            <w:r>
              <w:rPr>
                <w:noProof/>
                <w:webHidden/>
              </w:rPr>
              <w:instrText xml:space="preserve"> PAGEREF _Toc153792519 \h </w:instrText>
            </w:r>
            <w:r>
              <w:rPr>
                <w:noProof/>
                <w:webHidden/>
              </w:rPr>
            </w:r>
            <w:r>
              <w:rPr>
                <w:noProof/>
                <w:webHidden/>
              </w:rPr>
              <w:fldChar w:fldCharType="separate"/>
            </w:r>
            <w:r w:rsidR="00B957CE">
              <w:rPr>
                <w:noProof/>
                <w:webHidden/>
              </w:rPr>
              <w:t>85</w:t>
            </w:r>
            <w:r>
              <w:rPr>
                <w:noProof/>
                <w:webHidden/>
              </w:rPr>
              <w:fldChar w:fldCharType="end"/>
            </w:r>
          </w:hyperlink>
        </w:p>
        <w:p w14:paraId="7C86526A" w14:textId="0F722727"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20" w:history="1">
            <w:r w:rsidRPr="001E7728">
              <w:rPr>
                <w:rStyle w:val="Hyperlink"/>
                <w:noProof/>
              </w:rPr>
              <w:t>3.10 Lipid Enrichment</w:t>
            </w:r>
            <w:r>
              <w:rPr>
                <w:noProof/>
                <w:webHidden/>
              </w:rPr>
              <w:tab/>
            </w:r>
            <w:r>
              <w:rPr>
                <w:noProof/>
                <w:webHidden/>
              </w:rPr>
              <w:fldChar w:fldCharType="begin"/>
            </w:r>
            <w:r>
              <w:rPr>
                <w:noProof/>
                <w:webHidden/>
              </w:rPr>
              <w:instrText xml:space="preserve"> PAGEREF _Toc153792520 \h </w:instrText>
            </w:r>
            <w:r>
              <w:rPr>
                <w:noProof/>
                <w:webHidden/>
              </w:rPr>
            </w:r>
            <w:r>
              <w:rPr>
                <w:noProof/>
                <w:webHidden/>
              </w:rPr>
              <w:fldChar w:fldCharType="separate"/>
            </w:r>
            <w:r w:rsidR="00B957CE">
              <w:rPr>
                <w:noProof/>
                <w:webHidden/>
              </w:rPr>
              <w:t>87</w:t>
            </w:r>
            <w:r>
              <w:rPr>
                <w:noProof/>
                <w:webHidden/>
              </w:rPr>
              <w:fldChar w:fldCharType="end"/>
            </w:r>
          </w:hyperlink>
        </w:p>
        <w:p w14:paraId="4814B0D5" w14:textId="31433160"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21" w:history="1">
            <w:r w:rsidRPr="001E7728">
              <w:rPr>
                <w:rStyle w:val="Hyperlink"/>
                <w:noProof/>
              </w:rPr>
              <w:t>3.11 Lipid Exposed Surface Atoms</w:t>
            </w:r>
            <w:r>
              <w:rPr>
                <w:noProof/>
                <w:webHidden/>
              </w:rPr>
              <w:tab/>
            </w:r>
            <w:r>
              <w:rPr>
                <w:noProof/>
                <w:webHidden/>
              </w:rPr>
              <w:fldChar w:fldCharType="begin"/>
            </w:r>
            <w:r>
              <w:rPr>
                <w:noProof/>
                <w:webHidden/>
              </w:rPr>
              <w:instrText xml:space="preserve"> PAGEREF _Toc153792521 \h </w:instrText>
            </w:r>
            <w:r>
              <w:rPr>
                <w:noProof/>
                <w:webHidden/>
              </w:rPr>
            </w:r>
            <w:r>
              <w:rPr>
                <w:noProof/>
                <w:webHidden/>
              </w:rPr>
              <w:fldChar w:fldCharType="separate"/>
            </w:r>
            <w:r w:rsidR="00B957CE">
              <w:rPr>
                <w:noProof/>
                <w:webHidden/>
              </w:rPr>
              <w:t>92</w:t>
            </w:r>
            <w:r>
              <w:rPr>
                <w:noProof/>
                <w:webHidden/>
              </w:rPr>
              <w:fldChar w:fldCharType="end"/>
            </w:r>
          </w:hyperlink>
        </w:p>
        <w:p w14:paraId="5CD0ACD3" w14:textId="53A1E8A8"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22" w:history="1">
            <w:r w:rsidRPr="001E7728">
              <w:rPr>
                <w:rStyle w:val="Hyperlink"/>
                <w:noProof/>
              </w:rPr>
              <w:t>3.12 Mean Atomic Coordinates</w:t>
            </w:r>
            <w:r>
              <w:rPr>
                <w:noProof/>
                <w:webHidden/>
              </w:rPr>
              <w:tab/>
            </w:r>
            <w:r>
              <w:rPr>
                <w:noProof/>
                <w:webHidden/>
              </w:rPr>
              <w:fldChar w:fldCharType="begin"/>
            </w:r>
            <w:r>
              <w:rPr>
                <w:noProof/>
                <w:webHidden/>
              </w:rPr>
              <w:instrText xml:space="preserve"> PAGEREF _Toc153792522 \h </w:instrText>
            </w:r>
            <w:r>
              <w:rPr>
                <w:noProof/>
                <w:webHidden/>
              </w:rPr>
            </w:r>
            <w:r>
              <w:rPr>
                <w:noProof/>
                <w:webHidden/>
              </w:rPr>
              <w:fldChar w:fldCharType="separate"/>
            </w:r>
            <w:r w:rsidR="00B957CE">
              <w:rPr>
                <w:noProof/>
                <w:webHidden/>
              </w:rPr>
              <w:t>94</w:t>
            </w:r>
            <w:r>
              <w:rPr>
                <w:noProof/>
                <w:webHidden/>
              </w:rPr>
              <w:fldChar w:fldCharType="end"/>
            </w:r>
          </w:hyperlink>
        </w:p>
        <w:p w14:paraId="4C830580" w14:textId="6818895F"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23" w:history="1">
            <w:r w:rsidRPr="001E7728">
              <w:rPr>
                <w:rStyle w:val="Hyperlink"/>
                <w:noProof/>
              </w:rPr>
              <w:t>3.13 The Protein Tilt Angle</w:t>
            </w:r>
            <w:r>
              <w:rPr>
                <w:noProof/>
                <w:webHidden/>
              </w:rPr>
              <w:tab/>
            </w:r>
            <w:r>
              <w:rPr>
                <w:noProof/>
                <w:webHidden/>
              </w:rPr>
              <w:fldChar w:fldCharType="begin"/>
            </w:r>
            <w:r>
              <w:rPr>
                <w:noProof/>
                <w:webHidden/>
              </w:rPr>
              <w:instrText xml:space="preserve"> PAGEREF _Toc153792523 \h </w:instrText>
            </w:r>
            <w:r>
              <w:rPr>
                <w:noProof/>
                <w:webHidden/>
              </w:rPr>
            </w:r>
            <w:r>
              <w:rPr>
                <w:noProof/>
                <w:webHidden/>
              </w:rPr>
              <w:fldChar w:fldCharType="separate"/>
            </w:r>
            <w:r w:rsidR="00B957CE">
              <w:rPr>
                <w:noProof/>
                <w:webHidden/>
              </w:rPr>
              <w:t>101</w:t>
            </w:r>
            <w:r>
              <w:rPr>
                <w:noProof/>
                <w:webHidden/>
              </w:rPr>
              <w:fldChar w:fldCharType="end"/>
            </w:r>
          </w:hyperlink>
        </w:p>
        <w:p w14:paraId="5976DA16" w14:textId="0A138C8F"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24" w:history="1">
            <w:r w:rsidRPr="001E7728">
              <w:rPr>
                <w:rStyle w:val="Hyperlink"/>
                <w:noProof/>
              </w:rPr>
              <w:t>3.14 Lipid Hydrogen Bonding and Salt Bridges</w:t>
            </w:r>
            <w:r>
              <w:rPr>
                <w:noProof/>
                <w:webHidden/>
              </w:rPr>
              <w:tab/>
            </w:r>
            <w:r>
              <w:rPr>
                <w:noProof/>
                <w:webHidden/>
              </w:rPr>
              <w:fldChar w:fldCharType="begin"/>
            </w:r>
            <w:r>
              <w:rPr>
                <w:noProof/>
                <w:webHidden/>
              </w:rPr>
              <w:instrText xml:space="preserve"> PAGEREF _Toc153792524 \h </w:instrText>
            </w:r>
            <w:r>
              <w:rPr>
                <w:noProof/>
                <w:webHidden/>
              </w:rPr>
            </w:r>
            <w:r>
              <w:rPr>
                <w:noProof/>
                <w:webHidden/>
              </w:rPr>
              <w:fldChar w:fldCharType="separate"/>
            </w:r>
            <w:r w:rsidR="00B957CE">
              <w:rPr>
                <w:noProof/>
                <w:webHidden/>
              </w:rPr>
              <w:t>105</w:t>
            </w:r>
            <w:r>
              <w:rPr>
                <w:noProof/>
                <w:webHidden/>
              </w:rPr>
              <w:fldChar w:fldCharType="end"/>
            </w:r>
          </w:hyperlink>
        </w:p>
        <w:p w14:paraId="3F996EFC" w14:textId="53408EB7"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25" w:history="1">
            <w:r w:rsidRPr="001E7728">
              <w:rPr>
                <w:rStyle w:val="Hyperlink"/>
                <w:noProof/>
              </w:rPr>
              <w:t>3.15 Lipid Flip-flop</w:t>
            </w:r>
            <w:r>
              <w:rPr>
                <w:noProof/>
                <w:webHidden/>
              </w:rPr>
              <w:tab/>
            </w:r>
            <w:r>
              <w:rPr>
                <w:noProof/>
                <w:webHidden/>
              </w:rPr>
              <w:fldChar w:fldCharType="begin"/>
            </w:r>
            <w:r>
              <w:rPr>
                <w:noProof/>
                <w:webHidden/>
              </w:rPr>
              <w:instrText xml:space="preserve"> PAGEREF _Toc153792525 \h </w:instrText>
            </w:r>
            <w:r>
              <w:rPr>
                <w:noProof/>
                <w:webHidden/>
              </w:rPr>
            </w:r>
            <w:r>
              <w:rPr>
                <w:noProof/>
                <w:webHidden/>
              </w:rPr>
              <w:fldChar w:fldCharType="separate"/>
            </w:r>
            <w:r w:rsidR="00B957CE">
              <w:rPr>
                <w:noProof/>
                <w:webHidden/>
              </w:rPr>
              <w:t>115</w:t>
            </w:r>
            <w:r>
              <w:rPr>
                <w:noProof/>
                <w:webHidden/>
              </w:rPr>
              <w:fldChar w:fldCharType="end"/>
            </w:r>
          </w:hyperlink>
        </w:p>
        <w:p w14:paraId="7C439016" w14:textId="6FA91929"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26" w:history="1">
            <w:r w:rsidRPr="001E7728">
              <w:rPr>
                <w:rStyle w:val="Hyperlink"/>
                <w:noProof/>
              </w:rPr>
              <w:t>3.16 3-Dimensional Analysis</w:t>
            </w:r>
            <w:r>
              <w:rPr>
                <w:noProof/>
                <w:webHidden/>
              </w:rPr>
              <w:tab/>
            </w:r>
            <w:r>
              <w:rPr>
                <w:noProof/>
                <w:webHidden/>
              </w:rPr>
              <w:fldChar w:fldCharType="begin"/>
            </w:r>
            <w:r>
              <w:rPr>
                <w:noProof/>
                <w:webHidden/>
              </w:rPr>
              <w:instrText xml:space="preserve"> PAGEREF _Toc153792526 \h </w:instrText>
            </w:r>
            <w:r>
              <w:rPr>
                <w:noProof/>
                <w:webHidden/>
              </w:rPr>
            </w:r>
            <w:r>
              <w:rPr>
                <w:noProof/>
                <w:webHidden/>
              </w:rPr>
              <w:fldChar w:fldCharType="separate"/>
            </w:r>
            <w:r w:rsidR="00B957CE">
              <w:rPr>
                <w:noProof/>
                <w:webHidden/>
              </w:rPr>
              <w:t>117</w:t>
            </w:r>
            <w:r>
              <w:rPr>
                <w:noProof/>
                <w:webHidden/>
              </w:rPr>
              <w:fldChar w:fldCharType="end"/>
            </w:r>
          </w:hyperlink>
        </w:p>
        <w:p w14:paraId="46FB9454" w14:textId="700AC1DD"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27" w:history="1">
            <w:r w:rsidRPr="001E7728">
              <w:rPr>
                <w:rStyle w:val="Hyperlink"/>
                <w:noProof/>
              </w:rPr>
              <w:t>3.17 Lipid Density 3D</w:t>
            </w:r>
            <w:r>
              <w:rPr>
                <w:noProof/>
                <w:webHidden/>
              </w:rPr>
              <w:tab/>
            </w:r>
            <w:r>
              <w:rPr>
                <w:noProof/>
                <w:webHidden/>
              </w:rPr>
              <w:fldChar w:fldCharType="begin"/>
            </w:r>
            <w:r>
              <w:rPr>
                <w:noProof/>
                <w:webHidden/>
              </w:rPr>
              <w:instrText xml:space="preserve"> PAGEREF _Toc153792527 \h </w:instrText>
            </w:r>
            <w:r>
              <w:rPr>
                <w:noProof/>
                <w:webHidden/>
              </w:rPr>
            </w:r>
            <w:r>
              <w:rPr>
                <w:noProof/>
                <w:webHidden/>
              </w:rPr>
              <w:fldChar w:fldCharType="separate"/>
            </w:r>
            <w:r w:rsidR="00B957CE">
              <w:rPr>
                <w:noProof/>
                <w:webHidden/>
              </w:rPr>
              <w:t>119</w:t>
            </w:r>
            <w:r>
              <w:rPr>
                <w:noProof/>
                <w:webHidden/>
              </w:rPr>
              <w:fldChar w:fldCharType="end"/>
            </w:r>
          </w:hyperlink>
        </w:p>
        <w:p w14:paraId="3C762991" w14:textId="3AFB1F77" w:rsidR="00B53337" w:rsidRDefault="00B53337">
          <w:pPr>
            <w:pStyle w:val="TOC1"/>
            <w:tabs>
              <w:tab w:val="right" w:leader="dot" w:pos="9350"/>
            </w:tabs>
            <w:rPr>
              <w:rFonts w:eastAsiaTheme="minorEastAsia" w:cstheme="minorBidi"/>
              <w:b w:val="0"/>
              <w:bCs w:val="0"/>
              <w:i w:val="0"/>
              <w:iCs w:val="0"/>
              <w:noProof/>
              <w:kern w:val="2"/>
              <w14:ligatures w14:val="standardContextual"/>
            </w:rPr>
          </w:pPr>
          <w:hyperlink w:anchor="_Toc153792528" w:history="1">
            <w:r w:rsidRPr="001E7728">
              <w:rPr>
                <w:rStyle w:val="Hyperlink"/>
                <w:noProof/>
              </w:rPr>
              <w:t>Chapter 4 Analysis of Lipid Dynamics</w:t>
            </w:r>
            <w:r>
              <w:rPr>
                <w:noProof/>
                <w:webHidden/>
              </w:rPr>
              <w:tab/>
            </w:r>
            <w:r>
              <w:rPr>
                <w:noProof/>
                <w:webHidden/>
              </w:rPr>
              <w:fldChar w:fldCharType="begin"/>
            </w:r>
            <w:r>
              <w:rPr>
                <w:noProof/>
                <w:webHidden/>
              </w:rPr>
              <w:instrText xml:space="preserve"> PAGEREF _Toc153792528 \h </w:instrText>
            </w:r>
            <w:r>
              <w:rPr>
                <w:noProof/>
                <w:webHidden/>
              </w:rPr>
            </w:r>
            <w:r>
              <w:rPr>
                <w:noProof/>
                <w:webHidden/>
              </w:rPr>
              <w:fldChar w:fldCharType="separate"/>
            </w:r>
            <w:r w:rsidR="00B957CE">
              <w:rPr>
                <w:noProof/>
                <w:webHidden/>
              </w:rPr>
              <w:t>121</w:t>
            </w:r>
            <w:r>
              <w:rPr>
                <w:noProof/>
                <w:webHidden/>
              </w:rPr>
              <w:fldChar w:fldCharType="end"/>
            </w:r>
          </w:hyperlink>
        </w:p>
        <w:p w14:paraId="1C256B5B" w14:textId="59740BC1"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29" w:history="1">
            <w:r w:rsidRPr="001E7728">
              <w:rPr>
                <w:rStyle w:val="Hyperlink"/>
                <w:noProof/>
              </w:rPr>
              <w:t>4.1 Lipid Mixing</w:t>
            </w:r>
            <w:r>
              <w:rPr>
                <w:noProof/>
                <w:webHidden/>
              </w:rPr>
              <w:tab/>
            </w:r>
            <w:r>
              <w:rPr>
                <w:noProof/>
                <w:webHidden/>
              </w:rPr>
              <w:fldChar w:fldCharType="begin"/>
            </w:r>
            <w:r>
              <w:rPr>
                <w:noProof/>
                <w:webHidden/>
              </w:rPr>
              <w:instrText xml:space="preserve"> PAGEREF _Toc153792529 \h </w:instrText>
            </w:r>
            <w:r>
              <w:rPr>
                <w:noProof/>
                <w:webHidden/>
              </w:rPr>
            </w:r>
            <w:r>
              <w:rPr>
                <w:noProof/>
                <w:webHidden/>
              </w:rPr>
              <w:fldChar w:fldCharType="separate"/>
            </w:r>
            <w:r w:rsidR="00B957CE">
              <w:rPr>
                <w:noProof/>
                <w:webHidden/>
              </w:rPr>
              <w:t>121</w:t>
            </w:r>
            <w:r>
              <w:rPr>
                <w:noProof/>
                <w:webHidden/>
              </w:rPr>
              <w:fldChar w:fldCharType="end"/>
            </w:r>
          </w:hyperlink>
        </w:p>
        <w:p w14:paraId="62944711" w14:textId="4989F9CE"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30" w:history="1">
            <w:r w:rsidRPr="001E7728">
              <w:rPr>
                <w:rStyle w:val="Hyperlink"/>
                <w:noProof/>
              </w:rPr>
              <w:t>4.2 The Diffusion Coefficient</w:t>
            </w:r>
            <w:r>
              <w:rPr>
                <w:noProof/>
                <w:webHidden/>
              </w:rPr>
              <w:tab/>
            </w:r>
            <w:r>
              <w:rPr>
                <w:noProof/>
                <w:webHidden/>
              </w:rPr>
              <w:fldChar w:fldCharType="begin"/>
            </w:r>
            <w:r>
              <w:rPr>
                <w:noProof/>
                <w:webHidden/>
              </w:rPr>
              <w:instrText xml:space="preserve"> PAGEREF _Toc153792530 \h </w:instrText>
            </w:r>
            <w:r>
              <w:rPr>
                <w:noProof/>
                <w:webHidden/>
              </w:rPr>
            </w:r>
            <w:r>
              <w:rPr>
                <w:noProof/>
                <w:webHidden/>
              </w:rPr>
              <w:fldChar w:fldCharType="separate"/>
            </w:r>
            <w:r w:rsidR="00B957CE">
              <w:rPr>
                <w:noProof/>
                <w:webHidden/>
              </w:rPr>
              <w:t>125</w:t>
            </w:r>
            <w:r>
              <w:rPr>
                <w:noProof/>
                <w:webHidden/>
              </w:rPr>
              <w:fldChar w:fldCharType="end"/>
            </w:r>
          </w:hyperlink>
        </w:p>
        <w:p w14:paraId="6D773C2D" w14:textId="57DE3EE4"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31" w:history="1">
            <w:r w:rsidRPr="001E7728">
              <w:rPr>
                <w:rStyle w:val="Hyperlink"/>
                <w:noProof/>
              </w:rPr>
              <w:t>4.3 The Lipid Residence Time</w:t>
            </w:r>
            <w:r>
              <w:rPr>
                <w:noProof/>
                <w:webHidden/>
              </w:rPr>
              <w:tab/>
            </w:r>
            <w:r>
              <w:rPr>
                <w:noProof/>
                <w:webHidden/>
              </w:rPr>
              <w:fldChar w:fldCharType="begin"/>
            </w:r>
            <w:r>
              <w:rPr>
                <w:noProof/>
                <w:webHidden/>
              </w:rPr>
              <w:instrText xml:space="preserve"> PAGEREF _Toc153792531 \h </w:instrText>
            </w:r>
            <w:r>
              <w:rPr>
                <w:noProof/>
                <w:webHidden/>
              </w:rPr>
            </w:r>
            <w:r>
              <w:rPr>
                <w:noProof/>
                <w:webHidden/>
              </w:rPr>
              <w:fldChar w:fldCharType="separate"/>
            </w:r>
            <w:r w:rsidR="00B957CE">
              <w:rPr>
                <w:noProof/>
                <w:webHidden/>
              </w:rPr>
              <w:t>127</w:t>
            </w:r>
            <w:r>
              <w:rPr>
                <w:noProof/>
                <w:webHidden/>
              </w:rPr>
              <w:fldChar w:fldCharType="end"/>
            </w:r>
          </w:hyperlink>
        </w:p>
        <w:p w14:paraId="124C84DC" w14:textId="49BB6C6C"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32" w:history="1">
            <w:r w:rsidRPr="001E7728">
              <w:rPr>
                <w:rStyle w:val="Hyperlink"/>
                <w:noProof/>
              </w:rPr>
              <w:t>4.4 Solvation Shell Dynamics</w:t>
            </w:r>
            <w:r>
              <w:rPr>
                <w:noProof/>
                <w:webHidden/>
              </w:rPr>
              <w:tab/>
            </w:r>
            <w:r>
              <w:rPr>
                <w:noProof/>
                <w:webHidden/>
              </w:rPr>
              <w:fldChar w:fldCharType="begin"/>
            </w:r>
            <w:r>
              <w:rPr>
                <w:noProof/>
                <w:webHidden/>
              </w:rPr>
              <w:instrText xml:space="preserve"> PAGEREF _Toc153792532 \h </w:instrText>
            </w:r>
            <w:r>
              <w:rPr>
                <w:noProof/>
                <w:webHidden/>
              </w:rPr>
            </w:r>
            <w:r>
              <w:rPr>
                <w:noProof/>
                <w:webHidden/>
              </w:rPr>
              <w:fldChar w:fldCharType="separate"/>
            </w:r>
            <w:r w:rsidR="00B957CE">
              <w:rPr>
                <w:noProof/>
                <w:webHidden/>
              </w:rPr>
              <w:t>127</w:t>
            </w:r>
            <w:r>
              <w:rPr>
                <w:noProof/>
                <w:webHidden/>
              </w:rPr>
              <w:fldChar w:fldCharType="end"/>
            </w:r>
          </w:hyperlink>
        </w:p>
        <w:p w14:paraId="1C919ECD" w14:textId="1A0F6480"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33" w:history="1">
            <w:r w:rsidRPr="001E7728">
              <w:rPr>
                <w:rStyle w:val="Hyperlink"/>
                <w:noProof/>
              </w:rPr>
              <w:t>4.5 Characterizations of Bound Lipids</w:t>
            </w:r>
            <w:r>
              <w:rPr>
                <w:noProof/>
                <w:webHidden/>
              </w:rPr>
              <w:tab/>
            </w:r>
            <w:r>
              <w:rPr>
                <w:noProof/>
                <w:webHidden/>
              </w:rPr>
              <w:fldChar w:fldCharType="begin"/>
            </w:r>
            <w:r>
              <w:rPr>
                <w:noProof/>
                <w:webHidden/>
              </w:rPr>
              <w:instrText xml:space="preserve"> PAGEREF _Toc153792533 \h </w:instrText>
            </w:r>
            <w:r>
              <w:rPr>
                <w:noProof/>
                <w:webHidden/>
              </w:rPr>
            </w:r>
            <w:r>
              <w:rPr>
                <w:noProof/>
                <w:webHidden/>
              </w:rPr>
              <w:fldChar w:fldCharType="separate"/>
            </w:r>
            <w:r w:rsidR="00B957CE">
              <w:rPr>
                <w:noProof/>
                <w:webHidden/>
              </w:rPr>
              <w:t>127</w:t>
            </w:r>
            <w:r>
              <w:rPr>
                <w:noProof/>
                <w:webHidden/>
              </w:rPr>
              <w:fldChar w:fldCharType="end"/>
            </w:r>
          </w:hyperlink>
        </w:p>
        <w:p w14:paraId="1985DEC4" w14:textId="2263CEFC" w:rsidR="00B53337" w:rsidRDefault="00B53337">
          <w:pPr>
            <w:pStyle w:val="TOC1"/>
            <w:tabs>
              <w:tab w:val="right" w:leader="dot" w:pos="9350"/>
            </w:tabs>
            <w:rPr>
              <w:rFonts w:eastAsiaTheme="minorEastAsia" w:cstheme="minorBidi"/>
              <w:b w:val="0"/>
              <w:bCs w:val="0"/>
              <w:i w:val="0"/>
              <w:iCs w:val="0"/>
              <w:noProof/>
              <w:kern w:val="2"/>
              <w14:ligatures w14:val="standardContextual"/>
            </w:rPr>
          </w:pPr>
          <w:hyperlink w:anchor="_Toc153792534" w:history="1">
            <w:r w:rsidRPr="001E7728">
              <w:rPr>
                <w:rStyle w:val="Hyperlink"/>
                <w:noProof/>
              </w:rPr>
              <w:t>Chapter 5 General Tools</w:t>
            </w:r>
            <w:r>
              <w:rPr>
                <w:noProof/>
                <w:webHidden/>
              </w:rPr>
              <w:tab/>
            </w:r>
            <w:r>
              <w:rPr>
                <w:noProof/>
                <w:webHidden/>
              </w:rPr>
              <w:fldChar w:fldCharType="begin"/>
            </w:r>
            <w:r>
              <w:rPr>
                <w:noProof/>
                <w:webHidden/>
              </w:rPr>
              <w:instrText xml:space="preserve"> PAGEREF _Toc153792534 \h </w:instrText>
            </w:r>
            <w:r>
              <w:rPr>
                <w:noProof/>
                <w:webHidden/>
              </w:rPr>
            </w:r>
            <w:r>
              <w:rPr>
                <w:noProof/>
                <w:webHidden/>
              </w:rPr>
              <w:fldChar w:fldCharType="separate"/>
            </w:r>
            <w:r w:rsidR="00B957CE">
              <w:rPr>
                <w:noProof/>
                <w:webHidden/>
              </w:rPr>
              <w:t>139</w:t>
            </w:r>
            <w:r>
              <w:rPr>
                <w:noProof/>
                <w:webHidden/>
              </w:rPr>
              <w:fldChar w:fldCharType="end"/>
            </w:r>
          </w:hyperlink>
        </w:p>
        <w:p w14:paraId="3FBFB2D6" w14:textId="5B4ED30C"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35" w:history="1">
            <w:r w:rsidRPr="001E7728">
              <w:rPr>
                <w:rStyle w:val="Hyperlink"/>
                <w:noProof/>
              </w:rPr>
              <w:t>5.1 Atom Select</w:t>
            </w:r>
            <w:r>
              <w:rPr>
                <w:noProof/>
                <w:webHidden/>
              </w:rPr>
              <w:tab/>
            </w:r>
            <w:r>
              <w:rPr>
                <w:noProof/>
                <w:webHidden/>
              </w:rPr>
              <w:fldChar w:fldCharType="begin"/>
            </w:r>
            <w:r>
              <w:rPr>
                <w:noProof/>
                <w:webHidden/>
              </w:rPr>
              <w:instrText xml:space="preserve"> PAGEREF _Toc153792535 \h </w:instrText>
            </w:r>
            <w:r>
              <w:rPr>
                <w:noProof/>
                <w:webHidden/>
              </w:rPr>
            </w:r>
            <w:r>
              <w:rPr>
                <w:noProof/>
                <w:webHidden/>
              </w:rPr>
              <w:fldChar w:fldCharType="separate"/>
            </w:r>
            <w:r w:rsidR="00B957CE">
              <w:rPr>
                <w:noProof/>
                <w:webHidden/>
              </w:rPr>
              <w:t>139</w:t>
            </w:r>
            <w:r>
              <w:rPr>
                <w:noProof/>
                <w:webHidden/>
              </w:rPr>
              <w:fldChar w:fldCharType="end"/>
            </w:r>
          </w:hyperlink>
        </w:p>
        <w:p w14:paraId="383C86F9" w14:textId="70641945"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36" w:history="1">
            <w:r w:rsidRPr="001E7728">
              <w:rPr>
                <w:rStyle w:val="Hyperlink"/>
                <w:noProof/>
              </w:rPr>
              <w:t>5.2 Histogram</w:t>
            </w:r>
            <w:r>
              <w:rPr>
                <w:noProof/>
                <w:webHidden/>
              </w:rPr>
              <w:tab/>
            </w:r>
            <w:r>
              <w:rPr>
                <w:noProof/>
                <w:webHidden/>
              </w:rPr>
              <w:fldChar w:fldCharType="begin"/>
            </w:r>
            <w:r>
              <w:rPr>
                <w:noProof/>
                <w:webHidden/>
              </w:rPr>
              <w:instrText xml:space="preserve"> PAGEREF _Toc153792536 \h </w:instrText>
            </w:r>
            <w:r>
              <w:rPr>
                <w:noProof/>
                <w:webHidden/>
              </w:rPr>
            </w:r>
            <w:r>
              <w:rPr>
                <w:noProof/>
                <w:webHidden/>
              </w:rPr>
              <w:fldChar w:fldCharType="separate"/>
            </w:r>
            <w:r w:rsidR="00B957CE">
              <w:rPr>
                <w:noProof/>
                <w:webHidden/>
              </w:rPr>
              <w:t>140</w:t>
            </w:r>
            <w:r>
              <w:rPr>
                <w:noProof/>
                <w:webHidden/>
              </w:rPr>
              <w:fldChar w:fldCharType="end"/>
            </w:r>
          </w:hyperlink>
        </w:p>
        <w:p w14:paraId="0512C006" w14:textId="30E81A19" w:rsidR="00B53337" w:rsidRDefault="00B53337">
          <w:pPr>
            <w:pStyle w:val="TOC2"/>
            <w:tabs>
              <w:tab w:val="right" w:leader="dot" w:pos="9350"/>
            </w:tabs>
            <w:rPr>
              <w:rFonts w:eastAsiaTheme="minorEastAsia" w:cstheme="minorBidi"/>
              <w:b w:val="0"/>
              <w:bCs w:val="0"/>
              <w:noProof/>
              <w:kern w:val="2"/>
              <w:sz w:val="24"/>
              <w:szCs w:val="24"/>
              <w14:ligatures w14:val="standardContextual"/>
            </w:rPr>
          </w:pPr>
          <w:hyperlink w:anchor="_Toc153792537" w:history="1">
            <w:r w:rsidRPr="001E7728">
              <w:rPr>
                <w:rStyle w:val="Hyperlink"/>
                <w:noProof/>
              </w:rPr>
              <w:t>5.3 Data Averager</w:t>
            </w:r>
            <w:r>
              <w:rPr>
                <w:noProof/>
                <w:webHidden/>
              </w:rPr>
              <w:tab/>
            </w:r>
            <w:r>
              <w:rPr>
                <w:noProof/>
                <w:webHidden/>
              </w:rPr>
              <w:fldChar w:fldCharType="begin"/>
            </w:r>
            <w:r>
              <w:rPr>
                <w:noProof/>
                <w:webHidden/>
              </w:rPr>
              <w:instrText xml:space="preserve"> PAGEREF _Toc153792537 \h </w:instrText>
            </w:r>
            <w:r>
              <w:rPr>
                <w:noProof/>
                <w:webHidden/>
              </w:rPr>
            </w:r>
            <w:r>
              <w:rPr>
                <w:noProof/>
                <w:webHidden/>
              </w:rPr>
              <w:fldChar w:fldCharType="separate"/>
            </w:r>
            <w:r w:rsidR="00B957CE">
              <w:rPr>
                <w:noProof/>
                <w:webHidden/>
              </w:rPr>
              <w:t>141</w:t>
            </w:r>
            <w:r>
              <w:rPr>
                <w:noProof/>
                <w:webHidden/>
              </w:rPr>
              <w:fldChar w:fldCharType="end"/>
            </w:r>
          </w:hyperlink>
        </w:p>
        <w:p w14:paraId="3B5D572F" w14:textId="0AEB974D" w:rsidR="00B53337" w:rsidRDefault="00B53337">
          <w:pPr>
            <w:pStyle w:val="TOC1"/>
            <w:tabs>
              <w:tab w:val="right" w:leader="dot" w:pos="9350"/>
            </w:tabs>
            <w:rPr>
              <w:rFonts w:eastAsiaTheme="minorEastAsia" w:cstheme="minorBidi"/>
              <w:b w:val="0"/>
              <w:bCs w:val="0"/>
              <w:i w:val="0"/>
              <w:iCs w:val="0"/>
              <w:noProof/>
              <w:kern w:val="2"/>
              <w14:ligatures w14:val="standardContextual"/>
            </w:rPr>
          </w:pPr>
          <w:hyperlink w:anchor="_Toc153792538" w:history="1">
            <w:r w:rsidRPr="001E7728">
              <w:rPr>
                <w:rStyle w:val="Hyperlink"/>
                <w:noProof/>
              </w:rPr>
              <w:t>Troubleshooting</w:t>
            </w:r>
            <w:r>
              <w:rPr>
                <w:noProof/>
                <w:webHidden/>
              </w:rPr>
              <w:tab/>
            </w:r>
            <w:r>
              <w:rPr>
                <w:noProof/>
                <w:webHidden/>
              </w:rPr>
              <w:fldChar w:fldCharType="begin"/>
            </w:r>
            <w:r>
              <w:rPr>
                <w:noProof/>
                <w:webHidden/>
              </w:rPr>
              <w:instrText xml:space="preserve"> PAGEREF _Toc153792538 \h </w:instrText>
            </w:r>
            <w:r>
              <w:rPr>
                <w:noProof/>
                <w:webHidden/>
              </w:rPr>
            </w:r>
            <w:r>
              <w:rPr>
                <w:noProof/>
                <w:webHidden/>
              </w:rPr>
              <w:fldChar w:fldCharType="separate"/>
            </w:r>
            <w:r w:rsidR="00B957CE">
              <w:rPr>
                <w:noProof/>
                <w:webHidden/>
              </w:rPr>
              <w:t>142</w:t>
            </w:r>
            <w:r>
              <w:rPr>
                <w:noProof/>
                <w:webHidden/>
              </w:rPr>
              <w:fldChar w:fldCharType="end"/>
            </w:r>
          </w:hyperlink>
        </w:p>
        <w:p w14:paraId="06E677FA" w14:textId="391806CD" w:rsidR="00B53337" w:rsidRDefault="00B53337">
          <w:pPr>
            <w:pStyle w:val="TOC1"/>
            <w:tabs>
              <w:tab w:val="right" w:leader="dot" w:pos="9350"/>
            </w:tabs>
            <w:rPr>
              <w:rFonts w:eastAsiaTheme="minorEastAsia" w:cstheme="minorBidi"/>
              <w:b w:val="0"/>
              <w:bCs w:val="0"/>
              <w:i w:val="0"/>
              <w:iCs w:val="0"/>
              <w:noProof/>
              <w:kern w:val="2"/>
              <w14:ligatures w14:val="standardContextual"/>
            </w:rPr>
          </w:pPr>
          <w:hyperlink w:anchor="_Toc153792539" w:history="1">
            <w:r w:rsidRPr="001E7728">
              <w:rPr>
                <w:rStyle w:val="Hyperlink"/>
                <w:noProof/>
              </w:rPr>
              <w:t>Bibliography</w:t>
            </w:r>
            <w:r>
              <w:rPr>
                <w:noProof/>
                <w:webHidden/>
              </w:rPr>
              <w:tab/>
            </w:r>
            <w:r>
              <w:rPr>
                <w:noProof/>
                <w:webHidden/>
              </w:rPr>
              <w:fldChar w:fldCharType="begin"/>
            </w:r>
            <w:r>
              <w:rPr>
                <w:noProof/>
                <w:webHidden/>
              </w:rPr>
              <w:instrText xml:space="preserve"> PAGEREF _Toc153792539 \h </w:instrText>
            </w:r>
            <w:r>
              <w:rPr>
                <w:noProof/>
                <w:webHidden/>
              </w:rPr>
            </w:r>
            <w:r>
              <w:rPr>
                <w:noProof/>
                <w:webHidden/>
              </w:rPr>
              <w:fldChar w:fldCharType="separate"/>
            </w:r>
            <w:r w:rsidR="00B957CE">
              <w:rPr>
                <w:noProof/>
                <w:webHidden/>
              </w:rPr>
              <w:t>143</w:t>
            </w:r>
            <w:r>
              <w:rPr>
                <w:noProof/>
                <w:webHidden/>
              </w:rPr>
              <w:fldChar w:fldCharType="end"/>
            </w:r>
          </w:hyperlink>
        </w:p>
        <w:p w14:paraId="52955363" w14:textId="792ECDE6" w:rsidR="00B53337" w:rsidRDefault="00B53337">
          <w:pPr>
            <w:pStyle w:val="TOC1"/>
            <w:tabs>
              <w:tab w:val="right" w:leader="dot" w:pos="9350"/>
            </w:tabs>
            <w:rPr>
              <w:rFonts w:eastAsiaTheme="minorEastAsia" w:cstheme="minorBidi"/>
              <w:b w:val="0"/>
              <w:bCs w:val="0"/>
              <w:i w:val="0"/>
              <w:iCs w:val="0"/>
              <w:noProof/>
              <w:kern w:val="2"/>
              <w14:ligatures w14:val="standardContextual"/>
            </w:rPr>
          </w:pPr>
          <w:hyperlink w:anchor="_Toc153792540" w:history="1">
            <w:r w:rsidRPr="001E7728">
              <w:rPr>
                <w:rStyle w:val="Hyperlink"/>
                <w:noProof/>
              </w:rPr>
              <w:t>Index</w:t>
            </w:r>
            <w:r>
              <w:rPr>
                <w:noProof/>
                <w:webHidden/>
              </w:rPr>
              <w:tab/>
            </w:r>
            <w:r>
              <w:rPr>
                <w:noProof/>
                <w:webHidden/>
              </w:rPr>
              <w:fldChar w:fldCharType="begin"/>
            </w:r>
            <w:r>
              <w:rPr>
                <w:noProof/>
                <w:webHidden/>
              </w:rPr>
              <w:instrText xml:space="preserve"> PAGEREF _Toc153792540 \h </w:instrText>
            </w:r>
            <w:r>
              <w:rPr>
                <w:noProof/>
                <w:webHidden/>
              </w:rPr>
            </w:r>
            <w:r>
              <w:rPr>
                <w:noProof/>
                <w:webHidden/>
              </w:rPr>
              <w:fldChar w:fldCharType="separate"/>
            </w:r>
            <w:r w:rsidR="00B957CE">
              <w:rPr>
                <w:noProof/>
                <w:webHidden/>
              </w:rPr>
              <w:t>144</w:t>
            </w:r>
            <w:r>
              <w:rPr>
                <w:noProof/>
                <w:webHidden/>
              </w:rPr>
              <w:fldChar w:fldCharType="end"/>
            </w:r>
          </w:hyperlink>
        </w:p>
        <w:p w14:paraId="46CCDAA4" w14:textId="45ACE531" w:rsidR="00CD42A7" w:rsidRPr="00464892" w:rsidRDefault="00376C84" w:rsidP="004279A9">
          <w:pPr>
            <w:rPr>
              <w:b/>
              <w:bCs/>
              <w:noProof/>
            </w:rPr>
            <w:sectPr w:rsidR="00CD42A7" w:rsidRPr="00464892" w:rsidSect="00CD42A7">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42" w:displacedByCustomXml="prev"/>
    <w:bookmarkStart w:id="3" w:name="_Ref42178851" w:displacedByCustomXml="prev"/>
    <w:bookmarkStart w:id="4" w:name="_Ref42205910" w:displacedByCustomXml="prev"/>
    <w:bookmarkStart w:id="5" w:name="_Ref47900998"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4093985C"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w:t>
      </w:r>
      <w:r w:rsidRPr="00F21654">
        <w:t>demonstrational</w:t>
      </w:r>
      <w:r w:rsidRPr="00F21654">
        <w:rPr>
          <w:b/>
          <w:bCs/>
        </w:rPr>
        <w:t xml:space="preserve"> </w:t>
      </w:r>
      <w:r>
        <w:t>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153792479"/>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153792480"/>
      <w:r w:rsidR="006E03AD">
        <w:t>How to be</w:t>
      </w:r>
      <w:r>
        <w:t xml:space="preserve"> Successful with MOSAICS</w:t>
      </w:r>
      <w:bookmarkEnd w:id="11"/>
    </w:p>
    <w:p w14:paraId="20BCC213" w14:textId="50C6ADF9"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On the other hand, the manual is quite large</w:t>
      </w:r>
      <w:r w:rsidR="002612C7">
        <w:t>,</w:t>
      </w:r>
      <w:r>
        <w:t xml:space="preserv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w:t>
      </w:r>
      <w:r w:rsidR="006C52AA">
        <w:t xml:space="preserve"> </w:t>
      </w:r>
      <w:r w:rsidR="006C52AA">
        <w:fldChar w:fldCharType="begin"/>
      </w:r>
      <w:r w:rsidR="006C52AA">
        <w:instrText xml:space="preserve"> REF _Ref117450045 \r \h </w:instrText>
      </w:r>
      <w:r w:rsidR="006C52AA">
        <w:fldChar w:fldCharType="separate"/>
      </w:r>
      <w:r w:rsidR="00B957CE">
        <w:t>1.2</w:t>
      </w:r>
      <w:r w:rsidR="006C52AA">
        <w:fldChar w:fldCharType="end"/>
      </w:r>
      <w:r>
        <w:t>. It is also common for MOSAICS tools to compute a spatially resolved time average of some observable</w:t>
      </w:r>
      <w:r w:rsidR="00624AB8">
        <w:t>,</w:t>
      </w:r>
      <w:r>
        <w:t xml:space="preserve"> and this topic is covered in section </w:t>
      </w:r>
      <w:r>
        <w:fldChar w:fldCharType="begin"/>
      </w:r>
      <w:r>
        <w:instrText xml:space="preserve"> REF _Ref92468245 \r \h </w:instrText>
      </w:r>
      <w:r>
        <w:fldChar w:fldCharType="separate"/>
      </w:r>
      <w:r w:rsidR="00B957CE">
        <w:t>1.12</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B957CE">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B957CE">
        <w:t>2.1</w:t>
      </w:r>
      <w:r>
        <w:fldChar w:fldCharType="end"/>
      </w:r>
      <w:r>
        <w:t xml:space="preserve">, which discusses several considerations that should be taken when prepping a trajectory. After measuring the membrane thickness, the user should have no problem using the remaining tools and may consult the text as needed. </w:t>
      </w:r>
      <w:r w:rsidR="00EE6B65">
        <w:t>We note that the selection cards employed in the membrane thickness calculations are provided in the “</w:t>
      </w:r>
      <w:r w:rsidR="00EE6B65" w:rsidRPr="00EE6B65">
        <w:t>examples/membrane_thickness</w:t>
      </w:r>
      <w:r w:rsidR="00EE6B65">
        <w:t xml:space="preserve">/” folder, as well as a </w:t>
      </w:r>
      <w:r w:rsidR="00735AAA">
        <w:t xml:space="preserve">small </w:t>
      </w:r>
      <w:r w:rsidR="00EE6B65">
        <w:t>sample trajectory file</w:t>
      </w:r>
      <w:r w:rsidR="00112998">
        <w:t xml:space="preserve"> and a reference file</w:t>
      </w:r>
      <w:r w:rsidR="00735AAA">
        <w:t>; GitHub limits the file size, so we are not able to share the full trajectory.</w:t>
      </w:r>
      <w:r w:rsidR="00EE6B65">
        <w:t xml:space="preserve"> </w:t>
      </w:r>
      <w:r w:rsidR="005C136E">
        <w:t>T</w:t>
      </w:r>
      <w:r w:rsidR="00EE6B65">
        <w:t xml:space="preserve">he user </w:t>
      </w:r>
      <w:r w:rsidR="005C136E">
        <w:t xml:space="preserve">may thus </w:t>
      </w:r>
      <w:r w:rsidR="00EE6B65">
        <w:t xml:space="preserve">reproduce the analysis of the membrane thickness discussed in section </w:t>
      </w:r>
      <w:r w:rsidR="00EE6B65">
        <w:fldChar w:fldCharType="begin"/>
      </w:r>
      <w:r w:rsidR="00EE6B65">
        <w:instrText xml:space="preserve"> REF _Ref110328298 \r \h </w:instrText>
      </w:r>
      <w:r w:rsidR="00EE6B65">
        <w:fldChar w:fldCharType="separate"/>
      </w:r>
      <w:r w:rsidR="00B957CE">
        <w:t>3.1</w:t>
      </w:r>
      <w:r w:rsidR="00EE6B65">
        <w:fldChar w:fldCharType="end"/>
      </w:r>
      <w:r w:rsidR="00EE6B65">
        <w:t xml:space="preserve">, </w:t>
      </w:r>
      <w:r w:rsidR="00735AAA">
        <w:t>although the results will be noisier given the small trajectory size</w:t>
      </w:r>
      <w:r w:rsidR="005C136E">
        <w:t>.</w:t>
      </w:r>
      <w:r w:rsidR="00EE6B65">
        <w:t xml:space="preserve">  </w:t>
      </w:r>
    </w:p>
    <w:p w14:paraId="3EA1BD10" w14:textId="10B9827F" w:rsidR="00E91648" w:rsidRPr="00DD07AD" w:rsidRDefault="009F351C" w:rsidP="006A33F5">
      <w:pPr>
        <w:pStyle w:val="Heading2"/>
      </w:pPr>
      <w:bookmarkStart w:id="12" w:name="_Ref92875260"/>
      <w:r>
        <w:t xml:space="preserve"> </w:t>
      </w:r>
      <w:bookmarkStart w:id="13" w:name="_Ref117450045"/>
      <w:bookmarkStart w:id="14" w:name="_Ref117450079"/>
      <w:bookmarkStart w:id="15" w:name="_Toc153792481"/>
      <w:r w:rsidR="002D3236" w:rsidRPr="00DD07AD">
        <w:t>About</w:t>
      </w:r>
      <w:r w:rsidR="00CC6106" w:rsidRPr="00DD07AD">
        <w:t xml:space="preserve"> M</w:t>
      </w:r>
      <w:bookmarkEnd w:id="9"/>
      <w:r w:rsidR="00BA1566" w:rsidRPr="00DD07AD">
        <w:t>OSAI</w:t>
      </w:r>
      <w:r w:rsidR="00E3693E" w:rsidRPr="00DD07AD">
        <w:t>CS</w:t>
      </w:r>
      <w:bookmarkEnd w:id="12"/>
      <w:bookmarkEnd w:id="13"/>
      <w:bookmarkEnd w:id="14"/>
      <w:bookmarkEnd w:id="15"/>
    </w:p>
    <w:p w14:paraId="1688F11C" w14:textId="01362BCD" w:rsidR="00A810DF" w:rsidRDefault="00E91648" w:rsidP="00A810DF">
      <w:pPr>
        <w:jc w:val="both"/>
      </w:pPr>
      <w:r>
        <w:t>The relationship between lipid bilayer</w:t>
      </w:r>
      <w:r w:rsidR="002D3840">
        <w:t>s</w:t>
      </w:r>
      <w:r>
        <w:t xml:space="preserve"> and their constituent protein </w:t>
      </w:r>
      <w:r w:rsidR="002D3840">
        <w:t>is important in the field of biophysics. Yet</w:t>
      </w:r>
      <w:r w:rsidR="00645B8E">
        <w:t>,</w:t>
      </w:r>
      <w:r w:rsidR="002D3840">
        <w:t xml:space="preserve">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w:t>
      </w:r>
      <w:r w:rsidR="00376963">
        <w:lastRenderedPageBreak/>
        <w:t xml:space="preserve">Membrane </w:t>
      </w:r>
      <w:r w:rsidR="00445752">
        <w:t xml:space="preserve">Organization and Structure Analyzed </w:t>
      </w:r>
      <w:r w:rsidR="00E82CBE">
        <w:t>and Interpreted with Computer Simulations</w:t>
      </w:r>
      <w:r w:rsidR="00645B8E">
        <w:t>,</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1A3EB80D"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C6106">
        <w:t>)</w:t>
      </w:r>
      <w:r>
        <w:t xml:space="preserve"> is used</w:t>
      </w:r>
      <w:r w:rsidR="00CC6106">
        <w:t xml:space="preserve"> (see section</w:t>
      </w:r>
      <w:r w:rsidR="006C52AA">
        <w:t xml:space="preserve"> </w:t>
      </w:r>
      <w:r w:rsidR="006C52AA">
        <w:fldChar w:fldCharType="begin"/>
      </w:r>
      <w:r w:rsidR="006C52AA">
        <w:instrText xml:space="preserve"> REF _Ref117450079 \r \h </w:instrText>
      </w:r>
      <w:r w:rsidR="006C52AA">
        <w:fldChar w:fldCharType="separate"/>
      </w:r>
      <w:r w:rsidR="00B957CE">
        <w:t>1.2</w:t>
      </w:r>
      <w:r w:rsidR="006C52AA">
        <w:fldChar w:fldCharType="end"/>
      </w:r>
      <w:r w:rsidR="00CC6106">
        <w:t>)</w:t>
      </w:r>
      <w:r>
        <w:t>.</w:t>
      </w:r>
      <w:r w:rsidR="00CC6106">
        <w:t xml:space="preserve"> These programs are thus located in the </w:t>
      </w:r>
      <w:r w:rsidR="00645B8E">
        <w:t>“</w:t>
      </w:r>
      <w:r w:rsidR="007510DB">
        <w:t>Mos</w:t>
      </w:r>
      <w:r w:rsidR="00CC6106">
        <w:t>AT</w:t>
      </w:r>
      <w:r w:rsidR="00645B8E">
        <w:t>”</w:t>
      </w:r>
      <w:r w:rsidR="00CC6106">
        <w:t xml:space="preserve"> directory</w:t>
      </w:r>
      <w:r w:rsidR="006E171F">
        <w:t>,</w:t>
      </w:r>
      <w:r w:rsidR="00F562ED">
        <w:t xml:space="preserve"> while the remaining tools </w:t>
      </w:r>
      <w:r w:rsidR="0088655A">
        <w:t>are in</w:t>
      </w:r>
      <w:r w:rsidR="00F562ED">
        <w:t xml:space="preserve"> the </w:t>
      </w:r>
      <w:r w:rsidR="00645B8E">
        <w:t>“</w:t>
      </w:r>
      <w:r w:rsidR="00F562ED">
        <w:t>other-tools</w:t>
      </w:r>
      <w:r w:rsidR="00645B8E">
        <w:t>”</w:t>
      </w:r>
      <w:r w:rsidR="00F562ED">
        <w:t xml:space="preserve">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B02AC63"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8372BFF"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366EBEB" w:rsidR="00A810DF" w:rsidRDefault="00A810DF" w:rsidP="00BF19B4">
      <w:pPr>
        <w:pStyle w:val="ListParagraph"/>
        <w:numPr>
          <w:ilvl w:val="0"/>
          <w:numId w:val="19"/>
        </w:numPr>
        <w:jc w:val="both"/>
      </w:pPr>
      <w:r>
        <w:t>Identifying other molecules</w:t>
      </w:r>
      <w:r w:rsidR="00645B8E">
        <w:t>,</w:t>
      </w:r>
      <w:r>
        <w:t xml:space="preserve">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6E48E66"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0937844C" w14:textId="3318BB9C" w:rsidR="003C2A43" w:rsidRDefault="003C2A43" w:rsidP="00433355">
      <w:pPr>
        <w:pStyle w:val="ListParagraph"/>
        <w:numPr>
          <w:ilvl w:val="0"/>
          <w:numId w:val="19"/>
        </w:numPr>
        <w:spacing w:after="200"/>
        <w:jc w:val="both"/>
      </w:pPr>
      <w:r>
        <w:t>Calculating Voronoi Tessellations</w:t>
      </w:r>
    </w:p>
    <w:p w14:paraId="7CB4FFA6" w14:textId="167811B2"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B957CE">
        <w:t>Chapter 3</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B957CE">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B957CE">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6" w:name="_Ref89280870"/>
      <w:bookmarkStart w:id="17" w:name="_Ref89280895"/>
      <w:r>
        <w:t xml:space="preserve"> </w:t>
      </w:r>
      <w:bookmarkStart w:id="18" w:name="_Toc153792482"/>
      <w:r w:rsidR="00645801">
        <w:t>Installation Instructions</w:t>
      </w:r>
      <w:bookmarkEnd w:id="18"/>
    </w:p>
    <w:p w14:paraId="136DCB01" w14:textId="77777777" w:rsidR="00995A21" w:rsidRPr="00240C6E" w:rsidRDefault="00995A21" w:rsidP="00995A21">
      <w:pPr>
        <w:jc w:val="both"/>
        <w:rPr>
          <w:b/>
          <w:bCs/>
        </w:rPr>
      </w:pPr>
      <w:bookmarkStart w:id="19" w:name="_Ref92450375"/>
      <w:bookmarkStart w:id="20" w:name="_Ref92450396"/>
      <w:bookmarkStart w:id="21" w:name="_Ref92450415"/>
      <w:bookmarkStart w:id="22" w:name="_Ref92450442"/>
      <w:bookmarkStart w:id="23"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57C500A2" w:rsidR="00995A21" w:rsidRDefault="00995A21" w:rsidP="00995A21">
      <w:pPr>
        <w:pStyle w:val="ListParagraph"/>
        <w:numPr>
          <w:ilvl w:val="0"/>
          <w:numId w:val="33"/>
        </w:numPr>
        <w:jc w:val="both"/>
      </w:pPr>
      <w:r>
        <w:t>A C++ compiler with MPI support</w:t>
      </w:r>
      <w:r w:rsidR="00866511">
        <w:t>,</w:t>
      </w:r>
      <w:r>
        <w:t xml:space="preserve"> such as mpic++, mpicxx, or mpiCC. This should be provided as part of the Open MPI package</w:t>
      </w:r>
      <w:r w:rsidR="001E1B13">
        <w:t>.</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lastRenderedPageBreak/>
        <w:t>$</w:t>
      </w:r>
      <w:r>
        <w:rPr>
          <w:i/>
          <w:iCs/>
        </w:rPr>
        <w:t xml:space="preserve"> which mpic++ </w:t>
      </w:r>
    </w:p>
    <w:p w14:paraId="293E355A" w14:textId="2167B40B" w:rsidR="00995A21" w:rsidRDefault="00995A21" w:rsidP="00995A21">
      <w:pPr>
        <w:jc w:val="both"/>
      </w:pPr>
      <w:r>
        <w:t>should display the address of the mpic++ compiler if one is present. Provided the above dependencies have been loaded, the user may install MOSAICS on a computing cluster or workstation</w:t>
      </w:r>
      <w:r w:rsidR="00404E9D">
        <w:t>,</w:t>
      </w:r>
      <w:r>
        <w:t xml:space="preserve">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mkdir build</w:t>
      </w:r>
    </w:p>
    <w:p w14:paraId="35D6DB4C" w14:textId="77777777" w:rsidR="00995A21" w:rsidRPr="00995A21" w:rsidRDefault="00995A21" w:rsidP="00995A21">
      <w:pPr>
        <w:jc w:val="both"/>
        <w:rPr>
          <w:i/>
          <w:iCs/>
        </w:rPr>
      </w:pPr>
      <w:r w:rsidRPr="00995A21">
        <w:rPr>
          <w:i/>
          <w:iCs/>
        </w:rPr>
        <w:t>$ export MPI_CPP_COMP="mpic++"</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sh install_commands</w:t>
      </w:r>
    </w:p>
    <w:p w14:paraId="4B7C8DFD" w14:textId="48C6337D"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CMake to install MOSAICS. This approach is still under development, but the user may try the following CMak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mkdir build</w:t>
      </w:r>
    </w:p>
    <w:p w14:paraId="38E615B8" w14:textId="77777777" w:rsidR="00995A21" w:rsidRPr="00C21BA0" w:rsidRDefault="00995A21" w:rsidP="00995A21">
      <w:pPr>
        <w:rPr>
          <w:i/>
          <w:iCs/>
          <w:color w:val="000000" w:themeColor="text1"/>
        </w:rPr>
      </w:pPr>
      <w:r w:rsidRPr="00C21BA0">
        <w:rPr>
          <w:i/>
          <w:iCs/>
          <w:color w:val="000000" w:themeColor="text1"/>
        </w:rPr>
        <w:t>$ cmake src/</w:t>
      </w:r>
      <w:r>
        <w:rPr>
          <w:i/>
          <w:iCs/>
          <w:color w:val="000000" w:themeColor="text1"/>
        </w:rPr>
        <w:t>Mos</w:t>
      </w:r>
      <w:r w:rsidRPr="00C21BA0">
        <w:rPr>
          <w:i/>
          <w:iCs/>
          <w:color w:val="000000" w:themeColor="text1"/>
        </w:rPr>
        <w:t>AT/programs/ -S .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cmak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mpirun -n 1 </w:t>
      </w:r>
      <w:r>
        <w:rPr>
          <w:i/>
          <w:iCs/>
          <w:color w:val="000000" w:themeColor="text1"/>
        </w:rPr>
        <w:t>mos</w:t>
      </w:r>
      <w:r w:rsidRPr="00C21BA0">
        <w:rPr>
          <w:i/>
          <w:iCs/>
          <w:color w:val="000000" w:themeColor="text1"/>
        </w:rPr>
        <w:t>at_mpi -h</w:t>
      </w:r>
    </w:p>
    <w:p w14:paraId="0F783737" w14:textId="4FAACD88" w:rsidR="004279A9" w:rsidRPr="004279A9" w:rsidRDefault="00E53C3B" w:rsidP="008A569C">
      <w:pPr>
        <w:pStyle w:val="Heading2"/>
      </w:pPr>
      <w:r>
        <w:t xml:space="preserve"> </w:t>
      </w:r>
      <w:bookmarkStart w:id="24" w:name="_Ref120463076"/>
      <w:bookmarkStart w:id="25" w:name="_Toc153792483"/>
      <w:r w:rsidR="002D3236">
        <w:t>The Trajectory Reader</w:t>
      </w:r>
      <w:r w:rsidR="007939E9">
        <w:t>/writer</w:t>
      </w:r>
      <w:r w:rsidR="00377DB6">
        <w:t xml:space="preserve"> </w:t>
      </w:r>
      <w:r w:rsidR="007510DB">
        <w:t>Mos</w:t>
      </w:r>
      <w:r w:rsidR="00BB21BB" w:rsidRPr="004279A9">
        <w:t>AT</w:t>
      </w:r>
      <w:bookmarkEnd w:id="5"/>
      <w:bookmarkEnd w:id="4"/>
      <w:bookmarkEnd w:id="10"/>
      <w:bookmarkEnd w:id="16"/>
      <w:bookmarkEnd w:id="17"/>
      <w:bookmarkEnd w:id="19"/>
      <w:bookmarkEnd w:id="20"/>
      <w:bookmarkEnd w:id="21"/>
      <w:bookmarkEnd w:id="22"/>
      <w:bookmarkEnd w:id="23"/>
      <w:bookmarkEnd w:id="24"/>
      <w:bookmarkEnd w:id="25"/>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2ADAE319" w14:textId="3529EF2E"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46EF3">
        <w:t xml:space="preserve">). </w:t>
      </w:r>
    </w:p>
    <w:p w14:paraId="6D39E37C" w14:textId="7232137F" w:rsidR="0036213E" w:rsidRDefault="007510DB" w:rsidP="00AD33A2">
      <w:pPr>
        <w:ind w:firstLine="720"/>
        <w:jc w:val="both"/>
      </w:pPr>
      <w:r>
        <w:t>Mos</w:t>
      </w:r>
      <w:r w:rsidR="0036213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533BD7" w:rsidRPr="00892612">
        <w:instrText>GromAT</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533BD7" w:rsidRPr="00C81657">
        <w:instrText>GromAT</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533BD7" w:rsidRPr="00FD4DD7">
        <w:instrText>GromAT</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B957CE">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w:t>
      </w:r>
      <w:r w:rsidR="001E1B13">
        <w:t>s</w:t>
      </w:r>
      <w:r w:rsidR="0036213E">
        <w:t xml:space="preserve">. With a trajectory and reference file specified, </w:t>
      </w:r>
      <w:r>
        <w:t>Mos</w:t>
      </w:r>
      <w:r w:rsidR="00533BD7">
        <w:t>AT</w:t>
      </w:r>
      <w:r w:rsidR="00533BD7">
        <w:fldChar w:fldCharType="begin"/>
      </w:r>
      <w:r w:rsidR="00533BD7">
        <w:instrText xml:space="preserve"> XE </w:instrText>
      </w:r>
      <w:r w:rsidR="00533BD7">
        <w:lastRenderedPageBreak/>
        <w:instrText>"</w:instrText>
      </w:r>
      <w:r w:rsidR="00533BD7" w:rsidRPr="00B7165E">
        <w:instrText>GromAT</w:instrText>
      </w:r>
      <w:r w:rsidR="00533BD7">
        <w:instrText xml:space="preserve">" </w:instrText>
      </w:r>
      <w:r w:rsidR="00533BD7">
        <w:fldChar w:fldCharType="end"/>
      </w:r>
      <w:r w:rsidR="00533BD7">
        <w:t xml:space="preserve"> </w:t>
      </w:r>
      <w:r w:rsidR="0036213E">
        <w:t>will r</w:t>
      </w:r>
      <w:r w:rsidR="00DF30F5">
        <w:t>ead each trajectory frame and extract the atomic coordinates as well as the 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533BD7" w:rsidRPr="00870113">
        <w:instrText>GromAT</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533BD7" w:rsidRPr="00557B40">
        <w:instrText>GromAT</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w:t>
      </w:r>
      <w:r w:rsidR="001E1B13">
        <w:t>-</w:t>
      </w:r>
      <w:r w:rsidR="00F56B9F">
        <w:t>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533BD7" w:rsidRPr="0082053C">
        <w:instrText>GromAT</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595E721E"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B957CE">
        <w:t xml:space="preserve">Figure </w:t>
      </w:r>
      <w:r w:rsidR="00B957CE">
        <w:rPr>
          <w:noProof/>
        </w:rPr>
        <w:t>1</w:t>
      </w:r>
      <w:r w:rsidR="00B957CE">
        <w:noBreakHyphen/>
      </w:r>
      <w:r w:rsidR="00B957CE">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w:t>
      </w:r>
      <w:r w:rsidR="001E1B13">
        <w:t>ly</w:t>
      </w:r>
      <w:r w:rsidR="00231B48">
        <w:t xml:space="preserve">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w:t>
      </w:r>
      <w:r w:rsidR="001E1B13">
        <w:t xml:space="preserve">is </w:t>
      </w:r>
      <w:r w:rsidR="00231B48">
        <w:t xml:space="preserve">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343EABAB" w:rsidR="00F56B9F" w:rsidRDefault="008E29C9" w:rsidP="00AD33A2">
      <w:pPr>
        <w:pStyle w:val="Caption"/>
        <w:jc w:val="both"/>
      </w:pPr>
      <w:bookmarkStart w:id="26" w:name="_Ref89409566"/>
      <w:r>
        <w:t xml:space="preserve">Figure </w:t>
      </w:r>
      <w:fldSimple w:instr=" STYLEREF 1 \s ">
        <w:r w:rsidR="00B957CE">
          <w:rPr>
            <w:noProof/>
          </w:rPr>
          <w:t>1</w:t>
        </w:r>
      </w:fldSimple>
      <w:r w:rsidR="00252BFE">
        <w:noBreakHyphen/>
      </w:r>
      <w:fldSimple w:instr=" SEQ Figure \* ARABIC \s 1 ">
        <w:r w:rsidR="00B957CE">
          <w:rPr>
            <w:noProof/>
          </w:rPr>
          <w:t>1</w:t>
        </w:r>
      </w:fldSimple>
      <w:bookmarkEnd w:id="26"/>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41EAB300" w:rsidR="000966BF" w:rsidRDefault="007510DB" w:rsidP="00644332">
      <w:pPr>
        <w:ind w:firstLine="360"/>
        <w:jc w:val="both"/>
      </w:pPr>
      <w:r>
        <w:t>Mos</w:t>
      </w:r>
      <w:r w:rsidR="003A2CC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 xml:space="preserve">eded with the </w:t>
      </w:r>
      <w:r w:rsidR="00B25090">
        <w:lastRenderedPageBreak/>
        <w:t>.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This workaround reduces the time spent 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1E1B13">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47B2B3F8"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533BD7" w:rsidRPr="00B8316A">
        <w:instrText>GromAT</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533BD7" w:rsidRPr="003A3AE4">
        <w:instrText>GromAT</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B957CE">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533BD7" w:rsidRPr="003B1726">
        <w:instrText>GromAT</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04E2545A"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533BD7" w:rsidRPr="004B3800">
        <w:instrText>GromAT</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B957CE">
        <w:t xml:space="preserve">Figure </w:t>
      </w:r>
      <w:r w:rsidR="00B957CE">
        <w:rPr>
          <w:noProof/>
        </w:rPr>
        <w:t>1</w:t>
      </w:r>
      <w:r w:rsidR="00B957CE">
        <w:noBreakHyphen/>
      </w:r>
      <w:r w:rsidR="00B957CE">
        <w:rPr>
          <w:noProof/>
        </w:rPr>
        <w:t>2</w:t>
      </w:r>
      <w:r w:rsidR="00321D93">
        <w:fldChar w:fldCharType="end"/>
      </w:r>
      <w:r w:rsidR="00321D93">
        <w:t>)</w:t>
      </w:r>
      <w:r w:rsidR="00581C35">
        <w:t xml:space="preserve">. This </w:t>
      </w:r>
      <w:r w:rsidR="008F0DC9">
        <w:t xml:space="preserve">renumbering </w:t>
      </w:r>
      <w:r w:rsidR="00A57DA4">
        <w:t>guarantees</w:t>
      </w:r>
      <w:r w:rsidR="00581C35">
        <w:t xml:space="preserve"> </w:t>
      </w:r>
      <w:r w:rsidR="00DC7E93">
        <w:t xml:space="preserve">that </w:t>
      </w:r>
      <w:r w:rsidR="00581C35">
        <w:t>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277E80">
        <w:t xml:space="preserve">atoms and residues are </w:t>
      </w:r>
      <w:r w:rsidR="00581C35">
        <w:t>indexe</w:t>
      </w:r>
      <w:r w:rsidR="00277E80">
        <w:t xml:space="preserve">d </w:t>
      </w:r>
      <w:r w:rsidR="00F813AE">
        <w:t>up</w:t>
      </w:r>
      <w:r w:rsidR="00581C35">
        <w:t xml:space="preserve"> to 99,999 </w:t>
      </w:r>
      <w:r w:rsidR="00277E80">
        <w:t>and</w:t>
      </w:r>
      <w:r w:rsidR="00581C35">
        <w:t xml:space="preserve"> 9,999 </w:t>
      </w:r>
      <w:r w:rsidR="00277E80">
        <w:t xml:space="preserve">for PDB files and 99,99 and 99,999 for gro files </w:t>
      </w:r>
      <w:r w:rsidR="00581C35">
        <w:t>before the numbering</w:t>
      </w:r>
      <w:r w:rsidR="00277E80">
        <w:t xml:space="preserve"> is repeated</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w:t>
      </w:r>
      <w:r w:rsidR="00277E80">
        <w:t xml:space="preserve"> and the number may not be continuous between different blocks of atoms</w:t>
      </w:r>
      <w:r w:rsidR="008F0DC9" w:rsidRPr="008F0DC9">
        <w:t xml:space="preserve">.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w:t>
      </w:r>
      <w:r w:rsidR="00DF3717">
        <w:lastRenderedPageBreak/>
        <w:t>Orientation</w:t>
      </w:r>
      <w:r w:rsidR="00590139">
        <w:t xml:space="preserve"> (section </w:t>
      </w:r>
      <w:r w:rsidR="00590139">
        <w:fldChar w:fldCharType="begin"/>
      </w:r>
      <w:r w:rsidR="00590139">
        <w:instrText xml:space="preserve"> REF _Ref91147237 \r \h </w:instrText>
      </w:r>
      <w:r w:rsidR="00590139">
        <w:fldChar w:fldCharType="separate"/>
      </w:r>
      <w:r w:rsidR="00B957CE">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B957CE">
        <w:t>1.6</w:t>
      </w:r>
      <w:r w:rsidR="00B36D67">
        <w:fldChar w:fldCharType="end"/>
      </w:r>
      <w:r w:rsidR="00B36D67">
        <w:t>)</w:t>
      </w:r>
      <w:r w:rsidR="00DF3717">
        <w:t>. This index defines the atoms whose center is fixed during the rotation</w:t>
      </w:r>
      <w:r w:rsidR="0004626B">
        <w:t xml:space="preserve"> and must match the internal numbering scheme</w:t>
      </w:r>
      <w:r w:rsidR="00DF3717">
        <w:t xml:space="preserve">. </w:t>
      </w:r>
      <w:r w:rsidR="0004626B">
        <w:t xml:space="preserve">One way to avoid confusion is to pass </w:t>
      </w:r>
      <w:r w:rsidR="00DC7E93">
        <w:t>the</w:t>
      </w:r>
      <w:r w:rsidR="0004626B">
        <w:t xml:space="preserve"> reference file through </w:t>
      </w:r>
      <w:r w:rsidR="007510DB">
        <w:t>Mos</w:t>
      </w:r>
      <w:r w:rsidR="0004626B">
        <w:t>AT</w:t>
      </w:r>
      <w:r w:rsidR="00533BD7">
        <w:fldChar w:fldCharType="begin"/>
      </w:r>
      <w:r w:rsidR="00533BD7">
        <w:instrText xml:space="preserve"> XE "</w:instrText>
      </w:r>
      <w:r w:rsidR="00533BD7" w:rsidRPr="0097769D">
        <w:instrText>GromAT</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6B007A35"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415DD4C7" w:rsidR="00EB089B" w:rsidRDefault="008E29C9" w:rsidP="00AD33A2">
      <w:pPr>
        <w:pStyle w:val="Caption"/>
        <w:jc w:val="both"/>
      </w:pPr>
      <w:bookmarkStart w:id="27" w:name="_Ref89344576"/>
      <w:r>
        <w:t xml:space="preserve">Figure </w:t>
      </w:r>
      <w:fldSimple w:instr=" STYLEREF 1 \s ">
        <w:r w:rsidR="00B957CE">
          <w:rPr>
            <w:noProof/>
          </w:rPr>
          <w:t>1</w:t>
        </w:r>
      </w:fldSimple>
      <w:r w:rsidR="00252BFE">
        <w:noBreakHyphen/>
      </w:r>
      <w:fldSimple w:instr=" SEQ Figure \* ARABIC \s 1 ">
        <w:r w:rsidR="00B957CE">
          <w:rPr>
            <w:noProof/>
          </w:rPr>
          <w:t>2</w:t>
        </w:r>
      </w:fldSimple>
      <w:bookmarkEnd w:id="27"/>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8" w:name="_Ref89329258"/>
      <w:r>
        <w:t xml:space="preserve"> </w:t>
      </w:r>
      <w:bookmarkStart w:id="29" w:name="_Toc153792484"/>
      <w:r w:rsidR="00AE7295">
        <w:t>Command Line Arguments</w:t>
      </w:r>
      <w:bookmarkEnd w:id="28"/>
      <w:bookmarkEnd w:id="29"/>
    </w:p>
    <w:p w14:paraId="7B570990" w14:textId="2F37C69F"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w:t>
      </w:r>
      <w:r w:rsidR="001436F5">
        <w:t>-</w:t>
      </w:r>
      <w:r>
        <w:t xml:space="preserve">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109E372E" w:rsidR="00CA6C64" w:rsidRDefault="00CA6C64" w:rsidP="00E47D0E">
      <w:pPr>
        <w:spacing w:after="200"/>
        <w:jc w:val="both"/>
      </w:pPr>
      <w:r>
        <w:t>In th</w:t>
      </w:r>
      <w:r w:rsidR="00CA3C9C">
        <w:t>is example,</w:t>
      </w:r>
      <w:r>
        <w:t xml:space="preserve"> the trajectory file to be read is preceded with the -traj tag. Similarly, the reference and output files are preceded by the -ref and -o tags</w:t>
      </w:r>
      <w:r w:rsidR="001436F5">
        <w:t>,</w:t>
      </w:r>
      <w:r>
        <w:t xml:space="preserve"> and the first and last frames to be extracted with the -b and -e tags. Note</w:t>
      </w:r>
      <w:r w:rsidR="001436F5">
        <w:t xml:space="preserve"> that</w:t>
      </w:r>
      <w:r>
        <w:t xml:space="preserve"> the user can view a list of possible command line arguments by running the program and including the -h tag as follows</w:t>
      </w:r>
      <w:r w:rsidR="001436F5">
        <w:t>:</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7FD6E3CC"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 xml:space="preserve">If an argument is required but not provided by the user, then the program will report the error and terminate. </w:t>
      </w:r>
      <w:r w:rsidR="00FE0C78">
        <w:t xml:space="preserve">The program will also report a warning message when a tag is provided that is not recognized. In this case, the user likely has a typo in the run commands which could go unnoticed if the intended argument is optional. </w:t>
      </w:r>
      <w:r w:rsidR="00160098">
        <w:t>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w:t>
      </w:r>
      <w:r w:rsidR="001436F5">
        <w:t>,</w:t>
      </w:r>
      <w:r w:rsidR="00160098">
        <w:t xml:space="preserve">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30" w:name="_Ref42205716"/>
      <w:bookmarkStart w:id="31" w:name="_Ref42205734"/>
      <w:bookmarkStart w:id="32" w:name="_Ref42205775"/>
      <w:r>
        <w:t xml:space="preserve"> </w:t>
      </w:r>
      <w:bookmarkStart w:id="33" w:name="_Ref135142536"/>
      <w:bookmarkStart w:id="34" w:name="_Toc153792485"/>
      <w:r w:rsidR="00F93ED3" w:rsidRPr="007E4251">
        <w:t>Least Squares Fitting</w:t>
      </w:r>
      <w:bookmarkEnd w:id="30"/>
      <w:bookmarkEnd w:id="31"/>
      <w:bookmarkEnd w:id="32"/>
      <w:bookmarkEnd w:id="33"/>
      <w:bookmarkEnd w:id="34"/>
    </w:p>
    <w:p w14:paraId="1D59206F" w14:textId="2877FEC0"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533BD7" w:rsidRPr="00013104">
        <w:instrText>GromAT</w:instrText>
      </w:r>
      <w:r w:rsidR="00533BD7">
        <w:instrText xml:space="preserve">" </w:instrText>
      </w:r>
      <w:r w:rsidR="00533BD7">
        <w:fldChar w:fldCharType="end"/>
      </w:r>
      <w:r w:rsidR="00272F25">
        <w:t>. Note</w:t>
      </w:r>
      <w:r w:rsidR="00217E73">
        <w:t xml:space="preserve"> that</w:t>
      </w:r>
      <w:r w:rsidR="00272F25">
        <w:t xml:space="preserv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B957CE">
        <w:t>1.1</w:t>
      </w:r>
      <w:r>
        <w:fldChar w:fldCharType="end"/>
      </w:r>
      <w:r w:rsidR="00217E73">
        <w:t>,</w:t>
      </w:r>
      <w:r w:rsidR="00272F25">
        <w:t xml:space="preserve"> and the reader is encouraged to read th</w:t>
      </w:r>
      <w:r w:rsidR="006D7AD2">
        <w:t>at</w:t>
      </w:r>
      <w:r w:rsidR="00272F25">
        <w:t xml:space="preserve"> section before proceeding</w:t>
      </w:r>
      <w:r w:rsidR="00F93ED3">
        <w:t xml:space="preserve">. </w:t>
      </w:r>
    </w:p>
    <w:p w14:paraId="77234A7E" w14:textId="5B5A100C" w:rsidR="00272F25" w:rsidRDefault="00272F25" w:rsidP="00E47D0E">
      <w:pPr>
        <w:spacing w:after="200"/>
        <w:ind w:firstLine="720"/>
        <w:jc w:val="both"/>
      </w:pPr>
      <w:r>
        <w:t xml:space="preserve">To use </w:t>
      </w:r>
      <w:r w:rsidR="00947DFD">
        <w:t xml:space="preserve">the </w:t>
      </w:r>
      <w:r>
        <w:t>least squares fitting procedure</w:t>
      </w:r>
      <w:r w:rsidR="00882070">
        <w:t>,</w:t>
      </w:r>
      <w:r>
        <w:t xml:space="preserv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533BD7" w:rsidRPr="00CF071A">
        <w:instrText>GromAT</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533BD7" w:rsidRPr="003B553F">
        <w:instrText>GromAT</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882070">
        <w:t>,</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05B8421C"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lastRenderedPageBreak/>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GromAT" </w:instrText>
      </w:r>
      <w:r w:rsidR="00533BD7" w:rsidRPr="0073109A">
        <w:fldChar w:fldCharType="end"/>
      </w:r>
      <w:r w:rsidR="006D7AD2" w:rsidRPr="0073109A">
        <w:t xml:space="preserve"> using the -lsq tag.</w:t>
      </w:r>
      <w:r w:rsidR="00DB37C1">
        <w:t xml:space="preserve"> We note that an index file with the target atoms can also be generated using the MOSAICS program Atoms Select</w:t>
      </w:r>
      <w:r w:rsidR="00235FC2">
        <w:fldChar w:fldCharType="begin"/>
      </w:r>
      <w:r w:rsidR="00235FC2">
        <w:instrText xml:space="preserve"> XE "</w:instrText>
      </w:r>
      <w:r w:rsidR="00235FC2" w:rsidRPr="00F4477C">
        <w:instrText>Atom Select</w:instrText>
      </w:r>
      <w:r w:rsidR="00235FC2">
        <w:instrText xml:space="preserve">" </w:instrText>
      </w:r>
      <w:r w:rsidR="00235FC2">
        <w:fldChar w:fldCharType="end"/>
      </w:r>
      <w:r w:rsidR="00DB37C1">
        <w:t xml:space="preserve"> (section</w:t>
      </w:r>
      <w:r w:rsidR="00235FC2">
        <w:t xml:space="preserve"> </w:t>
      </w:r>
      <w:r w:rsidR="00DB37C1">
        <w:fldChar w:fldCharType="begin"/>
      </w:r>
      <w:r w:rsidR="00DB37C1">
        <w:instrText xml:space="preserve"> REF _Ref135142909 \r \h </w:instrText>
      </w:r>
      <w:r w:rsidR="00DB37C1">
        <w:fldChar w:fldCharType="separate"/>
      </w:r>
      <w:r w:rsidR="00B957CE">
        <w:t>5.1</w:t>
      </w:r>
      <w:r w:rsidR="00DB37C1">
        <w:fldChar w:fldCharType="end"/>
      </w:r>
      <w:r w:rsidR="00DB37C1">
        <w:t>).</w:t>
      </w:r>
      <w:r w:rsidR="006D7AD2" w:rsidRPr="0073109A">
        <w:t xml:space="preserve"> </w:t>
      </w:r>
      <w:r w:rsidR="006C7E19" w:rsidRPr="0073109A">
        <w:t xml:space="preserve">In addition to </w:t>
      </w:r>
      <w:r w:rsidR="00DB37C1">
        <w:t>an index file</w:t>
      </w:r>
      <w:r w:rsidR="006D7AD2" w:rsidRPr="0073109A">
        <w:t xml:space="preserve">, least squares fitting requires a target structure for </w:t>
      </w:r>
      <w:r w:rsidR="006C7E19" w:rsidRPr="0073109A">
        <w:t>which the trajectory frames</w:t>
      </w:r>
      <w:r w:rsidR="006C7E19">
        <w:t xml:space="preserve"> are to be fit. This structure is indicated using the -lsq_r tag. Currently, there are two 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lsq_d tag. For a full three</w:t>
      </w:r>
      <w:r w:rsidR="00F21574">
        <w:t>-</w:t>
      </w:r>
      <w:r w:rsidR="006C7E19">
        <w:t>dimensional fit</w:t>
      </w:r>
      <w:r w:rsidR="00882070">
        <w:t>,</w:t>
      </w:r>
      <w:r w:rsidR="006C7E19">
        <w:t xml:space="preserve"> the user should use -lsq_d 3. However, GROMACS allows for a 2-dimensional fit (-lsq_d 2) in which the rotation is </w:t>
      </w:r>
      <w:r w:rsidR="007A3696">
        <w:t>made around</w:t>
      </w:r>
      <w:r w:rsidR="006C7E19">
        <w:t xml:space="preserve"> the z-axis only.</w:t>
      </w:r>
    </w:p>
    <w:p w14:paraId="6938F952" w14:textId="5648BE8A"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B957CE">
        <w:t xml:space="preserve">Figure </w:t>
      </w:r>
      <w:r w:rsidR="00B957CE">
        <w:rPr>
          <w:noProof/>
        </w:rPr>
        <w:t>1</w:t>
      </w:r>
      <w:r w:rsidR="00B957CE">
        <w:noBreakHyphen/>
      </w:r>
      <w:r w:rsidR="00B957CE">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centered at the origin</w:t>
      </w:r>
      <w:r w:rsidR="00394215">
        <w:t>,</w:t>
      </w:r>
      <w:r w:rsidR="00F93ED3">
        <w:t xml:space="preserve"> </w:t>
      </w:r>
      <w:r w:rsidR="00996FDB">
        <w:t>i.e.,</w:t>
      </w:r>
      <w:r w:rsidR="00F93ED3">
        <w:t xml:space="preserve"> 0,0,0.  This is accomplished by computing the center of mass </w:t>
      </w:r>
      <m:oMath>
        <m:acc>
          <m:accPr>
            <m:chr m:val="⃑"/>
            <m:ctrlPr>
              <w:rPr>
                <w:rFonts w:ascii="Cambria Math" w:hAnsi="Cambria Math"/>
                <w:i/>
              </w:rPr>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rPr>
                  <w:rFonts w:ascii="Cambria Math" w:eastAsiaTheme="minorEastAsia"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rPr>
                  <w:rFonts w:ascii="Cambria Math" w:hAnsi="Cambria Math"/>
                  <w:i/>
                </w:rPr>
              </m:ctrlPr>
            </m:eqArrPr>
            <m:e>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1469A27B" w14:textId="73427A55" w:rsidR="00996FDB" w:rsidRDefault="00996FDB" w:rsidP="0073109A">
      <w:pPr>
        <w:spacing w:before="200"/>
        <w:jc w:val="both"/>
      </w:pPr>
      <w:r>
        <w:t>Despite these differences, both options should result in a good fit. Once the system is centered at the origin</w:t>
      </w:r>
      <w:r w:rsidR="00394215">
        <w:t>,</w:t>
      </w:r>
      <w:r>
        <w:t xml:space="preserve"> a rotation matrix is </w:t>
      </w:r>
      <w:r w:rsidR="00394215">
        <w:t>applied,</w:t>
      </w:r>
      <w:r>
        <w:t xml:space="preserve"> and the system</w:t>
      </w:r>
      <w:r w:rsidR="00394215">
        <w:t xml:space="preserve"> is</w:t>
      </w:r>
      <w:r>
        <w:t xml:space="preserve"> rotated. Then, in </w:t>
      </w:r>
      <w:r w:rsidR="00394215">
        <w:t>the</w:t>
      </w:r>
      <w:r>
        <w:t xml:space="preserve">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w:t>
      </w:r>
      <w:r w:rsidR="00394215">
        <w:t>,</w:t>
      </w:r>
      <w:r>
        <w:t xml:space="preserve">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42251CDE" w:rsidR="00696533" w:rsidRDefault="00696533" w:rsidP="00E47D0E">
      <w:pPr>
        <w:spacing w:after="200"/>
        <w:ind w:firstLine="720"/>
        <w:jc w:val="both"/>
      </w:pPr>
      <w:r>
        <w:t>Note</w:t>
      </w:r>
      <w:r w:rsidR="00394215">
        <w:t xml:space="preserve"> that</w:t>
      </w:r>
      <w:r>
        <w:t xml:space="preserv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6254FB9E" w:rsidR="00996FDB" w:rsidRDefault="00696533" w:rsidP="00E47D0E">
      <w:pPr>
        <w:spacing w:after="200"/>
        <w:jc w:val="both"/>
      </w:pPr>
      <w:r>
        <w:t xml:space="preserve">In the example abo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533BD7" w:rsidRPr="00A567E1">
        <w:instrText>GromAT</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w:t>
      </w:r>
      <w:r w:rsidR="005F12A4">
        <w:t xml:space="preserve"> </w:t>
      </w:r>
      <w:r>
        <w:t>system</w:t>
      </w:r>
      <w:r w:rsidR="00394215">
        <w:t>,</w:t>
      </w:r>
      <w:r>
        <w:t xml:space="preserve">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208FE9D2" w:rsidR="00F93ED3" w:rsidRDefault="00F93ED3" w:rsidP="00433355">
      <w:pPr>
        <w:pStyle w:val="Caption"/>
        <w:jc w:val="both"/>
      </w:pPr>
      <w:bookmarkStart w:id="35" w:name="_Ref42083671"/>
      <w:r>
        <w:t xml:space="preserve">Figure </w:t>
      </w:r>
      <w:fldSimple w:instr=" STYLEREF 1 \s ">
        <w:r w:rsidR="00B957CE">
          <w:rPr>
            <w:noProof/>
          </w:rPr>
          <w:t>1</w:t>
        </w:r>
      </w:fldSimple>
      <w:r w:rsidR="00252BFE">
        <w:noBreakHyphen/>
      </w:r>
      <w:fldSimple w:instr=" SEQ Figure \* ARABIC \s 1 ">
        <w:r w:rsidR="00B957CE">
          <w:rPr>
            <w:noProof/>
          </w:rPr>
          <w:t>3</w:t>
        </w:r>
      </w:fldSimple>
      <w:bookmarkEnd w:id="35"/>
      <w:r>
        <w:t xml:space="preserve"> </w:t>
      </w:r>
      <w:r w:rsidRPr="0094391F">
        <w:t xml:space="preserve">Least Squares Fitting protocol used by </w:t>
      </w:r>
      <w:r w:rsidR="00386BF2">
        <w:t>MosAT</w:t>
      </w:r>
      <w:r w:rsidRPr="0094391F">
        <w:t xml:space="preserve">.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36" w:name="_Toc153792486"/>
      <w:r w:rsidR="00F67867">
        <w:t>Selection Cards</w:t>
      </w:r>
      <w:bookmarkEnd w:id="36"/>
      <w:r w:rsidR="00746F42">
        <w:t xml:space="preserve"> </w:t>
      </w:r>
    </w:p>
    <w:p w14:paraId="45999F93" w14:textId="7699B7FD"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w:t>
      </w:r>
      <w:r w:rsidR="005F12A4">
        <w:t>,</w:t>
      </w:r>
      <w:r w:rsidR="00984452">
        <w:t xml:space="preserve"> a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6F8DBD2" w:rsidR="00433355" w:rsidRDefault="00DB1520" w:rsidP="009F351C">
      <w:pPr>
        <w:spacing w:before="200"/>
        <w:jc w:val="both"/>
      </w:pPr>
      <w:r>
        <w:t xml:space="preserve">In the example </w:t>
      </w:r>
      <w:r w:rsidR="00984452">
        <w:t xml:space="preserve">considered </w:t>
      </w:r>
      <w:r>
        <w:t>here</w:t>
      </w:r>
      <w:r w:rsidR="00AB4EE6">
        <w:t>,</w:t>
      </w:r>
      <w:r>
        <w:t xml:space="preserv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w:t>
      </w:r>
      <w:r w:rsidR="00AB4EE6">
        <w:t>,</w:t>
      </w:r>
      <w:r w:rsidR="004B308D">
        <w:t xml:space="preserve">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3E8C59F6"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atom selections are simple. However, some analysis requires greater flexibility than others. For example, the computation of the lipid-solvent contacts lets the user define the lipid atoms participating</w:t>
      </w:r>
      <w:r w:rsidR="00AB4EE6">
        <w:t xml:space="preserve"> in</w:t>
      </w:r>
      <w:r>
        <w:t xml:space="preserve"> the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w:t>
      </w:r>
      <w:r w:rsidR="00B55964">
        <w:t xml:space="preserve"> </w:t>
      </w:r>
      <w:r w:rsidR="00B55964">
        <w:lastRenderedPageBreak/>
        <w:t>(</w:t>
      </w:r>
      <w:r w:rsidR="00B55964">
        <w:fldChar w:fldCharType="begin"/>
      </w:r>
      <w:r w:rsidR="00B55964">
        <w:instrText xml:space="preserve"> REF _Ref118186245 \h </w:instrText>
      </w:r>
      <w:r w:rsidR="00B55964">
        <w:fldChar w:fldCharType="separate"/>
      </w:r>
      <w:r w:rsidR="00B957CE">
        <w:t xml:space="preserve">Figure </w:t>
      </w:r>
      <w:r w:rsidR="00B957CE">
        <w:rPr>
          <w:noProof/>
        </w:rPr>
        <w:t>1</w:t>
      </w:r>
      <w:r w:rsidR="00B957CE">
        <w:noBreakHyphen/>
      </w:r>
      <w:r w:rsidR="00B957CE">
        <w:rPr>
          <w:noProof/>
        </w:rPr>
        <w:t>4</w:t>
      </w:r>
      <w:r w:rsidR="00B55964">
        <w:fldChar w:fldCharType="end"/>
      </w:r>
      <w:r w:rsidR="00B55964">
        <w:t>)</w:t>
      </w:r>
      <w:r>
        <w:t xml:space="preserve">.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w:t>
      </w:r>
      <w:r w:rsidR="00241114">
        <w:t xml:space="preserve">the </w:t>
      </w:r>
      <w:r w:rsidR="005003E8">
        <w:t xml:space="preserve">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w:t>
      </w:r>
      <w:r w:rsidR="00241114">
        <w:t>,</w:t>
      </w:r>
      <w:r w:rsidR="00EC3B05">
        <w:t xml:space="preserve">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0C85A128" w14:textId="373D1E7A" w:rsidR="003A5AFE" w:rsidRDefault="00EC3B05" w:rsidP="00433355">
      <w:pPr>
        <w:pStyle w:val="Caption"/>
        <w:jc w:val="both"/>
      </w:pPr>
      <w:bookmarkStart w:id="37" w:name="_Ref118186245"/>
      <w:r>
        <w:t xml:space="preserve">Figure </w:t>
      </w:r>
      <w:fldSimple w:instr=" STYLEREF 1 \s ">
        <w:r w:rsidR="00B957CE">
          <w:rPr>
            <w:noProof/>
          </w:rPr>
          <w:t>1</w:t>
        </w:r>
      </w:fldSimple>
      <w:r w:rsidR="00252BFE">
        <w:noBreakHyphen/>
      </w:r>
      <w:fldSimple w:instr=" SEQ Figure \* ARABIC \s 1 ">
        <w:r w:rsidR="00B957CE">
          <w:rPr>
            <w:noProof/>
          </w:rPr>
          <w:t>4</w:t>
        </w:r>
      </w:fldSimple>
      <w:bookmarkEnd w:id="37"/>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AA9E40" w14:textId="6F142D5B" w:rsidR="003A5AFE" w:rsidRDefault="00F848C9" w:rsidP="00F848C9">
      <w:pPr>
        <w:pStyle w:val="Heading2"/>
      </w:pPr>
      <w:r>
        <w:t xml:space="preserve"> </w:t>
      </w:r>
      <w:bookmarkStart w:id="38" w:name="_Ref120519011"/>
      <w:bookmarkStart w:id="39" w:name="_Toc153792487"/>
      <w:r w:rsidR="003A5AFE">
        <w:t>Atom Selection Language</w:t>
      </w:r>
      <w:bookmarkEnd w:id="38"/>
      <w:bookmarkEnd w:id="39"/>
    </w:p>
    <w:p w14:paraId="61B24782" w14:textId="51A2C991" w:rsidR="003A5AFE" w:rsidRDefault="003A5AFE" w:rsidP="005206FD">
      <w:pPr>
        <w:pStyle w:val="Caption"/>
        <w:jc w:val="both"/>
        <w:rPr>
          <w:rFonts w:cstheme="minorHAnsi"/>
          <w:color w:val="000000" w:themeColor="text1"/>
          <w:sz w:val="24"/>
          <w:szCs w:val="24"/>
        </w:rPr>
      </w:pPr>
      <w:r w:rsidRPr="003A5AFE">
        <w:rPr>
          <w:rFonts w:cstheme="minorHAnsi"/>
          <w:color w:val="000000" w:themeColor="text1"/>
          <w:sz w:val="24"/>
          <w:szCs w:val="24"/>
        </w:rPr>
        <w:t xml:space="preserve">In addition to selection cards, MOSAICS </w:t>
      </w:r>
      <w:r>
        <w:rPr>
          <w:rFonts w:cstheme="minorHAnsi"/>
          <w:color w:val="000000" w:themeColor="text1"/>
          <w:sz w:val="24"/>
          <w:szCs w:val="24"/>
        </w:rPr>
        <w:t xml:space="preserve">enables atom selections </w:t>
      </w:r>
      <w:r w:rsidR="008923FC">
        <w:rPr>
          <w:rFonts w:cstheme="minorHAnsi"/>
          <w:color w:val="000000" w:themeColor="text1"/>
          <w:sz w:val="24"/>
          <w:szCs w:val="24"/>
        </w:rPr>
        <w:t>for select analysis tools using</w:t>
      </w:r>
      <w:r>
        <w:rPr>
          <w:rFonts w:cstheme="minorHAnsi"/>
          <w:color w:val="000000" w:themeColor="text1"/>
          <w:sz w:val="24"/>
          <w:szCs w:val="24"/>
        </w:rPr>
        <w:t xml:space="preserve"> a selection text interpreter. This</w:t>
      </w:r>
      <w:r w:rsidR="00F33392">
        <w:rPr>
          <w:rFonts w:cstheme="minorHAnsi"/>
          <w:color w:val="000000" w:themeColor="text1"/>
          <w:sz w:val="24"/>
          <w:szCs w:val="24"/>
        </w:rPr>
        <w:t xml:space="preserve"> interpreter</w:t>
      </w:r>
      <w:r>
        <w:rPr>
          <w:rFonts w:cstheme="minorHAnsi"/>
          <w:color w:val="000000" w:themeColor="text1"/>
          <w:sz w:val="24"/>
          <w:szCs w:val="24"/>
        </w:rPr>
        <w:t xml:space="preserve"> lets the user make custom atom selections or refine selections made using the protein, leaflet, and solvent finder routines</w:t>
      </w:r>
      <w:r w:rsidR="00344FB4">
        <w:rPr>
          <w:rFonts w:cstheme="minorHAnsi"/>
          <w:color w:val="000000" w:themeColor="text1"/>
          <w:sz w:val="24"/>
          <w:szCs w:val="24"/>
        </w:rPr>
        <w:t xml:space="preserve"> (</w:t>
      </w:r>
      <w:r w:rsidR="008923FC">
        <w:rPr>
          <w:rFonts w:cstheme="minorHAnsi"/>
          <w:color w:val="000000" w:themeColor="text1"/>
          <w:sz w:val="24"/>
          <w:szCs w:val="24"/>
        </w:rPr>
        <w:t xml:space="preserve">see </w:t>
      </w:r>
      <w:r w:rsidR="00344FB4">
        <w:rPr>
          <w:rFonts w:cstheme="minorHAnsi"/>
          <w:color w:val="000000" w:themeColor="text1"/>
          <w:sz w:val="24"/>
          <w:szCs w:val="24"/>
        </w:rPr>
        <w:t xml:space="preserve">sections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40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B957CE">
        <w:rPr>
          <w:rFonts w:cstheme="minorHAnsi"/>
          <w:color w:val="000000" w:themeColor="text1"/>
          <w:sz w:val="24"/>
          <w:szCs w:val="24"/>
        </w:rPr>
        <w:t>1.9</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55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B957CE">
        <w:rPr>
          <w:rFonts w:cstheme="minorHAnsi"/>
          <w:color w:val="000000" w:themeColor="text1"/>
          <w:sz w:val="24"/>
          <w:szCs w:val="24"/>
        </w:rPr>
        <w:t>1.10</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and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61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B957CE">
        <w:rPr>
          <w:rFonts w:cstheme="minorHAnsi"/>
          <w:color w:val="000000" w:themeColor="text1"/>
          <w:sz w:val="24"/>
          <w:szCs w:val="24"/>
        </w:rPr>
        <w:t>1.11</w:t>
      </w:r>
      <w:r w:rsidR="00344FB4">
        <w:rPr>
          <w:rFonts w:cstheme="minorHAnsi"/>
          <w:color w:val="000000" w:themeColor="text1"/>
          <w:sz w:val="24"/>
          <w:szCs w:val="24"/>
        </w:rPr>
        <w:fldChar w:fldCharType="end"/>
      </w:r>
      <w:r w:rsidR="00344FB4">
        <w:rPr>
          <w:rFonts w:cstheme="minorHAnsi"/>
          <w:color w:val="000000" w:themeColor="text1"/>
          <w:sz w:val="24"/>
          <w:szCs w:val="24"/>
        </w:rPr>
        <w:t>)</w:t>
      </w:r>
      <w:r>
        <w:rPr>
          <w:rFonts w:cstheme="minorHAnsi"/>
          <w:color w:val="000000" w:themeColor="text1"/>
          <w:sz w:val="24"/>
          <w:szCs w:val="24"/>
        </w:rPr>
        <w:t xml:space="preserve">. For example, the user could select the protein atoms using the protein finder but exclude the hydrogens or simply focus on select residues for the analysis. To use this feature, the user constructs a </w:t>
      </w:r>
      <w:r w:rsidR="00BE1E78">
        <w:rPr>
          <w:rFonts w:cstheme="minorHAnsi"/>
          <w:color w:val="000000" w:themeColor="text1"/>
          <w:sz w:val="24"/>
          <w:szCs w:val="24"/>
        </w:rPr>
        <w:t>file (.sel)</w:t>
      </w:r>
      <w:r w:rsidR="00F727DF">
        <w:rPr>
          <w:rFonts w:cstheme="minorHAnsi"/>
          <w:color w:val="000000" w:themeColor="text1"/>
          <w:sz w:val="24"/>
          <w:szCs w:val="24"/>
        </w:rPr>
        <w:t xml:space="preserve"> </w:t>
      </w:r>
      <w:r w:rsidR="00BE1E78">
        <w:rPr>
          <w:rFonts w:cstheme="minorHAnsi"/>
          <w:color w:val="000000" w:themeColor="text1"/>
          <w:sz w:val="24"/>
          <w:szCs w:val="24"/>
        </w:rPr>
        <w:t xml:space="preserve">with </w:t>
      </w:r>
      <w:r w:rsidR="00F727DF">
        <w:rPr>
          <w:rFonts w:cstheme="minorHAnsi"/>
          <w:color w:val="000000" w:themeColor="text1"/>
          <w:sz w:val="24"/>
          <w:szCs w:val="24"/>
        </w:rPr>
        <w:t>the</w:t>
      </w:r>
      <w:r>
        <w:rPr>
          <w:rFonts w:cstheme="minorHAnsi"/>
          <w:color w:val="000000" w:themeColor="text1"/>
          <w:sz w:val="24"/>
          <w:szCs w:val="24"/>
        </w:rPr>
        <w:t xml:space="preserve"> </w:t>
      </w:r>
      <w:r w:rsidR="00424F5F">
        <w:rPr>
          <w:rFonts w:cstheme="minorHAnsi"/>
          <w:color w:val="000000" w:themeColor="text1"/>
          <w:sz w:val="24"/>
          <w:szCs w:val="24"/>
        </w:rPr>
        <w:t xml:space="preserve">selection </w:t>
      </w:r>
      <w:r>
        <w:rPr>
          <w:rFonts w:cstheme="minorHAnsi"/>
          <w:color w:val="000000" w:themeColor="text1"/>
          <w:sz w:val="24"/>
          <w:szCs w:val="24"/>
        </w:rPr>
        <w:t>tex</w:t>
      </w:r>
      <w:r w:rsidR="00F727DF">
        <w:rPr>
          <w:rFonts w:cstheme="minorHAnsi"/>
          <w:color w:val="000000" w:themeColor="text1"/>
          <w:sz w:val="24"/>
          <w:szCs w:val="24"/>
        </w:rPr>
        <w:t xml:space="preserve">t </w:t>
      </w:r>
      <w:r w:rsidR="00344FB4">
        <w:rPr>
          <w:rFonts w:cstheme="minorHAnsi"/>
          <w:color w:val="000000" w:themeColor="text1"/>
          <w:sz w:val="24"/>
          <w:szCs w:val="24"/>
        </w:rPr>
        <w:t>and provides this information to the analysis pro</w:t>
      </w:r>
      <w:r w:rsidR="00F727DF">
        <w:rPr>
          <w:rFonts w:cstheme="minorHAnsi"/>
          <w:color w:val="000000" w:themeColor="text1"/>
          <w:sz w:val="24"/>
          <w:szCs w:val="24"/>
        </w:rPr>
        <w:t xml:space="preserve">gram </w:t>
      </w:r>
      <w:r w:rsidR="00344FB4">
        <w:rPr>
          <w:rFonts w:cstheme="minorHAnsi"/>
          <w:color w:val="000000" w:themeColor="text1"/>
          <w:sz w:val="24"/>
          <w:szCs w:val="24"/>
        </w:rPr>
        <w:t xml:space="preserve">using </w:t>
      </w:r>
      <w:r w:rsidR="00F727DF">
        <w:rPr>
          <w:rFonts w:cstheme="minorHAnsi"/>
          <w:color w:val="000000" w:themeColor="text1"/>
          <w:sz w:val="24"/>
          <w:szCs w:val="24"/>
        </w:rPr>
        <w:t>the command line argument</w:t>
      </w:r>
      <w:r w:rsidR="00344FB4">
        <w:rPr>
          <w:rFonts w:cstheme="minorHAnsi"/>
          <w:color w:val="000000" w:themeColor="text1"/>
          <w:sz w:val="24"/>
          <w:szCs w:val="24"/>
        </w:rPr>
        <w:t>s. The selection text itself may be built</w:t>
      </w:r>
      <w:r>
        <w:rPr>
          <w:rFonts w:cstheme="minorHAnsi"/>
          <w:color w:val="000000" w:themeColor="text1"/>
          <w:sz w:val="24"/>
          <w:szCs w:val="24"/>
        </w:rPr>
        <w:t xml:space="preserve"> using </w:t>
      </w:r>
      <w:r w:rsidR="00E91A25">
        <w:rPr>
          <w:rFonts w:cstheme="minorHAnsi"/>
          <w:color w:val="000000" w:themeColor="text1"/>
          <w:sz w:val="24"/>
          <w:szCs w:val="24"/>
        </w:rPr>
        <w:t>a combination of the specifiers</w:t>
      </w:r>
      <w:r w:rsidR="008923FC">
        <w:rPr>
          <w:rFonts w:cstheme="minorHAnsi"/>
          <w:color w:val="000000" w:themeColor="text1"/>
          <w:sz w:val="24"/>
          <w:szCs w:val="24"/>
        </w:rPr>
        <w:t>, each separated by a space,</w:t>
      </w:r>
      <w:r w:rsidR="00E91A25">
        <w:rPr>
          <w:rFonts w:cstheme="minorHAnsi"/>
          <w:color w:val="000000" w:themeColor="text1"/>
          <w:sz w:val="24"/>
          <w:szCs w:val="24"/>
        </w:rPr>
        <w:t xml:space="preserve"> shown in </w:t>
      </w:r>
      <w:r w:rsidR="00A26DEC" w:rsidRPr="00A26DEC">
        <w:rPr>
          <w:rFonts w:cstheme="minorHAnsi"/>
          <w:color w:val="000000" w:themeColor="text1"/>
          <w:sz w:val="24"/>
          <w:szCs w:val="24"/>
        </w:rPr>
        <w:fldChar w:fldCharType="begin"/>
      </w:r>
      <w:r w:rsidR="00A26DEC" w:rsidRPr="00A26DEC">
        <w:rPr>
          <w:rFonts w:cstheme="minorHAnsi"/>
          <w:color w:val="000000" w:themeColor="text1"/>
          <w:sz w:val="24"/>
          <w:szCs w:val="24"/>
        </w:rPr>
        <w:instrText xml:space="preserve"> REF _Ref120470671 \h  \* MERGEFORMAT </w:instrText>
      </w:r>
      <w:r w:rsidR="00A26DEC" w:rsidRPr="00A26DEC">
        <w:rPr>
          <w:rFonts w:cstheme="minorHAnsi"/>
          <w:color w:val="000000" w:themeColor="text1"/>
          <w:sz w:val="24"/>
          <w:szCs w:val="24"/>
        </w:rPr>
      </w:r>
      <w:r w:rsidR="00A26DEC" w:rsidRPr="00A26DEC">
        <w:rPr>
          <w:rFonts w:cstheme="minorHAnsi"/>
          <w:color w:val="000000" w:themeColor="text1"/>
          <w:sz w:val="24"/>
          <w:szCs w:val="24"/>
        </w:rPr>
        <w:fldChar w:fldCharType="separate"/>
      </w:r>
      <w:r w:rsidR="00B957CE" w:rsidRPr="00B957CE">
        <w:rPr>
          <w:rFonts w:cstheme="minorHAnsi"/>
          <w:color w:val="000000" w:themeColor="text1"/>
          <w:sz w:val="24"/>
          <w:szCs w:val="24"/>
        </w:rPr>
        <w:t xml:space="preserve">Table </w:t>
      </w:r>
      <w:r w:rsidR="00B957CE" w:rsidRPr="00B957CE">
        <w:rPr>
          <w:rFonts w:cstheme="minorHAnsi"/>
          <w:noProof/>
          <w:color w:val="000000" w:themeColor="text1"/>
          <w:sz w:val="24"/>
          <w:szCs w:val="24"/>
        </w:rPr>
        <w:t>1</w:t>
      </w:r>
      <w:r w:rsidR="00A26DEC" w:rsidRPr="00A26DEC">
        <w:rPr>
          <w:rFonts w:cstheme="minorHAnsi"/>
          <w:color w:val="000000" w:themeColor="text1"/>
          <w:sz w:val="24"/>
          <w:szCs w:val="24"/>
        </w:rPr>
        <w:fldChar w:fldCharType="end"/>
      </w:r>
      <w:r w:rsidR="00E91A25">
        <w:rPr>
          <w:rFonts w:cstheme="minorHAnsi"/>
          <w:color w:val="000000" w:themeColor="text1"/>
          <w:sz w:val="24"/>
          <w:szCs w:val="24"/>
        </w:rPr>
        <w:t>.</w:t>
      </w:r>
      <w:r w:rsidR="00B90F39">
        <w:rPr>
          <w:rFonts w:cstheme="minorHAnsi"/>
          <w:color w:val="000000" w:themeColor="text1"/>
          <w:sz w:val="24"/>
          <w:szCs w:val="24"/>
        </w:rPr>
        <w:t xml:space="preserve"> For example, the protein </w:t>
      </w:r>
      <w:r w:rsidR="00F33392">
        <w:rPr>
          <w:rFonts w:cstheme="minorHAnsi"/>
          <w:color w:val="000000" w:themeColor="text1"/>
          <w:sz w:val="24"/>
          <w:szCs w:val="24"/>
        </w:rPr>
        <w:t>backbone atoms</w:t>
      </w:r>
      <w:r w:rsidR="00B90F39">
        <w:rPr>
          <w:rFonts w:cstheme="minorHAnsi"/>
          <w:color w:val="000000" w:themeColor="text1"/>
          <w:sz w:val="24"/>
          <w:szCs w:val="24"/>
        </w:rPr>
        <w:t xml:space="preserve"> could be selected for the first </w:t>
      </w:r>
      <w:r w:rsidR="002A36F6">
        <w:rPr>
          <w:rFonts w:cstheme="minorHAnsi"/>
          <w:color w:val="000000" w:themeColor="text1"/>
          <w:sz w:val="24"/>
          <w:szCs w:val="24"/>
        </w:rPr>
        <w:t>ten</w:t>
      </w:r>
      <w:r w:rsidR="00B90F39">
        <w:rPr>
          <w:rFonts w:cstheme="minorHAnsi"/>
          <w:color w:val="000000" w:themeColor="text1"/>
          <w:sz w:val="24"/>
          <w:szCs w:val="24"/>
        </w:rPr>
        <w:t xml:space="preserve"> residues using something like the following: </w:t>
      </w:r>
    </w:p>
    <w:p w14:paraId="715393E8" w14:textId="65E01DDA" w:rsidR="00B90F39" w:rsidRDefault="004362B2" w:rsidP="005206FD">
      <w:pPr>
        <w:jc w:val="both"/>
      </w:pPr>
      <w:r>
        <w:t>atom</w:t>
      </w:r>
      <w:r w:rsidR="00B90F39">
        <w:t xml:space="preserve"> </w:t>
      </w:r>
      <w:r w:rsidR="00A03A8E">
        <w:t>N+</w:t>
      </w:r>
      <w:r w:rsidR="00B90F39">
        <w:t>C</w:t>
      </w:r>
      <w:r w:rsidR="00A03A8E">
        <w:t>A</w:t>
      </w:r>
      <w:r w:rsidR="00F33392">
        <w:t>+C</w:t>
      </w:r>
      <w:r w:rsidR="00A03A8E">
        <w:t>+</w:t>
      </w:r>
      <w:r w:rsidR="00F33392">
        <w:t>O</w:t>
      </w:r>
      <w:r w:rsidR="00B90F39">
        <w:t xml:space="preserve"> and resi 1-10</w:t>
      </w:r>
    </w:p>
    <w:p w14:paraId="105F4B84" w14:textId="32E0BEED" w:rsidR="00B90F39" w:rsidRDefault="00B90F39" w:rsidP="005206FD">
      <w:pPr>
        <w:jc w:val="both"/>
      </w:pPr>
    </w:p>
    <w:p w14:paraId="730957DF" w14:textId="5D537B10" w:rsidR="00B90F39" w:rsidRDefault="00B90F39" w:rsidP="005206FD">
      <w:pPr>
        <w:jc w:val="both"/>
      </w:pPr>
      <w:r>
        <w:t>For more complex selections, the order of operation can be specified using parentheses</w:t>
      </w:r>
      <w:r w:rsidR="002A36F6">
        <w:t>,</w:t>
      </w:r>
      <w:r>
        <w:t xml:space="preserve"> in which everything inside the parentheses is processed</w:t>
      </w:r>
      <w:r w:rsidR="002A36F6">
        <w:t>,</w:t>
      </w:r>
      <w:r>
        <w:t xml:space="preserve"> and a selection </w:t>
      </w:r>
      <w:r w:rsidR="002A36F6">
        <w:t xml:space="preserve">is </w:t>
      </w:r>
      <w:r>
        <w:t>returned before continuing with the text processing</w:t>
      </w:r>
      <w:r w:rsidR="008923FC">
        <w:t>,</w:t>
      </w:r>
      <w:r w:rsidR="00344FB4">
        <w:t xml:space="preserve"> which occurs from left to right</w:t>
      </w:r>
      <w:r>
        <w:t xml:space="preserve">. For example, the user could select all the protein atoms </w:t>
      </w:r>
      <w:r w:rsidR="005206FD">
        <w:t>except for</w:t>
      </w:r>
      <w:r>
        <w:t xml:space="preserve"> NH1, NH2, and NZ on residues ARG and LYS using the following: </w:t>
      </w:r>
    </w:p>
    <w:p w14:paraId="2E64D7AE" w14:textId="7D2D67D9" w:rsidR="00B90F39" w:rsidRDefault="00B90F39" w:rsidP="005206FD">
      <w:pPr>
        <w:jc w:val="both"/>
      </w:pPr>
    </w:p>
    <w:p w14:paraId="51F5F85A" w14:textId="6142EC1F" w:rsidR="00B90F39" w:rsidRDefault="00B90F39" w:rsidP="005206FD">
      <w:pPr>
        <w:jc w:val="both"/>
      </w:pPr>
      <w:r>
        <w:t xml:space="preserve">prot and </w:t>
      </w:r>
      <w:r w:rsidRPr="00B90F39">
        <w:t>not ( ( resn ARG and atom NH1+NH2 ) or ( resn LYS and atom NZ )</w:t>
      </w:r>
      <w:r>
        <w:t xml:space="preserve"> </w:t>
      </w:r>
      <w:r w:rsidRPr="00B90F39">
        <w:t>)</w:t>
      </w:r>
    </w:p>
    <w:p w14:paraId="5F694956" w14:textId="652F4D8B" w:rsidR="00B90F39" w:rsidRDefault="00B90F39" w:rsidP="005206FD">
      <w:pPr>
        <w:jc w:val="both"/>
      </w:pPr>
    </w:p>
    <w:p w14:paraId="7EDC7E2E" w14:textId="77777777" w:rsidR="00252BFE" w:rsidRDefault="00252BFE" w:rsidP="00252BFE">
      <w:pPr>
        <w:keepNext/>
        <w:jc w:val="center"/>
      </w:pPr>
      <w:r>
        <w:rPr>
          <w:noProof/>
        </w:rPr>
        <w:lastRenderedPageBreak/>
        <w:drawing>
          <wp:inline distT="0" distB="0" distL="0" distR="0" wp14:anchorId="28A964A8" wp14:editId="78D40732">
            <wp:extent cx="4896277" cy="543560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15670" cy="5457129"/>
                    </a:xfrm>
                    <a:prstGeom prst="rect">
                      <a:avLst/>
                    </a:prstGeom>
                  </pic:spPr>
                </pic:pic>
              </a:graphicData>
            </a:graphic>
          </wp:inline>
        </w:drawing>
      </w:r>
    </w:p>
    <w:p w14:paraId="3CE77A9C" w14:textId="4AB02C8C" w:rsidR="00252BFE" w:rsidRDefault="00252BFE" w:rsidP="00252BFE">
      <w:pPr>
        <w:pStyle w:val="Caption"/>
        <w:jc w:val="both"/>
      </w:pPr>
      <w:bookmarkStart w:id="40" w:name="_Ref120612206"/>
      <w:r>
        <w:t xml:space="preserve">Figure </w:t>
      </w:r>
      <w:fldSimple w:instr=" STYLEREF 1 \s ">
        <w:r w:rsidR="00B957CE">
          <w:rPr>
            <w:noProof/>
          </w:rPr>
          <w:t>1</w:t>
        </w:r>
      </w:fldSimple>
      <w:r>
        <w:noBreakHyphen/>
      </w:r>
      <w:fldSimple w:instr=" SEQ Figure \* ARABIC \s 1 ">
        <w:r w:rsidR="00B957CE">
          <w:rPr>
            <w:noProof/>
          </w:rPr>
          <w:t>5</w:t>
        </w:r>
      </w:fldSimple>
      <w:bookmarkEnd w:id="40"/>
      <w:r>
        <w:t xml:space="preserve"> schematic of the algorithm used by the selection text interpreter. Here, purple boxes highlight the current text analyzed. Red, green, and yellow boxes enclose the “and”, “or”, and “not” operators, respectively. These operators dictate how a new and existing selection, shown here as a box with atoms represented as red circles, are combined. </w:t>
      </w:r>
    </w:p>
    <w:p w14:paraId="52DE0431" w14:textId="4AD806AD" w:rsidR="00252BFE" w:rsidRDefault="00B90F39" w:rsidP="005206FD">
      <w:pPr>
        <w:jc w:val="both"/>
      </w:pPr>
      <w:r>
        <w:t>In this example</w:t>
      </w:r>
      <w:r w:rsidR="00252BFE">
        <w:t xml:space="preserve"> (</w:t>
      </w:r>
      <w:r w:rsidR="00252BFE">
        <w:fldChar w:fldCharType="begin"/>
      </w:r>
      <w:r w:rsidR="00252BFE">
        <w:instrText xml:space="preserve"> REF _Ref120612206 \h </w:instrText>
      </w:r>
      <w:r w:rsidR="00252BFE">
        <w:fldChar w:fldCharType="separate"/>
      </w:r>
      <w:r w:rsidR="00B957CE">
        <w:t xml:space="preserve">Figure </w:t>
      </w:r>
      <w:r w:rsidR="00B957CE">
        <w:rPr>
          <w:noProof/>
        </w:rPr>
        <w:t>1</w:t>
      </w:r>
      <w:r w:rsidR="00B957CE">
        <w:noBreakHyphen/>
      </w:r>
      <w:r w:rsidR="00B957CE">
        <w:rPr>
          <w:noProof/>
        </w:rPr>
        <w:t>5</w:t>
      </w:r>
      <w:r w:rsidR="00252BFE">
        <w:fldChar w:fldCharType="end"/>
      </w:r>
      <w:r w:rsidR="00252BFE">
        <w:t>)</w:t>
      </w:r>
      <w:r w:rsidR="005206FD">
        <w:t>,</w:t>
      </w:r>
      <w:r>
        <w:t xml:space="preserve"> the protein </w:t>
      </w:r>
      <w:r w:rsidR="005206FD">
        <w:t>atoms are selected first</w:t>
      </w:r>
      <w:r w:rsidR="00F33392">
        <w:t xml:space="preserve"> as specified using “prot</w:t>
      </w:r>
      <w:r w:rsidR="002A36F6">
        <w:t>.</w:t>
      </w:r>
      <w:r w:rsidR="00F33392">
        <w:t>”</w:t>
      </w:r>
      <w:r w:rsidR="005206FD">
        <w:t xml:space="preserve"> Then</w:t>
      </w:r>
      <w:r w:rsidR="00344FB4">
        <w:t>,</w:t>
      </w:r>
      <w:r w:rsidR="005206FD">
        <w:t xml:space="preserve"> a parenthesis is encountered, and the interpreter extracts the </w:t>
      </w:r>
      <w:r w:rsidR="002A36F6">
        <w:t xml:space="preserve">inside </w:t>
      </w:r>
      <w:r w:rsidR="005206FD">
        <w:t xml:space="preserve">text. This text </w:t>
      </w:r>
      <w:r w:rsidR="008923FC">
        <w:t xml:space="preserve">is </w:t>
      </w:r>
      <w:r w:rsidR="005206FD">
        <w:t xml:space="preserve">passed into the same function, called grab_atoms(), that </w:t>
      </w:r>
      <w:r w:rsidR="00F33392">
        <w:t>is</w:t>
      </w:r>
      <w:r w:rsidR="005206FD">
        <w:t xml:space="preserve"> used to process the larger selection text, i.e., </w:t>
      </w:r>
      <w:r w:rsidR="008D7D6A">
        <w:t xml:space="preserve">the </w:t>
      </w:r>
      <w:r w:rsidR="005206FD">
        <w:t xml:space="preserve">text interpreter uses recursion. </w:t>
      </w:r>
      <w:r w:rsidR="00F33392">
        <w:t>We note that t</w:t>
      </w:r>
      <w:r w:rsidR="005206FD">
        <w:t>he grab_atoms() function process</w:t>
      </w:r>
      <w:r w:rsidR="00F33392">
        <w:t>es</w:t>
      </w:r>
      <w:r w:rsidR="005206FD">
        <w:t xml:space="preserve"> a selection text and return</w:t>
      </w:r>
      <w:r w:rsidR="00344FB4">
        <w:t>s</w:t>
      </w:r>
      <w:r w:rsidR="005206FD">
        <w:t xml:space="preserve"> the atom selection. It th</w:t>
      </w:r>
      <w:r w:rsidR="00F33392">
        <w:t>us</w:t>
      </w:r>
      <w:r w:rsidR="005206FD">
        <w:t xml:space="preserve"> reasons that the second function call immediately detects another parenthesis flanking the “</w:t>
      </w:r>
      <w:r w:rsidR="005206FD" w:rsidRPr="00B90F39">
        <w:t>resn ARG and atom NH1+NH2</w:t>
      </w:r>
      <w:r w:rsidR="005206FD">
        <w:t>” text. This text is passed into grab_atoms()</w:t>
      </w:r>
      <w:r w:rsidR="002A36F6">
        <w:t>,</w:t>
      </w:r>
      <w:r w:rsidR="005206FD">
        <w:t xml:space="preserve"> and the Arginine NH1 and NH2 atoms are returned. Continuing toward the right</w:t>
      </w:r>
      <w:r w:rsidR="008D7D6A">
        <w:t>,</w:t>
      </w:r>
      <w:r w:rsidR="005206FD">
        <w:t xml:space="preserve"> the next parenthesis is </w:t>
      </w:r>
      <w:r w:rsidR="005F1791">
        <w:t>encountered,</w:t>
      </w:r>
      <w:r w:rsidR="005206FD">
        <w:t xml:space="preserve"> and the </w:t>
      </w:r>
      <w:r w:rsidR="00F33392">
        <w:t xml:space="preserve">Lysine NZ atoms are returned. Because these two parentheses are separated by an “or” operator, the two selections are combined. Moving further to the right, we </w:t>
      </w:r>
      <w:r w:rsidR="002A36F6">
        <w:t>reach</w:t>
      </w:r>
      <w:r w:rsidR="00F33392">
        <w:t xml:space="preserve"> the end of the outermost parenthesis. At this point</w:t>
      </w:r>
      <w:r w:rsidR="002A36F6">
        <w:t>,</w:t>
      </w:r>
      <w:r w:rsidR="00F33392">
        <w:t xml:space="preserve"> the combined NH1, NH2, and NZ atoms are returned from grab_atoms(). This atom selection is then inverted </w:t>
      </w:r>
      <w:r w:rsidR="00F33392">
        <w:lastRenderedPageBreak/>
        <w:t>since</w:t>
      </w:r>
      <w:r w:rsidR="002A36F6">
        <w:t xml:space="preserve"> the ”not”</w:t>
      </w:r>
      <w:r w:rsidR="00F33392">
        <w:t xml:space="preserve"> </w:t>
      </w:r>
      <w:r w:rsidR="002A36F6">
        <w:t xml:space="preserve">operator </w:t>
      </w:r>
      <w:r w:rsidR="00F33392">
        <w:t>precede</w:t>
      </w:r>
      <w:r w:rsidR="002A36F6">
        <w:t>s</w:t>
      </w:r>
      <w:r w:rsidR="00F33392">
        <w:t xml:space="preserve"> </w:t>
      </w:r>
      <w:r w:rsidR="002A36F6">
        <w:t>it</w:t>
      </w:r>
      <w:r w:rsidR="00F33392">
        <w:t xml:space="preserve">. </w:t>
      </w:r>
      <w:r w:rsidR="00A03A8E">
        <w:t>Moreover</w:t>
      </w:r>
      <w:r w:rsidR="00F33392">
        <w:t xml:space="preserve">, the inclusion of “and” means that any atoms common to this inverted selection and the protein selection are included in the final selection. </w:t>
      </w:r>
    </w:p>
    <w:p w14:paraId="62BEBD83" w14:textId="12EF8BD0" w:rsidR="00B90F39" w:rsidRPr="00B90F39" w:rsidRDefault="00F33392" w:rsidP="005206FD">
      <w:pPr>
        <w:jc w:val="both"/>
      </w:pPr>
      <w:r>
        <w:t xml:space="preserve">  </w:t>
      </w:r>
      <w:r w:rsidR="005206FD">
        <w:t xml:space="preserve">  </w:t>
      </w:r>
    </w:p>
    <w:p w14:paraId="16167852" w14:textId="533CC6E7" w:rsidR="00A26DEC" w:rsidRDefault="00A26DEC" w:rsidP="00A26DEC">
      <w:pPr>
        <w:pStyle w:val="Caption"/>
        <w:keepNext/>
      </w:pPr>
      <w:bookmarkStart w:id="41" w:name="_Ref120470671"/>
      <w:r>
        <w:t xml:space="preserve">Table </w:t>
      </w:r>
      <w:fldSimple w:instr=" SEQ Table \* ARABIC ">
        <w:r w:rsidR="00B957CE">
          <w:rPr>
            <w:noProof/>
          </w:rPr>
          <w:t>1</w:t>
        </w:r>
      </w:fldSimple>
      <w:bookmarkEnd w:id="41"/>
      <w:r>
        <w:t xml:space="preserve"> selection specifiers used with the selection text interpreter in MOSAICS. </w:t>
      </w:r>
    </w:p>
    <w:p w14:paraId="453CC900" w14:textId="7E6A86F1" w:rsidR="00EC3B05" w:rsidRDefault="00A26DEC" w:rsidP="00344FB4">
      <w:r>
        <w:rPr>
          <w:noProof/>
        </w:rPr>
        <w:drawing>
          <wp:inline distT="0" distB="0" distL="0" distR="0" wp14:anchorId="44CA04A5" wp14:editId="29AA782B">
            <wp:extent cx="5943330" cy="4203221"/>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330" cy="4203221"/>
                    </a:xfrm>
                    <a:prstGeom prst="rect">
                      <a:avLst/>
                    </a:prstGeom>
                  </pic:spPr>
                </pic:pic>
              </a:graphicData>
            </a:graphic>
          </wp:inline>
        </w:drawing>
      </w:r>
    </w:p>
    <w:p w14:paraId="57C7D126" w14:textId="7E759A35" w:rsidR="00CA5219" w:rsidRDefault="00CA5219" w:rsidP="00CA5219">
      <w:pPr>
        <w:jc w:val="both"/>
      </w:pPr>
      <w:r>
        <w:t xml:space="preserve">It should be noted that atoms selections can be checked by highlighting the selection in the reference structure, i.e., a PDB file is generated where the selected atoms are indicated by the </w:t>
      </w:r>
      <w:r w:rsidR="00165460">
        <w:t>B</w:t>
      </w:r>
      <w:r>
        <w:t xml:space="preserve">-factor. </w:t>
      </w:r>
      <w:r w:rsidR="00252BFE">
        <w:fldChar w:fldCharType="begin"/>
      </w:r>
      <w:r w:rsidR="00252BFE">
        <w:instrText xml:space="preserve"> REF _Ref120605517 \h </w:instrText>
      </w:r>
      <w:r w:rsidR="00252BFE">
        <w:fldChar w:fldCharType="separate"/>
      </w:r>
      <w:r w:rsidR="00B957CE">
        <w:t xml:space="preserve">Figure </w:t>
      </w:r>
      <w:r w:rsidR="00B957CE">
        <w:rPr>
          <w:noProof/>
        </w:rPr>
        <w:t>1</w:t>
      </w:r>
      <w:r w:rsidR="00B957CE">
        <w:noBreakHyphen/>
      </w:r>
      <w:r w:rsidR="00B957CE">
        <w:rPr>
          <w:noProof/>
        </w:rPr>
        <w:t>6</w:t>
      </w:r>
      <w:r w:rsidR="00252BFE">
        <w:fldChar w:fldCharType="end"/>
      </w:r>
      <w:r w:rsidR="00252BFE">
        <w:t xml:space="preserve"> shows an example where the protein atoms have been selected. </w:t>
      </w:r>
    </w:p>
    <w:p w14:paraId="7CD7B73B" w14:textId="77777777" w:rsidR="00252BFE" w:rsidRDefault="00252BFE" w:rsidP="00252BFE">
      <w:pPr>
        <w:keepNext/>
        <w:jc w:val="center"/>
      </w:pPr>
      <w:r>
        <w:rPr>
          <w:noProof/>
        </w:rPr>
        <w:lastRenderedPageBreak/>
        <w:drawing>
          <wp:inline distT="0" distB="0" distL="0" distR="0" wp14:anchorId="235969EC" wp14:editId="70708A4D">
            <wp:extent cx="5943600" cy="49758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extLst>
                        <a:ext uri="{28A0092B-C50C-407E-A947-70E740481C1C}">
                          <a14:useLocalDpi xmlns:a14="http://schemas.microsoft.com/office/drawing/2010/main" val="0"/>
                        </a:ext>
                      </a:extLst>
                    </a:blip>
                    <a:stretch>
                      <a:fillRect/>
                    </a:stretch>
                  </pic:blipFill>
                  <pic:spPr>
                    <a:xfrm>
                      <a:off x="0" y="0"/>
                      <a:ext cx="5943600" cy="4975860"/>
                    </a:xfrm>
                    <a:prstGeom prst="rect">
                      <a:avLst/>
                    </a:prstGeom>
                  </pic:spPr>
                </pic:pic>
              </a:graphicData>
            </a:graphic>
          </wp:inline>
        </w:drawing>
      </w:r>
    </w:p>
    <w:p w14:paraId="5ECB3957" w14:textId="5B7560A9" w:rsidR="00252BFE" w:rsidRDefault="00252BFE" w:rsidP="00252BFE">
      <w:pPr>
        <w:pStyle w:val="Caption"/>
        <w:jc w:val="both"/>
      </w:pPr>
      <w:bookmarkStart w:id="42" w:name="_Ref120605517"/>
      <w:r>
        <w:t xml:space="preserve">Figure </w:t>
      </w:r>
      <w:fldSimple w:instr=" STYLEREF 1 \s ">
        <w:r w:rsidR="00B957CE">
          <w:rPr>
            <w:noProof/>
          </w:rPr>
          <w:t>1</w:t>
        </w:r>
      </w:fldSimple>
      <w:r>
        <w:noBreakHyphen/>
      </w:r>
      <w:fldSimple w:instr=" SEQ Figure \* ARABIC \s 1 ">
        <w:r w:rsidR="00B957CE">
          <w:rPr>
            <w:noProof/>
          </w:rPr>
          <w:t>6</w:t>
        </w:r>
      </w:fldSimple>
      <w:bookmarkEnd w:id="42"/>
      <w:r>
        <w:t xml:space="preserve"> Visual inspection of an example atom selection. For simplicity, we have selected the protein atoms only, which are shown in red.  All other atoms are colored blue. </w:t>
      </w:r>
    </w:p>
    <w:p w14:paraId="1D352483" w14:textId="01573E27" w:rsidR="00961406" w:rsidRPr="00961406" w:rsidRDefault="00961406" w:rsidP="00961406">
      <w:pPr>
        <w:jc w:val="both"/>
      </w:pPr>
      <w:r>
        <w:t>We note that the user can test their selection using the MOSAICS tool Atoms Select</w:t>
      </w:r>
      <w:r w:rsidR="00235FC2">
        <w:fldChar w:fldCharType="begin"/>
      </w:r>
      <w:r w:rsidR="00235FC2">
        <w:instrText xml:space="preserve"> XE "</w:instrText>
      </w:r>
      <w:r w:rsidR="00235FC2" w:rsidRPr="0075778C">
        <w:instrText>Atom Select</w:instrText>
      </w:r>
      <w:r w:rsidR="00235FC2">
        <w:instrText xml:space="preserve">" </w:instrText>
      </w:r>
      <w:r w:rsidR="00235FC2">
        <w:fldChar w:fldCharType="end"/>
      </w:r>
      <w:r>
        <w:t xml:space="preserve"> (section </w:t>
      </w:r>
      <w:r>
        <w:fldChar w:fldCharType="begin"/>
      </w:r>
      <w:r>
        <w:instrText xml:space="preserve"> REF _Ref135142413 \r \h </w:instrText>
      </w:r>
      <w:r>
        <w:fldChar w:fldCharType="separate"/>
      </w:r>
      <w:r w:rsidR="00B957CE">
        <w:t>5.1</w:t>
      </w:r>
      <w:r>
        <w:fldChar w:fldCharType="end"/>
      </w:r>
      <w:r>
        <w:t>). This simply takes an atom selection and highlights the atoms for examination. The tool will also generate an index file with the selected atoms that can be used with select MOSAICS tools</w:t>
      </w:r>
      <w:r w:rsidR="00587A6D">
        <w:t xml:space="preserve"> (section </w:t>
      </w:r>
      <w:r w:rsidR="00587A6D">
        <w:fldChar w:fldCharType="begin"/>
      </w:r>
      <w:r w:rsidR="00587A6D">
        <w:instrText xml:space="preserve"> REF _Ref135142748 \r \h </w:instrText>
      </w:r>
      <w:r w:rsidR="00587A6D">
        <w:fldChar w:fldCharType="separate"/>
      </w:r>
      <w:r w:rsidR="00B957CE">
        <w:t>3.13</w:t>
      </w:r>
      <w:r w:rsidR="00587A6D">
        <w:fldChar w:fldCharType="end"/>
      </w:r>
      <w:r w:rsidR="00587A6D">
        <w:t>)</w:t>
      </w:r>
      <w:r>
        <w:t xml:space="preserve"> or with the least squares fitting routine</w:t>
      </w:r>
      <w:r w:rsidR="00AD1120">
        <w:t xml:space="preserve"> (section </w:t>
      </w:r>
      <w:r w:rsidR="00AD1120">
        <w:fldChar w:fldCharType="begin"/>
      </w:r>
      <w:r w:rsidR="00AD1120">
        <w:instrText xml:space="preserve"> REF _Ref135142536 \r \h </w:instrText>
      </w:r>
      <w:r w:rsidR="00AD1120">
        <w:fldChar w:fldCharType="separate"/>
      </w:r>
      <w:r w:rsidR="00B957CE">
        <w:t>1.6</w:t>
      </w:r>
      <w:r w:rsidR="00AD1120">
        <w:fldChar w:fldCharType="end"/>
      </w:r>
      <w:r w:rsidR="00AD1120">
        <w:t>)</w:t>
      </w:r>
      <w:r>
        <w:t xml:space="preserve">. </w:t>
      </w:r>
    </w:p>
    <w:p w14:paraId="29D77E59" w14:textId="67253F19" w:rsidR="0071044E" w:rsidRPr="000C5982" w:rsidRDefault="00F1628B" w:rsidP="004279A9">
      <w:pPr>
        <w:pStyle w:val="Heading2"/>
      </w:pPr>
      <w:r>
        <w:t xml:space="preserve"> </w:t>
      </w:r>
      <w:bookmarkStart w:id="43" w:name="_Ref120473240"/>
      <w:bookmarkStart w:id="44" w:name="_Toc153792488"/>
      <w:r w:rsidR="0071044E" w:rsidRPr="000C5982">
        <w:t>Leaflet Finder</w:t>
      </w:r>
      <w:bookmarkEnd w:id="43"/>
      <w:bookmarkEnd w:id="44"/>
      <w:r w:rsidR="00302A54" w:rsidRPr="000C5982">
        <w:t xml:space="preserve"> </w:t>
      </w:r>
    </w:p>
    <w:p w14:paraId="551FD642" w14:textId="47A9FB2C"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The program then assumes that no lipids flip over the course of the trajectory. If this is not the case</w:t>
      </w:r>
      <w:r w:rsidR="00295595">
        <w:t>,</w:t>
      </w:r>
      <w:r w:rsidR="00B959EF">
        <w:t xml:space="preserve"> </w:t>
      </w:r>
      <w:r w:rsidR="00415C60">
        <w:t>an iterative procedure</w:t>
      </w:r>
      <w:r w:rsidR="00B959EF">
        <w:t xml:space="preserve"> may be required</w:t>
      </w:r>
      <w:r w:rsidR="00415C60">
        <w:t xml:space="preserve"> (not yet supported)</w:t>
      </w:r>
      <w:r w:rsidR="00B959EF">
        <w:t xml:space="preserve">. </w:t>
      </w:r>
    </w:p>
    <w:p w14:paraId="63F28616" w14:textId="5D1D85D6" w:rsidR="000348A3" w:rsidRDefault="003B1395" w:rsidP="001462B7">
      <w:pPr>
        <w:spacing w:after="200"/>
        <w:ind w:firstLine="720"/>
        <w:jc w:val="both"/>
      </w:pPr>
      <w:r>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w:t>
      </w:r>
      <w:r w:rsidR="002016F8">
        <w:lastRenderedPageBreak/>
        <w:t xml:space="preserve">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B957CE">
        <w:t xml:space="preserve">Figure </w:t>
      </w:r>
      <w:r w:rsidR="00B957CE">
        <w:rPr>
          <w:noProof/>
        </w:rPr>
        <w:t>1</w:t>
      </w:r>
      <w:r w:rsidR="00B957CE">
        <w:noBreakHyphen/>
      </w:r>
      <w:r w:rsidR="00B957CE">
        <w:rPr>
          <w:noProof/>
        </w:rPr>
        <w:t>8</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95595">
        <w:t xml:space="preserve">th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w:t>
      </w:r>
      <w:r w:rsidR="00295595">
        <w:t xml:space="preserve">the </w:t>
      </w:r>
      <w:r w:rsidR="000348A3">
        <w:t>leaflet finder is likely to work.</w:t>
      </w:r>
      <w:r w:rsidR="001462B7">
        <w:t xml:space="preserve"> Alternatively, the user may use the time average atomic coordinates computed with the MOSAICS tool Mean Coords (Section </w:t>
      </w:r>
      <w:r w:rsidR="001462B7">
        <w:fldChar w:fldCharType="begin"/>
      </w:r>
      <w:r w:rsidR="001462B7">
        <w:instrText xml:space="preserve"> REF _Ref92873896 \r \h </w:instrText>
      </w:r>
      <w:r w:rsidR="001462B7">
        <w:fldChar w:fldCharType="separate"/>
      </w:r>
      <w:r w:rsidR="00B957CE">
        <w:t>3.12</w:t>
      </w:r>
      <w:r w:rsidR="001462B7">
        <w:fldChar w:fldCharType="end"/>
      </w:r>
      <w:r w:rsidR="001462B7">
        <w:t>). Regardless</w:t>
      </w:r>
      <w:r w:rsidR="00B5674A">
        <w:t>, it is best practice to confirm that the leaflets have been correctly identified. This may be done by including the -lf_pdb command line argument</w:t>
      </w:r>
      <w:r w:rsidR="00295595">
        <w:t>,</w:t>
      </w:r>
      <w:r w:rsidR="00B5674A">
        <w:t xml:space="preserve">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B957CE">
        <w:t xml:space="preserve">Figure </w:t>
      </w:r>
      <w:r w:rsidR="00B957CE">
        <w:rPr>
          <w:noProof/>
        </w:rPr>
        <w:t>1</w:t>
      </w:r>
      <w:r w:rsidR="00B957CE">
        <w:noBreakHyphen/>
      </w:r>
      <w:r w:rsidR="00B957CE">
        <w:rPr>
          <w:noProof/>
        </w:rPr>
        <w:t>7</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21">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22">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795B2179" w:rsidR="002D5910" w:rsidRDefault="0034039B" w:rsidP="0034039B">
      <w:pPr>
        <w:pStyle w:val="Caption"/>
        <w:jc w:val="both"/>
      </w:pPr>
      <w:bookmarkStart w:id="45" w:name="_Ref42083224"/>
      <w:r>
        <w:t xml:space="preserve">Figure </w:t>
      </w:r>
      <w:fldSimple w:instr=" STYLEREF 1 \s ">
        <w:r w:rsidR="00B957CE">
          <w:rPr>
            <w:noProof/>
          </w:rPr>
          <w:t>1</w:t>
        </w:r>
      </w:fldSimple>
      <w:r w:rsidR="00252BFE">
        <w:noBreakHyphen/>
      </w:r>
      <w:fldSimple w:instr=" SEQ Figure \* ARABIC \s 1 ">
        <w:r w:rsidR="00B957CE">
          <w:rPr>
            <w:noProof/>
          </w:rPr>
          <w:t>7</w:t>
        </w:r>
      </w:fldSimple>
      <w:bookmarkEnd w:id="45"/>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13B8DDA1" w:rsidR="008C162C" w:rsidRDefault="002D5910" w:rsidP="007F4556">
      <w:pPr>
        <w:spacing w:after="200"/>
        <w:jc w:val="both"/>
      </w:pPr>
      <w:r>
        <w:t xml:space="preserve">It is also standard for programs using </w:t>
      </w:r>
      <w:r w:rsidR="00295595">
        <w:t xml:space="preserve">the </w:t>
      </w:r>
      <w:r>
        <w:t xml:space="preserve">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03C039E5" w:rsidR="00FF18E9" w:rsidRDefault="006C7C77" w:rsidP="007F4556">
      <w:pPr>
        <w:spacing w:after="200"/>
        <w:jc w:val="both"/>
      </w:pPr>
      <w:r>
        <w:t>In the example above</w:t>
      </w:r>
      <w:r w:rsidR="00295595">
        <w:t>, the</w:t>
      </w:r>
      <w:r>
        <w:t xml:space="preserve"> leaflet finder selected the upper leaflet, identified the types </w:t>
      </w:r>
      <w:r w:rsidR="00EB2CB6">
        <w:t xml:space="preserve">of </w:t>
      </w:r>
      <w:r>
        <w:t>lipids making the leaflet</w:t>
      </w:r>
      <w:r w:rsidR="00295595">
        <w:t>,</w:t>
      </w:r>
      <w:r>
        <w:t xml:space="preserve"> and counted the number of lipids for each type. This information can be used to check that </w:t>
      </w:r>
      <w:r w:rsidR="00295595">
        <w:t xml:space="preserve">the </w:t>
      </w:r>
      <w:r>
        <w:t xml:space="preserve">leaflet finder is working correctly. For example, if </w:t>
      </w:r>
      <w:r w:rsidR="00295595">
        <w:t xml:space="preserve">the </w:t>
      </w:r>
      <w:r>
        <w:t xml:space="preserve">leaflet finder fails to identify one of the lipid types in </w:t>
      </w:r>
      <w:r w:rsidR="00374855">
        <w:t>the</w:t>
      </w:r>
      <w:r>
        <w:t xml:space="preserve"> </w:t>
      </w:r>
      <w:r w:rsidR="00EB2CB6">
        <w:t>system,</w:t>
      </w:r>
      <w:r>
        <w:t xml:space="preserve"> then that lipid will not be included in the report. </w:t>
      </w:r>
      <w:r w:rsidR="00A01B87">
        <w:t>We</w:t>
      </w:r>
      <w:r w:rsidR="00835547">
        <w:t xml:space="preserve"> note that</w:t>
      </w:r>
      <w:r>
        <w:t xml:space="preserve"> </w:t>
      </w:r>
      <w:r w:rsidR="00295595">
        <w:t xml:space="preserve">the </w:t>
      </w:r>
      <w:r>
        <w:t>l</w:t>
      </w:r>
      <w:r w:rsidR="00B5674A">
        <w:t>eaflet finder comes with several common lipid types pre-programmed</w:t>
      </w:r>
      <w:r w:rsidR="00267B5E">
        <w:t xml:space="preserve"> (see </w:t>
      </w:r>
      <w:r w:rsidR="00267B5E" w:rsidRPr="00267B5E">
        <w:t>src/headers/leaflet_finder.h</w:t>
      </w:r>
      <w:r w:rsidR="00267B5E">
        <w:t>)</w:t>
      </w:r>
      <w:r w:rsidR="00295595">
        <w:t>,</w:t>
      </w:r>
      <w:r w:rsidR="00EB2CB6">
        <w:t xml:space="preserve"> and additional lipids may be added </w:t>
      </w:r>
      <w:r w:rsidR="00200AD0">
        <w:t xml:space="preserve">by </w:t>
      </w:r>
      <w:r w:rsidR="00295595">
        <w:t xml:space="preserve">the </w:t>
      </w:r>
      <w:r w:rsidR="00200AD0">
        <w:t>construction of</w:t>
      </w:r>
      <w:r w:rsidR="00EB2CB6">
        <w:t xml:space="preserve"> a </w:t>
      </w:r>
      <w:r w:rsidR="00200AD0">
        <w:t>parameter file</w:t>
      </w:r>
      <w:r w:rsidR="003A6282">
        <w:t>, i.e., a text file containing the new parameters</w:t>
      </w:r>
      <w:r w:rsidR="00200AD0">
        <w:t xml:space="preserve">. The new </w:t>
      </w:r>
      <w:r w:rsidR="00835547">
        <w:t>lipid types</w:t>
      </w:r>
      <w:r w:rsidR="00200AD0">
        <w:t xml:space="preserve"> are provided </w:t>
      </w:r>
      <w:r w:rsidR="00200AD0">
        <w:lastRenderedPageBreak/>
        <w:t>by the user</w:t>
      </w:r>
      <w:r w:rsidR="00FF18E9">
        <w:t xml:space="preserve"> using the -lf_prm </w:t>
      </w:r>
      <w:r w:rsidR="00200AD0">
        <w:t>command line argument</w:t>
      </w:r>
      <w:r w:rsidR="00FF18E9">
        <w:t xml:space="preserve">. An example </w:t>
      </w:r>
      <w:r w:rsidR="00267B5E">
        <w:t xml:space="preserve">may be seen in </w:t>
      </w:r>
      <w:r w:rsidR="00267B5E" w:rsidRPr="00267B5E">
        <w:t>examples/</w:t>
      </w:r>
      <w:r w:rsidR="009C5FB2" w:rsidRPr="009C5FB2">
        <w:t>leaflet_finder/</w:t>
      </w:r>
      <w:r w:rsidR="00267B5E" w:rsidRPr="00267B5E">
        <w:t>lf_parameters.prm</w:t>
      </w:r>
      <w:r w:rsidR="00267B5E">
        <w:t xml:space="preserve"> and </w:t>
      </w:r>
      <w:r w:rsidR="00FF18E9">
        <w:t xml:space="preserve">is </w:t>
      </w:r>
      <w:r w:rsidR="00267B5E">
        <w:t xml:space="preserve">also </w:t>
      </w:r>
      <w:r w:rsidR="00FF18E9">
        <w:t>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44C05C54" w:rsidR="0034039B" w:rsidRDefault="00FF18E9" w:rsidP="007F4556">
      <w:pPr>
        <w:spacing w:after="200"/>
        <w:jc w:val="both"/>
      </w:pPr>
      <w:r>
        <w:t>In the example above</w:t>
      </w:r>
      <w:r w:rsidR="00295595">
        <w:t>,</w:t>
      </w:r>
      <w:r>
        <w:t xml:space="preser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295595">
        <w:t>,</w:t>
      </w:r>
      <w:r w:rsidR="00A6492E">
        <w:t xml:space="preserve"> while</w:t>
      </w:r>
      <w:r>
        <w:t xml:space="preserve"> </w:t>
      </w:r>
      <w:r w:rsidR="00A6492E">
        <w:t>c</w:t>
      </w:r>
      <w:r>
        <w:t>olumns 2 and 3 give the atom names for the head and tail atoms</w:t>
      </w:r>
      <w:r w:rsidR="00295595">
        <w:t>,</w:t>
      </w:r>
      <w:r>
        <w:t xml:space="preserve"> respectively (tail 1). Columns 4 and 5 give the head and tail atoms for the second tail of the lipid. </w:t>
      </w:r>
      <w:r w:rsidR="00A6492E">
        <w:t xml:space="preserve">This brings us to an important point. </w:t>
      </w:r>
      <w:r>
        <w:t xml:space="preserve">With </w:t>
      </w:r>
      <w:r w:rsidR="00295595">
        <w:t xml:space="preserve">the </w:t>
      </w:r>
      <w:r>
        <w:t xml:space="preserve">leaflet finder, both tails are analyzed, and </w:t>
      </w:r>
      <w:r w:rsidR="00A85027">
        <w:sym w:font="Symbol" w:char="F044"/>
      </w:r>
      <w:r w:rsidR="00A85027">
        <w:t>Z</w:t>
      </w:r>
      <w:r>
        <w:t xml:space="preserve"> </w:t>
      </w:r>
      <w:r w:rsidR="00295595">
        <w:t xml:space="preserve">is </w:t>
      </w:r>
      <w:r>
        <w:t xml:space="preserve">measured for each. </w:t>
      </w:r>
      <w:r w:rsidR="00295595">
        <w:t>Then, t</w:t>
      </w:r>
      <w:r>
        <w:t xml:space="preserve">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reduce errors caused by splaying of the tails</w:t>
      </w:r>
      <w:r w:rsidR="00295595">
        <w:t>,</w:t>
      </w:r>
      <w:r>
        <w:t xml:space="preserve"> where it is possible for </w:t>
      </w:r>
      <w:r w:rsidR="00835547">
        <w:t>one of the</w:t>
      </w:r>
      <w:r>
        <w:t xml:space="preserve"> tail</w:t>
      </w:r>
      <w:r w:rsidR="00835547">
        <w:t>s</w:t>
      </w:r>
      <w:r>
        <w:t xml:space="preserve"> to curl back toward the lipid head</w:t>
      </w:r>
      <w:r w:rsidR="00A85027">
        <w:t xml:space="preserve"> group</w:t>
      </w:r>
      <w:r>
        <w:t>. In this case</w:t>
      </w:r>
      <w:r w:rsidR="00295595">
        <w:t>,</w:t>
      </w:r>
      <w:r>
        <w:t xml:space="preserve"> the z-coordinate could be</w:t>
      </w:r>
      <w:r w:rsidR="00A85027">
        <w:t>come</w:t>
      </w:r>
      <w:r>
        <w:t xml:space="preserve"> greater than </w:t>
      </w:r>
      <w:r w:rsidR="006E5467">
        <w:t xml:space="preserve">that of </w:t>
      </w:r>
      <w:r>
        <w:t>the head atom</w:t>
      </w:r>
      <w:r w:rsidR="00A85027">
        <w:t>,</w:t>
      </w:r>
      <w:r>
        <w:t xml:space="preserve"> for example</w:t>
      </w:r>
      <w:r w:rsidR="00295595">
        <w:t>,</w:t>
      </w:r>
      <w:r>
        <w:t xml:space="preserve"> in the upper leaflet. This would cause an improper leaflet assignment. However, it is unlikely for both tails to </w:t>
      </w:r>
      <w:r w:rsidR="006E5467">
        <w:t>do this</w:t>
      </w:r>
      <w:r w:rsidR="00295595">
        <w:t>,</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B957CE">
        <w:t xml:space="preserve">Figure </w:t>
      </w:r>
      <w:r w:rsidR="00B957CE">
        <w:rPr>
          <w:noProof/>
        </w:rPr>
        <w:t>1</w:t>
      </w:r>
      <w:r w:rsidR="00B957CE">
        <w:noBreakHyphen/>
      </w:r>
      <w:r w:rsidR="00B957CE">
        <w:rPr>
          <w:noProof/>
        </w:rPr>
        <w:t>8</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3">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2E0DDCB2" w:rsidR="0045798D" w:rsidRDefault="0045798D" w:rsidP="007F4556">
      <w:pPr>
        <w:pStyle w:val="Caption"/>
        <w:jc w:val="both"/>
      </w:pPr>
      <w:bookmarkStart w:id="46" w:name="_Ref46142556"/>
      <w:r>
        <w:t xml:space="preserve">Figure </w:t>
      </w:r>
      <w:fldSimple w:instr=" STYLEREF 1 \s ">
        <w:r w:rsidR="00B957CE">
          <w:rPr>
            <w:noProof/>
          </w:rPr>
          <w:t>1</w:t>
        </w:r>
      </w:fldSimple>
      <w:r w:rsidR="00252BFE">
        <w:noBreakHyphen/>
      </w:r>
      <w:fldSimple w:instr=" SEQ Figure \* ARABIC \s 1 ">
        <w:r w:rsidR="00B957CE">
          <w:rPr>
            <w:noProof/>
          </w:rPr>
          <w:t>8</w:t>
        </w:r>
      </w:fldSimple>
      <w:bookmarkEnd w:id="46"/>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393A4917" w:rsidR="000348A3" w:rsidRDefault="00AA0AC6" w:rsidP="007F4556">
      <w:pPr>
        <w:spacing w:after="200"/>
        <w:ind w:firstLine="720"/>
        <w:jc w:val="both"/>
      </w:pPr>
      <w:r>
        <w:lastRenderedPageBreak/>
        <w:t>As a final n</w:t>
      </w:r>
      <w:r w:rsidR="006C7C77">
        <w:t xml:space="preserve">ote, </w:t>
      </w:r>
      <w:r w:rsidR="00D56A10">
        <w:t xml:space="preserve">the </w:t>
      </w:r>
      <w:r w:rsidR="006C7C77">
        <w:t xml:space="preserve">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w:t>
      </w:r>
      <w:r w:rsidR="00D56A10">
        <w:t xml:space="preserve">The user may </w:t>
      </w:r>
      <w:r w:rsidR="006C7C77">
        <w:t xml:space="preserve">check if </w:t>
      </w:r>
      <w:r w:rsidR="006E5467">
        <w:t>a</w:t>
      </w:r>
      <w:r w:rsidR="006C7C77">
        <w:t xml:space="preserve"> </w:t>
      </w:r>
      <w:r w:rsidR="006E5467">
        <w:t>MOSAIC</w:t>
      </w:r>
      <w:r w:rsidR="00E3693E">
        <w:t>S</w:t>
      </w:r>
      <w:r w:rsidR="006C7C77">
        <w:t xml:space="preserve"> </w:t>
      </w:r>
      <w:r w:rsidR="006E5467">
        <w:t>tool</w:t>
      </w:r>
      <w:r w:rsidR="006C7C77">
        <w:t xml:space="preserve"> </w:t>
      </w:r>
      <w:r w:rsidR="003B017E">
        <w:t>uses the</w:t>
      </w:r>
      <w:r w:rsidR="006C7C77">
        <w:t xml:space="preserve"> leaflet finder</w:t>
      </w:r>
      <w:r w:rsidR="006E5467">
        <w:t xml:space="preserve"> </w:t>
      </w:r>
      <w:r w:rsidR="00D56A10">
        <w:t xml:space="preserve">by </w:t>
      </w:r>
      <w:r w:rsidR="006C7C77">
        <w:t>typ</w:t>
      </w:r>
      <w:r w:rsidR="00D56A10">
        <w:t>ing</w:t>
      </w:r>
      <w:r w:rsidR="006C7C77">
        <w:t xml:space="preserve"> the program name </w:t>
      </w:r>
      <w:r w:rsidR="006E5467">
        <w:t>a</w:t>
      </w:r>
      <w:r w:rsidR="00D56A10">
        <w:t>nd</w:t>
      </w:r>
      <w:r w:rsidR="006C7C77">
        <w:t xml:space="preserve"> the -h tag. This will print to screen a list of command</w:t>
      </w:r>
      <w:r w:rsidR="00E4701A">
        <w:t xml:space="preserve"> </w:t>
      </w:r>
      <w:r w:rsidR="006C7C77">
        <w:t>line arguments</w:t>
      </w:r>
      <w:r w:rsidR="00D56A10">
        <w:t>,</w:t>
      </w:r>
      <w:r w:rsidR="006C7C77">
        <w:t xml:space="preserve"> </w:t>
      </w:r>
      <w:r w:rsidR="00D56A10">
        <w:t xml:space="preserve">including the -leaf and -lf_pdb arguments </w:t>
      </w:r>
      <w:r w:rsidR="006C7C77">
        <w:t xml:space="preserve">for </w:t>
      </w:r>
      <w:r w:rsidR="00D56A10">
        <w:t>any</w:t>
      </w:r>
      <w:r w:rsidR="006C7C77">
        <w:t xml:space="preserve"> program</w:t>
      </w:r>
      <w:r w:rsidR="00D56A10">
        <w:t xml:space="preserve"> </w:t>
      </w:r>
      <w:r w:rsidR="006C7C77">
        <w:t xml:space="preserve">using </w:t>
      </w:r>
      <w:r w:rsidR="00D56A10">
        <w:t xml:space="preserve">the </w:t>
      </w:r>
      <w:r w:rsidR="006C7C77">
        <w:t xml:space="preserve">leaflet finder. </w:t>
      </w:r>
      <w:r w:rsidR="006E5467">
        <w:t xml:space="preserve">These </w:t>
      </w:r>
      <w:r w:rsidR="00E4701A">
        <w:t xml:space="preserve">important </w:t>
      </w:r>
      <w:r w:rsidR="006E5467">
        <w:t>arguments are</w:t>
      </w:r>
      <w:r w:rsidR="006C7C77">
        <w:t xml:space="preserve"> used to specify </w:t>
      </w:r>
      <w:r w:rsidR="006E5467">
        <w:t>the</w:t>
      </w:r>
      <w:r w:rsidR="006C7C77">
        <w:t xml:space="preserve"> leaflet used in the analysis (0:both, 1:upper, 2:lower) and the name of </w:t>
      </w:r>
      <w:r w:rsidR="005701E5">
        <w:t>an</w:t>
      </w:r>
      <w:r w:rsidR="006C7C77">
        <w:t xml:space="preserv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47" w:name="_Ref42205888"/>
      <w:r>
        <w:t xml:space="preserve"> </w:t>
      </w:r>
      <w:bookmarkStart w:id="48" w:name="_Ref120473255"/>
      <w:bookmarkStart w:id="49" w:name="_Toc153792489"/>
      <w:r w:rsidR="000348A3" w:rsidRPr="000C5982">
        <w:t xml:space="preserve">Protein </w:t>
      </w:r>
      <w:r w:rsidR="000348A3" w:rsidRPr="004279A9">
        <w:rPr>
          <w:rStyle w:val="Heading2Char"/>
        </w:rPr>
        <w:t>Finder</w:t>
      </w:r>
      <w:bookmarkEnd w:id="47"/>
      <w:bookmarkEnd w:id="48"/>
      <w:bookmarkEnd w:id="49"/>
    </w:p>
    <w:p w14:paraId="217C3FF3" w14:textId="7EDB0210" w:rsidR="00982AF1" w:rsidRDefault="00182E51" w:rsidP="007F4556">
      <w:pPr>
        <w:spacing w:after="200"/>
        <w:jc w:val="both"/>
      </w:pPr>
      <w:r>
        <w:t xml:space="preserve">For some </w:t>
      </w:r>
      <w:r w:rsidR="00845650">
        <w:t>computations</w:t>
      </w:r>
      <w:r w:rsidR="00834DF3">
        <w:t>,</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B957CE">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between the lipids and other molecules</w:t>
      </w:r>
      <w:r w:rsidR="00834DF3">
        <w:t>,</w:t>
      </w:r>
      <w:r>
        <w:t xml:space="preserve">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w:t>
      </w:r>
      <w:r w:rsidR="00834DF3">
        <w:t>This p</w:t>
      </w:r>
      <w:r>
        <w:t xml:space="preserve">rotein finder </w:t>
      </w:r>
      <w:r w:rsidR="00066163">
        <w:t>works by</w:t>
      </w:r>
      <w:r>
        <w:t xml:space="preserve"> compar</w:t>
      </w:r>
      <w:r w:rsidR="00066163">
        <w:t>ing</w:t>
      </w:r>
      <w:r>
        <w:t xml:space="preserve"> the residue names for the system with a list of pre-programmed amino acid names</w:t>
      </w:r>
      <w:r w:rsidR="003A6282">
        <w:t xml:space="preserve"> (see </w:t>
      </w:r>
      <w:r w:rsidR="003A6282" w:rsidRPr="00267B5E">
        <w:t>src/headers/</w:t>
      </w:r>
      <w:r w:rsidR="003A6282" w:rsidRPr="003A6282">
        <w:t>protein_finder.h</w:t>
      </w:r>
      <w:r w:rsidR="003A6282">
        <w:t>)</w:t>
      </w:r>
      <w:r w:rsidR="00F33CB4">
        <w:t xml:space="preserve">. </w:t>
      </w:r>
      <w:r w:rsidR="00066163">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w:t>
      </w:r>
      <w:r w:rsidR="00834DF3">
        <w:t>,</w:t>
      </w:r>
      <w:r>
        <w:t xml:space="preserve">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lastRenderedPageBreak/>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0F8C2B58" w:rsidR="00F33CB4" w:rsidRDefault="000C5C12" w:rsidP="007F4556">
      <w:pPr>
        <w:spacing w:after="200"/>
        <w:jc w:val="both"/>
      </w:pPr>
      <w:r>
        <w:t>Output included in the report includes the residue types</w:t>
      </w:r>
      <w:r w:rsidR="00834DF3">
        <w:t>,</w:t>
      </w:r>
      <w:r>
        <w:t xml:space="preserve">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 xml:space="preserve">not recognized by </w:t>
      </w:r>
      <w:r w:rsidR="00834DF3">
        <w:t xml:space="preserve">the </w:t>
      </w:r>
      <w:r w:rsidR="00F33CB4">
        <w:t>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0F6789B7" w:rsidR="00AE5BF9" w:rsidRDefault="00F33CB4" w:rsidP="007F4556">
      <w:pPr>
        <w:spacing w:after="200"/>
        <w:jc w:val="both"/>
      </w:pPr>
      <w:r>
        <w:t xml:space="preserve">In the example </w:t>
      </w:r>
      <w:r w:rsidR="002514AF">
        <w:t>here</w:t>
      </w:r>
      <w:r w:rsidR="00834DF3">
        <w:t>,</w:t>
      </w:r>
      <w:r>
        <w:t xml:space="preserve"> several histidine types are added to the protein finder. </w:t>
      </w:r>
    </w:p>
    <w:p w14:paraId="2C7C312C" w14:textId="6788305D" w:rsidR="000348A3" w:rsidRPr="000C5982" w:rsidRDefault="00F1628B" w:rsidP="004279A9">
      <w:pPr>
        <w:pStyle w:val="Heading2"/>
      </w:pPr>
      <w:r>
        <w:t xml:space="preserve"> </w:t>
      </w:r>
      <w:bookmarkStart w:id="50" w:name="_Ref120473261"/>
      <w:bookmarkStart w:id="51" w:name="_Toc153792490"/>
      <w:r w:rsidR="000348A3" w:rsidRPr="000C5982">
        <w:t>Solvent Finder</w:t>
      </w:r>
      <w:bookmarkEnd w:id="50"/>
      <w:bookmarkEnd w:id="51"/>
    </w:p>
    <w:p w14:paraId="56F2C1E0" w14:textId="1C64B69B"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B957CE">
        <w:t>1.10</w:t>
      </w:r>
      <w:r w:rsidR="00CD0E15">
        <w:fldChar w:fldCharType="end"/>
      </w:r>
      <w:r w:rsidR="00970363">
        <w:t>,</w:t>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B957CE">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w:t>
      </w:r>
      <w:r w:rsidR="002023B3">
        <w:t>,</w:t>
      </w:r>
      <w:r>
        <w:t xml:space="preserve"> or tails</w:t>
      </w:r>
      <w:r w:rsidR="002023B3">
        <w:t>,</w:t>
      </w:r>
      <w:r>
        <w:t xml:space="preserve">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w:t>
      </w:r>
      <w:r w:rsidR="00970363">
        <w:t>This s</w:t>
      </w:r>
      <w:r>
        <w:t xml:space="preserve">olvent finder works </w:t>
      </w:r>
      <w:r w:rsidR="00C760A0">
        <w:t>like</w:t>
      </w:r>
      <w:r>
        <w:t xml:space="preserve"> </w:t>
      </w:r>
      <w:r w:rsidR="00970363">
        <w:t xml:space="preserve">the </w:t>
      </w:r>
      <w:r>
        <w:t xml:space="preserve">protein finder and compares residue names with a list of pre-programmed water </w:t>
      </w:r>
      <w:r w:rsidR="00C760A0">
        <w:t>types</w:t>
      </w:r>
      <w:r w:rsidR="003A6282">
        <w:t xml:space="preserve"> (see </w:t>
      </w:r>
      <w:r w:rsidR="003A6282" w:rsidRPr="00267B5E">
        <w:t>src/headers/</w:t>
      </w:r>
      <w:r w:rsidR="003A6282" w:rsidRPr="003A6282">
        <w:t>sol_finder.h</w:t>
      </w:r>
      <w:r w:rsidR="003A6282">
        <w:t>)</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970363">
        <w:t>,</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57D954C6" w:rsidR="000A6EAC" w:rsidRDefault="000A6EAC" w:rsidP="004110C6">
            <w:pPr>
              <w:jc w:val="both"/>
            </w:pPr>
            <w:r>
              <w:t xml:space="preserve">There are    </w:t>
            </w:r>
            <w:r w:rsidR="00867A66">
              <w:t>2889</w:t>
            </w:r>
            <w:r>
              <w:t xml:space="preserve"> atoms, </w:t>
            </w:r>
            <w:r w:rsidR="00867A66">
              <w:t>2889</w:t>
            </w:r>
            <w:r>
              <w:t xml:space="preserve"> molecules and </w:t>
            </w:r>
            <w:r w:rsidR="00867A66">
              <w:t>3</w:t>
            </w:r>
            <w:r>
              <w:t xml:space="preserve">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594046A2"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w:t>
      </w:r>
      <w:r w:rsidR="00970363">
        <w:t xml:space="preserve">the </w:t>
      </w:r>
      <w:r w:rsidR="00F33CB4">
        <w:t xml:space="preserve">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lastRenderedPageBreak/>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52" w:name="_Ref90969330"/>
      <w:bookmarkStart w:id="53" w:name="_Ref90970721"/>
      <w:r>
        <w:t xml:space="preserve"> </w:t>
      </w:r>
      <w:bookmarkStart w:id="54" w:name="_Ref92468245"/>
      <w:bookmarkStart w:id="55" w:name="_Ref92469044"/>
      <w:bookmarkStart w:id="56" w:name="_Ref92469227"/>
      <w:bookmarkStart w:id="57" w:name="_Toc153792491"/>
      <w:r w:rsidR="00BB64AA">
        <w:t xml:space="preserve">Computing Averages using </w:t>
      </w:r>
      <w:r w:rsidR="005851DC">
        <w:t xml:space="preserve">Grid </w:t>
      </w:r>
      <w:r w:rsidR="005851DC" w:rsidRPr="005851DC">
        <w:t>Interpolat</w:t>
      </w:r>
      <w:r w:rsidR="00BB64AA">
        <w:t>ion</w:t>
      </w:r>
      <w:bookmarkEnd w:id="52"/>
      <w:bookmarkEnd w:id="53"/>
      <w:bookmarkEnd w:id="54"/>
      <w:bookmarkEnd w:id="55"/>
      <w:bookmarkEnd w:id="56"/>
      <w:bookmarkEnd w:id="57"/>
      <w:r w:rsidR="005851DC" w:rsidRPr="005851DC">
        <w:t xml:space="preserve"> </w:t>
      </w:r>
    </w:p>
    <w:p w14:paraId="28DAAF7D" w14:textId="2C2F8831" w:rsidR="00C915A1" w:rsidRDefault="00466CDF" w:rsidP="007F4556">
      <w:pPr>
        <w:spacing w:after="200"/>
        <w:jc w:val="both"/>
      </w:pPr>
      <w:r>
        <w:t>Here we briefly introduce the grid-based averaging procedure used by MOSAICS. This theory is provided in greater detail in</w:t>
      </w:r>
      <w:r w:rsidR="000C1797">
        <w:t xml:space="preserve"> </w:t>
      </w:r>
      <w:r w:rsidR="000C1797">
        <w:fldChar w:fldCharType="begin"/>
      </w:r>
      <w:r w:rsidR="000C1797">
        <w:instrText xml:space="preserve"> ADDIN EN.CITE &lt;EndNote&gt;&lt;Cite&gt;&lt;Author&gt;Bernhardt&lt;/Author&gt;&lt;Year&gt;2022&lt;/Year&gt;&lt;RecNum&gt;66&lt;/RecNum&gt;&lt;DisplayText&gt;[10]&lt;/DisplayText&gt;&lt;record&gt;&lt;rec-number&gt;66&lt;/rec-number&gt;&lt;foreign-keys&gt;&lt;key app="EN" db-id="fe09df2w6s5ww2edzf3ps2zs0seew00d5r0a" timestamp="1667307448"&gt;66&lt;/key&gt;&lt;/foreign-keys&gt;&lt;ref-type name="Journal Article"&gt;17&lt;/ref-type&gt;&lt;contributors&gt;&lt;authors&gt;&lt;author&gt;Bernhardt, N.&lt;/author&gt;&lt;author&gt;Faraldo-Gomez, J. D.&lt;/author&gt;&lt;/authors&gt;&lt;/contributors&gt;&lt;titles&gt;&lt;title&gt;MOSAICS: A Software Suite for Analysis of &amp;#xD;Membrane Structure and Dynamics in Simulated Trajectories. &lt;/title&gt;&lt;secondary-title&gt;Biophysical Journal&lt;/secondary-title&gt;&lt;/titles&gt;&lt;periodical&gt;&lt;full-title&gt;Biophysical Journal&lt;/full-title&gt;&lt;abbr-1&gt;Biophys J&lt;/abbr-1&gt;&lt;/periodical&gt;&lt;dates&gt;&lt;year&gt;2022&lt;/year&gt;&lt;/dates&gt;&lt;urls&gt;&lt;/urls&gt;&lt;/record&gt;&lt;/Cite&gt;&lt;/EndNote&gt;</w:instrText>
      </w:r>
      <w:r w:rsidR="000C1797">
        <w:fldChar w:fldCharType="separate"/>
      </w:r>
      <w:r w:rsidR="000C1797">
        <w:rPr>
          <w:noProof/>
        </w:rPr>
        <w:t>[10]</w:t>
      </w:r>
      <w:r w:rsidR="000C1797">
        <w:fldChar w:fldCharType="end"/>
      </w:r>
      <w:r w:rsidR="006F1C1B">
        <w:t>,</w:t>
      </w:r>
      <w:r>
        <w:t xml:space="preserve"> and the reader is encouraged to read that paper. However, we add to that description important details for using the tools. To begin</w:t>
      </w:r>
      <w:r w:rsidR="006F1C1B">
        <w:t>,</w:t>
      </w:r>
      <w:r>
        <w:t xml:space="preserve"> let us consider the characterization of a lipid bilayer in relation to an embedded protein. </w:t>
      </w:r>
      <w:r w:rsidR="000A184B">
        <w:t>More specifically, we are interested in any observable f</w:t>
      </w:r>
      <w:r w:rsidR="006F1C1B">
        <w:t>,</w:t>
      </w:r>
      <w:r w:rsidR="000A184B">
        <w:t xml:space="preserve">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6F1C1B">
        <w:t>,</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a lipid</w:t>
      </w:r>
      <w:r w:rsidR="00B542C5">
        <w:t>’</w:t>
      </w:r>
      <w:r w:rsidR="00921C37">
        <w:t xml:space="preserve">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w:t>
      </w:r>
      <w:r w:rsidR="006F1C1B">
        <w:t xml:space="preserve">the </w:t>
      </w:r>
      <w:r w:rsidR="00921C37">
        <w:t xml:space="preserve">construction of a 2-dimensional lattice. The bilayer is then characterized </w:t>
      </w:r>
      <w:r w:rsidR="000A0918">
        <w:t>at each grid point</w:t>
      </w:r>
      <w:r w:rsidR="00CB18E8">
        <w:t xml:space="preserve"> </w:t>
      </w:r>
      <w:r w:rsidR="001B759D">
        <w:t>i,</w:t>
      </w:r>
      <w:r w:rsidR="00CB18E8">
        <w:t>j</w:t>
      </w:r>
      <w:r w:rsidR="006F1C1B">
        <w:t>,</w:t>
      </w:r>
      <w:r w:rsidR="00CB18E8">
        <w:t xml:space="preserve"> where i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B957CE">
        <w:t xml:space="preserve">Figure </w:t>
      </w:r>
      <w:r w:rsidR="00B957CE">
        <w:rPr>
          <w:noProof/>
        </w:rPr>
        <w:t>1</w:t>
      </w:r>
      <w:r w:rsidR="00B957CE">
        <w:noBreakHyphen/>
      </w:r>
      <w:r w:rsidR="00B957CE">
        <w:rPr>
          <w:noProof/>
        </w:rPr>
        <w:t>9</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B957CE">
        <w:t xml:space="preserve">Figure </w:t>
      </w:r>
      <w:r w:rsidR="00B957CE">
        <w:rPr>
          <w:noProof/>
        </w:rPr>
        <w:t>1</w:t>
      </w:r>
      <w:r w:rsidR="00B957CE">
        <w:noBreakHyphen/>
      </w:r>
      <w:r w:rsidR="00B957CE">
        <w:rPr>
          <w:noProof/>
        </w:rPr>
        <w:t>9</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m:t>
                  </m:r>
                </m:sup>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p w14:paraId="4E2C6224" w14:textId="23725DFA" w:rsidR="00A72D1C" w:rsidRDefault="00C915A1"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t</w:t>
      </w:r>
      <w:r w:rsidR="006F1C1B">
        <w:t>,</w:t>
      </w:r>
      <w:r w:rsidR="00CF2B97">
        <w:t xml:space="preserve">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lastRenderedPageBreak/>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15A70B4D" w:rsidR="00E81903" w:rsidRDefault="001D6C33" w:rsidP="007F4556">
      <w:pPr>
        <w:pStyle w:val="Caption"/>
        <w:jc w:val="both"/>
      </w:pPr>
      <w:bookmarkStart w:id="58" w:name="_Ref42083401"/>
      <w:r>
        <w:t xml:space="preserve">Figure </w:t>
      </w:r>
      <w:fldSimple w:instr=" STYLEREF 1 \s ">
        <w:r w:rsidR="00B957CE">
          <w:rPr>
            <w:noProof/>
          </w:rPr>
          <w:t>1</w:t>
        </w:r>
      </w:fldSimple>
      <w:r w:rsidR="00252BFE">
        <w:noBreakHyphen/>
      </w:r>
      <w:fldSimple w:instr=" SEQ Figure \* ARABIC \s 1 ">
        <w:r w:rsidR="00B957CE">
          <w:rPr>
            <w:noProof/>
          </w:rPr>
          <w:t>9</w:t>
        </w:r>
      </w:fldSimple>
      <w:bookmarkEnd w:id="58"/>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50E46858"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B957CE">
        <w:t xml:space="preserve">Figure </w:t>
      </w:r>
      <w:r w:rsidR="00B957CE">
        <w:rPr>
          <w:noProof/>
        </w:rPr>
        <w:t>1</w:t>
      </w:r>
      <w:r w:rsidR="00B957CE">
        <w:noBreakHyphen/>
      </w:r>
      <w:r w:rsidR="00B957CE">
        <w:rPr>
          <w:noProof/>
        </w:rPr>
        <w:t>9</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rPr>
                              <w:rFonts w:ascii="Cambria Math" w:hAnsi="Cambria Math"/>
                              <w:i/>
                            </w:rPr>
                          </m:ctrlPr>
                        </m:sSubPr>
                        <m:e>
                          <m:r>
                            <w:rPr>
                              <w:rFonts w:ascii="Cambria Math" w:hAnsi="Cambria Math"/>
                            </w:rPr>
                            <m:t>f</m:t>
                          </m:r>
                        </m:e>
                        <m:sub>
                          <m:r>
                            <w:rPr>
                              <w:rFonts w:ascii="Cambria Math" w:hAnsi="Cambria Math"/>
                            </w:rPr>
                            <m:t>k,t</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rPr>
                      <w:rFonts w:ascii="Cambria Math" w:hAnsi="Cambria Math"/>
                      <w:i/>
                    </w:rPr>
                  </m:ctrlPr>
                </m:dPr>
                <m:e>
                  <m:r>
                    <w:rPr>
                      <w:rFonts w:ascii="Cambria Math" w:hAnsi="Cambria Math"/>
                    </w:rPr>
                    <m:t>1.5</m:t>
                  </m:r>
                </m:e>
              </m:d>
            </m:e>
          </m:eqArr>
        </m:oMath>
      </m:oMathPara>
    </w:p>
    <w:p w14:paraId="3A0EDD9A" w14:textId="2EDDD871"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w:t>
      </w:r>
      <w:r w:rsidR="00EF4092">
        <w:t>m,</w:t>
      </w:r>
      <w:r w:rsidR="000640F5">
        <w:t xml:space="preserve"> </w:t>
      </w:r>
      <m:oMath>
        <m:sSub>
          <m:sSubPr>
            <m:ctrlPr>
              <w:rPr>
                <w:rFonts w:ascii="Cambria Math" w:hAnsi="Cambria Math"/>
                <w:i/>
              </w:rPr>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sidR="00980F77">
        <w:rPr>
          <w:rFonts w:eastAsiaTheme="minorEastAsia"/>
        </w:rPr>
        <w:t>,</w:t>
      </w:r>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rPr>
                      <w:rFonts w:ascii="Cambria Math" w:hAnsi="Cambria Math"/>
                      <w:i/>
                    </w:rPr>
                  </m:ctrlPr>
                </m:dPr>
                <m:e>
                  <m:r>
                    <w:rPr>
                      <w:rFonts w:ascii="Cambria Math" w:hAnsi="Cambria Math"/>
                    </w:rPr>
                    <m:t>1.6</m:t>
                  </m:r>
                </m:e>
              </m:d>
            </m:e>
          </m:eqArr>
        </m:oMath>
      </m:oMathPara>
    </w:p>
    <w:p w14:paraId="5FF92A0C" w14:textId="02DB2FA1"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w:t>
      </w:r>
      <w:r w:rsidR="00980F77">
        <w:t>,</w:t>
      </w:r>
      <w:r>
        <w:t xml:space="preserve">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w:t>
      </w:r>
      <w:r w:rsidR="00980F77">
        <w:t>,</w:t>
      </w:r>
      <w:r>
        <w:t xml:space="preserve"> where G is the total number of lattice points</w:t>
      </w:r>
      <w:r w:rsidR="00980F77">
        <w:t>,</w:t>
      </w:r>
      <w:r>
        <w:t xml:space="preserve"> and N is the number of lipids. For high</w:t>
      </w:r>
      <w:r w:rsidR="00980F77">
        <w:t>-</w:t>
      </w:r>
      <w:r>
        <w:t>resolution analysis of biologically significant systems</w:t>
      </w:r>
      <w:r w:rsidR="00980F77">
        <w:t>,</w:t>
      </w:r>
      <w:r>
        <w:t xml:space="preserve"> this computation is nontrivial. Fortunately, the cost can be reduced by recognizing that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80F77">
        <w:rPr>
          <w:rFonts w:eastAsiaTheme="minorEastAsia"/>
        </w:rPr>
        <w:t>,</w:t>
      </w:r>
      <w:r>
        <w:t xml:space="preserve"> and we may ignore lipids beyond a threshold distance</w:t>
      </w:r>
      <w:r w:rsidR="00F45A01">
        <w:t xml:space="preserve"> (r)</w:t>
      </w:r>
      <w:r>
        <w:t xml:space="preserve">. If this method is implemented by scanning over each grid point, then a </w:t>
      </w:r>
      <w:r>
        <w:lastRenderedPageBreak/>
        <w:t>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w:t>
      </w:r>
      <w:r w:rsidR="00980F77">
        <w:t>,</w:t>
      </w:r>
      <w:r>
        <w:t xml:space="preserve"> thus reducing the number of distance calculations for each lipid to 4r</w:t>
      </w:r>
      <w:r w:rsidRPr="00714BC9">
        <w:rPr>
          <w:vertAlign w:val="superscript"/>
        </w:rPr>
        <w:t>2</w:t>
      </w:r>
      <w:r>
        <w:t>/</w:t>
      </w:r>
      <w:r>
        <w:sym w:font="Symbol" w:char="F044"/>
      </w:r>
      <w:r w:rsidRPr="003519B6">
        <w:rPr>
          <w:vertAlign w:val="superscript"/>
        </w:rPr>
        <w:t>2</w:t>
      </w:r>
      <w:r w:rsidR="00980F77">
        <w:t>,</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rPr>
                <w:rFonts w:ascii="Cambria Math" w:hAnsi="Cambria Math"/>
                <w:i/>
              </w:rPr>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B957CE">
        <w:t xml:space="preserve">Figure </w:t>
      </w:r>
      <w:r w:rsidR="00B957CE">
        <w:rPr>
          <w:noProof/>
        </w:rPr>
        <w:t>1</w:t>
      </w:r>
      <w:r w:rsidR="00B957CE">
        <w:noBreakHyphen/>
      </w:r>
      <w:r w:rsidR="00B957CE">
        <w:rPr>
          <w:noProof/>
        </w:rPr>
        <w:t>10</w:t>
      </w:r>
      <w:r>
        <w:fldChar w:fldCharType="end"/>
      </w:r>
      <w:r>
        <w:t>). For MOSAICS tools, this latter approach is taken</w:t>
      </w:r>
      <w:r w:rsidR="00980F77">
        <w:t>,</w:t>
      </w:r>
      <w:r>
        <w:t xml:space="preserve"> thereby boosting the performance. In addition to this, we let the functional form of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63CEC148" w:rsidR="00AD02DC" w:rsidRDefault="00EB4E6E" w:rsidP="007F4556">
      <w:pPr>
        <w:pStyle w:val="Caption"/>
        <w:jc w:val="both"/>
      </w:pPr>
      <w:bookmarkStart w:id="59" w:name="_Ref90917244"/>
      <w:r>
        <w:t xml:space="preserve">Figure </w:t>
      </w:r>
      <w:fldSimple w:instr=" STYLEREF 1 \s ">
        <w:r w:rsidR="00B957CE">
          <w:rPr>
            <w:noProof/>
          </w:rPr>
          <w:t>1</w:t>
        </w:r>
      </w:fldSimple>
      <w:r w:rsidR="00252BFE">
        <w:noBreakHyphen/>
      </w:r>
      <w:fldSimple w:instr=" SEQ Figure \* ARABIC \s 1 ">
        <w:r w:rsidR="00B957CE">
          <w:rPr>
            <w:noProof/>
          </w:rPr>
          <w:t>10</w:t>
        </w:r>
      </w:fldSimple>
      <w:bookmarkEnd w:id="59"/>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rPr>
                <w:rFonts w:ascii="Cambria Math" w:hAnsi="Cambria Math" w:cstheme="minorHAnsi"/>
                <w:iCs w:val="0"/>
                <w:color w:val="44546A"/>
              </w:rPr>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3AFF3142" w:rsidR="000B0C14" w:rsidRPr="000B0C14" w:rsidRDefault="0069423A" w:rsidP="007F4556">
      <w:pPr>
        <w:spacing w:after="200"/>
        <w:ind w:firstLine="720"/>
        <w:jc w:val="both"/>
      </w:pPr>
      <w:r>
        <w:t>As was mentioned previously, weighted data is deposited to the grid around each lipid. It is</w:t>
      </w:r>
      <w:r w:rsidR="00980F77">
        <w:t>,</w:t>
      </w:r>
      <w:r>
        <w:t xml:space="preserve"> therefore</w:t>
      </w:r>
      <w:r w:rsidR="00980F77">
        <w:t>,</w:t>
      </w:r>
      <w:r>
        <w:t xml:space="preserve"> necessary to select a point in </w:t>
      </w:r>
      <w:r w:rsidR="00F7044F">
        <w:t>XY</w:t>
      </w:r>
      <w:r>
        <w:t xml:space="preserve"> to represent the lipid</w:t>
      </w:r>
      <w:r w:rsidR="001A181C">
        <w:t>’</w:t>
      </w:r>
      <w:r>
        <w:t>s position. This could be taken as the center of mass of the lipid or one of the atoms making the head group</w:t>
      </w:r>
      <w:r w:rsidR="00980F77">
        <w:t>,</w:t>
      </w:r>
      <w:r>
        <w:t xml:space="preserve">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w:t>
      </w:r>
      <w:r w:rsidR="00980F77">
        <w:t>,</w:t>
      </w:r>
      <w:r>
        <w:t xml:space="preserve"> and we recommend the carbon atoms of the glycosidic linkages or their coarse-grained counterparts.  In addition to this, the user must specify a cutoff radius </w:t>
      </w:r>
      <w:r w:rsidR="00114345">
        <w:t xml:space="preserve">(r) </w:t>
      </w:r>
      <w:r>
        <w:t xml:space="preserve">using the -r command </w:t>
      </w:r>
      <w:r>
        <w:lastRenderedPageBreak/>
        <w:t>line argument. Currently</w:t>
      </w:r>
      <w:r w:rsidR="00980F77">
        <w:t>,</w:t>
      </w:r>
      <w:r>
        <w:t xml:space="preserve">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n a separate output file</w:t>
      </w:r>
      <w:r w:rsidR="00D13539">
        <w:t xml:space="preserve"> (</w:t>
      </w:r>
      <w:r w:rsidR="00D13539">
        <w:fldChar w:fldCharType="begin"/>
      </w:r>
      <w:r w:rsidR="00D13539">
        <w:instrText xml:space="preserve"> REF _Ref42083452 \h </w:instrText>
      </w:r>
      <w:r w:rsidR="00D13539">
        <w:fldChar w:fldCharType="separate"/>
      </w:r>
      <w:r w:rsidR="00B957CE">
        <w:t xml:space="preserve">Figure </w:t>
      </w:r>
      <w:r w:rsidR="00B957CE">
        <w:rPr>
          <w:noProof/>
        </w:rPr>
        <w:t>1</w:t>
      </w:r>
      <w:r w:rsidR="00B957CE">
        <w:noBreakHyphen/>
      </w:r>
      <w:r w:rsidR="00B957CE">
        <w:rPr>
          <w:noProof/>
        </w:rPr>
        <w:t>11</w:t>
      </w:r>
      <w:r w:rsidR="00D13539">
        <w:fldChar w:fldCharType="end"/>
      </w:r>
      <w:r w:rsidR="00D13539">
        <w:t>)</w:t>
      </w:r>
      <w:r>
        <w:t xml:space="preserv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0BA45D02" w:rsidR="00484E70" w:rsidRDefault="00982DBC" w:rsidP="007F4556">
      <w:pPr>
        <w:pStyle w:val="Caption"/>
        <w:jc w:val="both"/>
      </w:pPr>
      <w:bookmarkStart w:id="60" w:name="_Ref42083452"/>
      <w:r>
        <w:t xml:space="preserve">Figure </w:t>
      </w:r>
      <w:fldSimple w:instr=" STYLEREF 1 \s ">
        <w:r w:rsidR="00B957CE">
          <w:rPr>
            <w:noProof/>
          </w:rPr>
          <w:t>1</w:t>
        </w:r>
      </w:fldSimple>
      <w:r w:rsidR="00252BFE">
        <w:noBreakHyphen/>
      </w:r>
      <w:fldSimple w:instr=" SEQ Figure \* ARABIC \s 1 ">
        <w:r w:rsidR="00B957CE">
          <w:rPr>
            <w:noProof/>
          </w:rPr>
          <w:t>11</w:t>
        </w:r>
      </w:fldSimple>
      <w:bookmarkEnd w:id="60"/>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ρ</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α=χ</m:t>
              </m:r>
              <m:d>
                <m:dPr>
                  <m:begChr m:val="〈"/>
                  <m:endChr m:val="〉"/>
                  <m:ctrlPr>
                    <w:rPr>
                      <w:rFonts w:ascii="Cambria Math" w:hAnsi="Cambria Math"/>
                      <w:i/>
                    </w:rPr>
                  </m:ctrlPr>
                </m:dPr>
                <m:e>
                  <m:r>
                    <w:rPr>
                      <w:rFonts w:ascii="Cambria Math" w:hAnsi="Cambria Math"/>
                    </w:rPr>
                    <m:t>ρ</m:t>
                  </m:r>
                </m:e>
              </m:d>
              <m:r>
                <w:rPr>
                  <w:rFonts w:ascii="Cambria Math" w:eastAsiaTheme="minorEastAsia" w:hAnsi="Cambria Math"/>
                </w:rPr>
                <m:t>#</m:t>
              </m:r>
              <m:d>
                <m:dPr>
                  <m:ctrlPr>
                    <w:rPr>
                      <w:rFonts w:ascii="Cambria Math" w:hAnsi="Cambria Math"/>
                      <w:i/>
                    </w:rPr>
                  </m:ctrlPr>
                </m:dPr>
                <m:e>
                  <m:r>
                    <w:rPr>
                      <w:rFonts w:ascii="Cambria Math" w:hAnsi="Cambria Math"/>
                    </w:rPr>
                    <m:t>1.8</m:t>
                  </m:r>
                </m:e>
              </m:d>
              <m:ctrlPr>
                <w:rPr>
                  <w:rFonts w:ascii="Cambria Math" w:eastAsiaTheme="minorEastAsia" w:hAnsi="Cambria Math"/>
                  <w:i/>
                </w:rPr>
              </m:ctrlPr>
            </m:e>
          </m:eqArr>
        </m:oMath>
      </m:oMathPara>
    </w:p>
    <w:p w14:paraId="32660D0E" w14:textId="0E9CA662" w:rsidR="00963035" w:rsidRDefault="008C638D" w:rsidP="00B33534">
      <w:pPr>
        <w:spacing w:before="200"/>
        <w:jc w:val="both"/>
      </w:pPr>
      <w:r>
        <w:lastRenderedPageBreak/>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B957CE">
        <w:rPr>
          <w:rFonts w:eastAsiaTheme="minorEastAsia"/>
        </w:rPr>
        <w:t>1.14</w:t>
      </w:r>
      <w:r w:rsidR="00BC135A">
        <w:rPr>
          <w:rFonts w:eastAsiaTheme="minorEastAsia"/>
        </w:rPr>
        <w:fldChar w:fldCharType="end"/>
      </w:r>
      <w:r>
        <w:rPr>
          <w:rFonts w:eastAsiaTheme="minorEastAsia"/>
        </w:rPr>
        <w:t xml:space="preserve">. </w:t>
      </w:r>
      <w:r w:rsidR="00010511">
        <w:rPr>
          <w:rFonts w:eastAsiaTheme="minorEastAsia"/>
        </w:rPr>
        <w:t>In either case, insignificant lattice points are marked with a value of “NaN” in the resulting grid data</w:t>
      </w:r>
      <w:r w:rsidR="00D13539">
        <w:rPr>
          <w:rFonts w:eastAsiaTheme="minorEastAsia"/>
        </w:rPr>
        <w:t xml:space="preserve"> (</w:t>
      </w:r>
      <w:r w:rsidR="00D13539">
        <w:rPr>
          <w:rFonts w:eastAsiaTheme="minorEastAsia"/>
        </w:rPr>
        <w:fldChar w:fldCharType="begin"/>
      </w:r>
      <w:r w:rsidR="00D13539">
        <w:rPr>
          <w:rFonts w:eastAsiaTheme="minorEastAsia"/>
        </w:rPr>
        <w:instrText xml:space="preserve"> REF _Ref42083452 \h </w:instrText>
      </w:r>
      <w:r w:rsidR="00D13539">
        <w:rPr>
          <w:rFonts w:eastAsiaTheme="minorEastAsia"/>
        </w:rPr>
      </w:r>
      <w:r w:rsidR="00D13539">
        <w:rPr>
          <w:rFonts w:eastAsiaTheme="minorEastAsia"/>
        </w:rPr>
        <w:fldChar w:fldCharType="separate"/>
      </w:r>
      <w:r w:rsidR="00B957CE">
        <w:t xml:space="preserve">Figure </w:t>
      </w:r>
      <w:r w:rsidR="00B957CE">
        <w:rPr>
          <w:noProof/>
        </w:rPr>
        <w:t>1</w:t>
      </w:r>
      <w:r w:rsidR="00B957CE">
        <w:noBreakHyphen/>
      </w:r>
      <w:r w:rsidR="00B957CE">
        <w:rPr>
          <w:noProof/>
        </w:rPr>
        <w:t>11</w:t>
      </w:r>
      <w:r w:rsidR="00D13539">
        <w:rPr>
          <w:rFonts w:eastAsiaTheme="minorEastAsia"/>
        </w:rPr>
        <w:fldChar w:fldCharType="end"/>
      </w:r>
      <w:r w:rsidR="00D13539">
        <w:rPr>
          <w:rFonts w:eastAsiaTheme="minorEastAsia"/>
        </w:rPr>
        <w:t>)</w:t>
      </w:r>
      <w:r w:rsidR="00010511">
        <w:rPr>
          <w:rFonts w:eastAsiaTheme="minorEastAsia"/>
        </w:rPr>
        <w:t xml:space="preserve">. </w:t>
      </w:r>
    </w:p>
    <w:p w14:paraId="5B2CAB84" w14:textId="7F1EB58E"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resolution may be set with the -APS tag</w:t>
      </w:r>
      <w:r w:rsidR="00980F77">
        <w:t>,</w:t>
      </w:r>
      <w:r w:rsidR="00865082">
        <w:t xml:space="preserve"> </w:t>
      </w:r>
      <w:r>
        <w:t>which is short for “</w:t>
      </w:r>
      <w:r w:rsidR="00865082">
        <w:t>area per square</w:t>
      </w:r>
      <w:r w:rsidR="00980F77">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w:t>
      </w:r>
      <w:r w:rsidR="00980F77">
        <w:t>of</w:t>
      </w:r>
      <w:r w:rsidR="0001318D">
        <w:t xml:space="preserve">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he overall size of the grid may be taken from the initial box at frame zero</w:t>
      </w:r>
      <w:r w:rsidR="00980F77">
        <w:t>,</w:t>
      </w:r>
      <w:r w:rsidR="00865082">
        <w:t xml:space="preserve"> or the user may specify the dimensions 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w:t>
      </w:r>
      <w:r w:rsidR="00980F77">
        <w:t>,</w:t>
      </w:r>
      <w:r w:rsidR="00865082">
        <w:t xml:space="preserve"> </w:t>
      </w:r>
      <w:r w:rsidR="0001318D">
        <w:t>as</w:t>
      </w:r>
      <w:r w:rsidR="007B1FA8">
        <w:t xml:space="preserve">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B05E448"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A5341F">
        <w:t>,</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w:t>
      </w:r>
      <w:r w:rsidR="00A5341F">
        <w:t>two</w:t>
      </w:r>
      <w:r w:rsidR="00C1172F">
        <w:t xml:space="preserve">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9</m:t>
                  </m:r>
                </m:e>
              </m:d>
              <m:ctrlPr>
                <w:rPr>
                  <w:rFonts w:ascii="Cambria Math" w:hAnsi="Cambria Math"/>
                  <w:i/>
                </w:rPr>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10</m:t>
                  </m:r>
                </m:e>
              </m:d>
              <m:ctrlPr>
                <w:rPr>
                  <w:rFonts w:ascii="Cambria Math" w:hAnsi="Cambria Math"/>
                  <w:i/>
                </w:rPr>
              </m:ctrlPr>
            </m:e>
          </m:eqArr>
        </m:oMath>
      </m:oMathPara>
    </w:p>
    <w:p w14:paraId="6974C146" w14:textId="6225C277" w:rsidR="00923672" w:rsidRDefault="00865082" w:rsidP="00B33534">
      <w:pPr>
        <w:spacing w:before="200" w:after="200"/>
        <w:jc w:val="both"/>
      </w:pPr>
      <w:r>
        <w:lastRenderedPageBreak/>
        <w:t>Th</w:t>
      </w:r>
      <w:r w:rsidR="000A0B7D">
        <w:t>e</w:t>
      </w:r>
      <w:r>
        <w:t>s</w:t>
      </w:r>
      <w:r w:rsidR="000A0B7D">
        <w:t>e</w:t>
      </w:r>
      <w:r>
        <w:t xml:space="preserve"> </w:t>
      </w:r>
      <w:r w:rsidR="00AE462F">
        <w:t>option</w:t>
      </w:r>
      <w:r w:rsidR="000A0B7D">
        <w:t>s</w:t>
      </w:r>
      <w:r w:rsidR="00AE462F">
        <w:t xml:space="preserve"> </w:t>
      </w:r>
      <w:r>
        <w:t xml:space="preserve">may be </w:t>
      </w:r>
      <w:r w:rsidR="00AE462F">
        <w:t xml:space="preserve">selected by </w:t>
      </w:r>
      <w:r w:rsidR="00A5341F">
        <w:t xml:space="preserve">the </w:t>
      </w:r>
      <w:r w:rsidR="00AE462F">
        <w:t>inclusion of the</w:t>
      </w:r>
      <w:r>
        <w:t xml:space="preserve"> -stdev </w:t>
      </w:r>
      <w:r w:rsidR="00AE462F">
        <w:t>1 argument at runtime</w:t>
      </w:r>
      <w:r>
        <w:t>. Compatible programs will then write the single frame grid data</w:t>
      </w:r>
      <w:r w:rsidR="00CB7482">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B957CE">
        <w:t xml:space="preserve">Figure </w:t>
      </w:r>
      <w:r w:rsidR="00B957CE">
        <w:rPr>
          <w:noProof/>
        </w:rPr>
        <w:t>1</w:t>
      </w:r>
      <w:r w:rsidR="00B957CE">
        <w:noBreakHyphen/>
      </w:r>
      <w:r w:rsidR="00B957CE">
        <w:rPr>
          <w:noProof/>
        </w:rPr>
        <w:t>9</w:t>
      </w:r>
      <w:r>
        <w:fldChar w:fldCharType="end"/>
      </w:r>
      <w:r>
        <w:t xml:space="preserve">. </w:t>
      </w:r>
      <w:r w:rsidR="00CB7482">
        <w:t>Following</w:t>
      </w:r>
      <w:r>
        <w:t xml:space="preserve"> the</w:t>
      </w:r>
      <w:r w:rsidR="00CB7482">
        <w:t xml:space="preserve"> computation of </w:t>
      </w:r>
      <w:r>
        <w:t xml:space="preserv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rsidR="00A5341F">
        <w:t>,</w:t>
      </w:r>
      <w:r>
        <w:t xml:space="preserve"> and the deviation from the average is recorded</w:t>
      </w:r>
      <w:r w:rsidR="00CB7482">
        <w:t xml:space="preserve"> until</w:t>
      </w:r>
      <w:r w:rsidR="00A5341F">
        <w:t>,</w:t>
      </w:r>
      <w:r w:rsidR="00CB7482">
        <w:t xml:space="preserve"> finally</w:t>
      </w:r>
      <w:r w:rsidR="00A5341F">
        <w:t>,</w:t>
      </w:r>
      <w:r w:rsidR="00CB7482">
        <w:t xml:space="preserve"> the standard deviation</w:t>
      </w:r>
      <w:r w:rsidR="000A0B7D">
        <w:t xml:space="preserve"> and standard error of the mean</w:t>
      </w:r>
      <w:r w:rsidR="00CB7482">
        <w:t xml:space="preserve"> </w:t>
      </w:r>
      <w:r w:rsidR="00A5341F">
        <w:t>are</w:t>
      </w:r>
      <w:r w:rsidR="00CB7482">
        <w:t xml:space="preserve"> found</w:t>
      </w:r>
      <w:r w:rsidR="005A4CE6">
        <w:t xml:space="preserve"> (</w:t>
      </w:r>
      <w:r w:rsidR="005A4CE6">
        <w:fldChar w:fldCharType="begin"/>
      </w:r>
      <w:r w:rsidR="005A4CE6">
        <w:instrText xml:space="preserve"> REF _Ref90966777 \h </w:instrText>
      </w:r>
      <w:r w:rsidR="005A4CE6">
        <w:fldChar w:fldCharType="separate"/>
      </w:r>
      <w:r w:rsidR="00B957CE">
        <w:t xml:space="preserve">Figure </w:t>
      </w:r>
      <w:r w:rsidR="00B957CE">
        <w:rPr>
          <w:noProof/>
        </w:rPr>
        <w:t>1</w:t>
      </w:r>
      <w:r w:rsidR="00B957CE">
        <w:noBreakHyphen/>
      </w:r>
      <w:r w:rsidR="00B957CE">
        <w:rPr>
          <w:noProof/>
        </w:rPr>
        <w:t>12</w:t>
      </w:r>
      <w:r w:rsidR="005A4CE6">
        <w:fldChar w:fldCharType="end"/>
      </w:r>
      <w:r w:rsidR="005A4CE6">
        <w:t>)</w:t>
      </w:r>
      <w:r w:rsidR="00CB7482">
        <w:t>.</w:t>
      </w:r>
      <w:r>
        <w:t xml:space="preserve"> Because single</w:t>
      </w:r>
      <w:r w:rsidR="00A5341F">
        <w:t>-</w:t>
      </w:r>
      <w:r>
        <w:t xml:space="preserve">frame grid data is written to </w:t>
      </w:r>
      <w:r w:rsidR="00CB7482">
        <w:t xml:space="preserve">an </w:t>
      </w:r>
      <w:r>
        <w:t>output file</w:t>
      </w:r>
      <w:r w:rsidR="00CB7482">
        <w:t xml:space="preserve"> for each frame</w:t>
      </w:r>
      <w:r w:rsidR="00A5341F">
        <w:t>,</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76641AF2" w:rsidR="004948FE" w:rsidRDefault="00923672" w:rsidP="007F4556">
      <w:pPr>
        <w:pStyle w:val="Caption"/>
        <w:jc w:val="both"/>
      </w:pPr>
      <w:bookmarkStart w:id="61" w:name="_Ref90966777"/>
      <w:r>
        <w:t xml:space="preserve">Figure </w:t>
      </w:r>
      <w:fldSimple w:instr=" STYLEREF 1 \s ">
        <w:r w:rsidR="00B957CE">
          <w:rPr>
            <w:noProof/>
          </w:rPr>
          <w:t>1</w:t>
        </w:r>
      </w:fldSimple>
      <w:r w:rsidR="00252BFE">
        <w:noBreakHyphen/>
      </w:r>
      <w:fldSimple w:instr=" SEQ Figure \* ARABIC \s 1 ">
        <w:r w:rsidR="00B957CE">
          <w:rPr>
            <w:noProof/>
          </w:rPr>
          <w:t>12</w:t>
        </w:r>
      </w:fldSimple>
      <w:bookmarkEnd w:id="61"/>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2F49F80C" w:rsidR="00751493" w:rsidRDefault="00751493" w:rsidP="007F4556">
      <w:pPr>
        <w:spacing w:after="200"/>
        <w:jc w:val="both"/>
      </w:pPr>
      <w:r>
        <w:t>As a last note</w:t>
      </w:r>
      <w:r w:rsidR="00A5341F">
        <w:t>,</w:t>
      </w:r>
      <w:r>
        <w:t xml:space="preserv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B957CE">
        <w:t xml:space="preserve">Figure </w:t>
      </w:r>
      <w:r w:rsidR="00B957CE">
        <w:rPr>
          <w:noProof/>
        </w:rPr>
        <w:t>1</w:t>
      </w:r>
      <w:r w:rsidR="00B957CE">
        <w:noBreakHyphen/>
      </w:r>
      <w:r w:rsidR="00B957CE">
        <w:rPr>
          <w:noProof/>
        </w:rPr>
        <w:t>13</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78D1FDA1" w:rsidR="00751493" w:rsidRDefault="00751493" w:rsidP="007F4556">
      <w:pPr>
        <w:spacing w:after="200"/>
        <w:jc w:val="both"/>
      </w:pPr>
      <w:r>
        <w:t>In the above example</w:t>
      </w:r>
      <w:r w:rsidR="00A5341F">
        <w:t>,</w:t>
      </w:r>
      <w:r>
        <w:t xml:space="preserve"> the user will be prompted to select a group of atoms</w:t>
      </w:r>
      <w:r w:rsidR="007F4556">
        <w:t xml:space="preserve"> </w:t>
      </w:r>
      <w:r>
        <w:t>whose center will be placed in the box center. By including -pbc res</w:t>
      </w:r>
      <w:r w:rsidR="00A5341F">
        <w:t>,</w:t>
      </w:r>
      <w:r>
        <w:t xml:space="preserve">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lastRenderedPageBreak/>
        <w:drawing>
          <wp:inline distT="0" distB="0" distL="0" distR="0" wp14:anchorId="1DFF01C8" wp14:editId="5ADE4874">
            <wp:extent cx="5164417" cy="187082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64417" cy="1870823"/>
                    </a:xfrm>
                    <a:prstGeom prst="rect">
                      <a:avLst/>
                    </a:prstGeom>
                  </pic:spPr>
                </pic:pic>
              </a:graphicData>
            </a:graphic>
          </wp:inline>
        </w:drawing>
      </w:r>
    </w:p>
    <w:p w14:paraId="0FB7C7D5" w14:textId="341E4588" w:rsidR="00AD1ECE" w:rsidRDefault="00751493" w:rsidP="007F4556">
      <w:pPr>
        <w:pStyle w:val="Caption"/>
        <w:jc w:val="both"/>
      </w:pPr>
      <w:bookmarkStart w:id="62" w:name="_Ref42083629"/>
      <w:r>
        <w:t xml:space="preserve">Figure </w:t>
      </w:r>
      <w:fldSimple w:instr=" STYLEREF 1 \s ">
        <w:r w:rsidR="00B957CE">
          <w:rPr>
            <w:noProof/>
          </w:rPr>
          <w:t>1</w:t>
        </w:r>
      </w:fldSimple>
      <w:r w:rsidR="00252BFE">
        <w:noBreakHyphen/>
      </w:r>
      <w:fldSimple w:instr=" SEQ Figure \* ARABIC \s 1 ">
        <w:r w:rsidR="00B957CE">
          <w:rPr>
            <w:noProof/>
          </w:rPr>
          <w:t>13</w:t>
        </w:r>
      </w:fldSimple>
      <w:bookmarkEnd w:id="62"/>
      <w:r>
        <w:t xml:space="preserve"> </w:t>
      </w:r>
      <w:r w:rsidRPr="00150169">
        <w:t>2-dimensional representation of system boxes</w:t>
      </w:r>
      <w:r w:rsidR="00421916">
        <w:t xml:space="preserve"> shown in grey</w:t>
      </w:r>
      <w:r w:rsidRPr="00150169">
        <w:t>. Left panel contains a G</w:t>
      </w:r>
      <w:r w:rsidR="00651D07">
        <w:t>ROMACS</w:t>
      </w:r>
      <w:r w:rsidRPr="00150169">
        <w:t xml:space="preserve"> box and the middle panel a NAMD box. The </w:t>
      </w:r>
      <w:r w:rsidR="00421916">
        <w:t xml:space="preserve">system </w:t>
      </w:r>
      <w:r w:rsidRPr="00150169">
        <w:t>origin</w:t>
      </w:r>
      <w:r w:rsidR="00421916">
        <w:t xml:space="preserve"> (0,0,0)</w:t>
      </w:r>
      <w:r w:rsidRPr="00150169">
        <w:t xml:space="preserve">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r w:rsidR="0080365A">
        <w:t xml:space="preserve"> For clarity, the grid position used by MOSAICS is also shown as a red dotted line.</w:t>
      </w:r>
    </w:p>
    <w:p w14:paraId="55B3DB61" w14:textId="6256309D" w:rsidR="00010511" w:rsidRDefault="00010511" w:rsidP="00010511">
      <w:pPr>
        <w:pStyle w:val="Heading2"/>
      </w:pPr>
      <w:r>
        <w:t xml:space="preserve"> </w:t>
      </w:r>
      <w:bookmarkStart w:id="63" w:name="_Toc153792492"/>
      <w:r>
        <w:t>Plotting Grid Data</w:t>
      </w:r>
      <w:bookmarkEnd w:id="63"/>
    </w:p>
    <w:p w14:paraId="23F48101" w14:textId="6239F9EB" w:rsidR="00010511" w:rsidRDefault="00010511" w:rsidP="00010511">
      <w:pPr>
        <w:jc w:val="both"/>
      </w:pPr>
      <w:r>
        <w:t xml:space="preserve">As mentioned in section </w:t>
      </w:r>
      <w:r>
        <w:fldChar w:fldCharType="begin"/>
      </w:r>
      <w:r>
        <w:instrText xml:space="preserve"> REF _Ref92468245 \r \h  \* MERGEFORMAT </w:instrText>
      </w:r>
      <w:r>
        <w:fldChar w:fldCharType="separate"/>
      </w:r>
      <w:r w:rsidR="00B957CE">
        <w:t>1.12</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B957CE">
        <w:t>1.12</w:t>
      </w:r>
      <w:r>
        <w:fldChar w:fldCharType="end"/>
      </w:r>
      <w:r>
        <w:t>)</w:t>
      </w:r>
      <w:r w:rsidR="00A5341F">
        <w:t>,</w:t>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units of distance. This is compared to the matrix format</w:t>
      </w:r>
      <w:r w:rsidR="00A5341F">
        <w:t>,</w:t>
      </w:r>
      <w:r>
        <w:t xml:space="preserve"> where the </w:t>
      </w:r>
      <w:r w:rsidR="002E01AD">
        <w:t xml:space="preserve">resulting </w:t>
      </w:r>
      <w:r>
        <w:t>units are given in lattice point</w:t>
      </w:r>
      <w:r w:rsidR="00A5341F">
        <w:t>s</w:t>
      </w:r>
      <w:r>
        <w:t>. Of course, it is possible to convert the units to distance for the matrix format if the spacing between lattice points is known</w:t>
      </w:r>
      <w:r w:rsidR="00A5341F">
        <w:t>,</w:t>
      </w:r>
      <w:r>
        <w:t xml:space="preserve"> but this adds extra work. Each format thus has some strengths and weaknesses. With that said, we have </w:t>
      </w:r>
      <w:r w:rsidR="002E01AD">
        <w:t>obtained good</w:t>
      </w:r>
      <w:r>
        <w:t xml:space="preserve"> results using the matrix format and have included a Gnuplot script for this format called “heatmap_template.gnu”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20CB53EA"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color bar</w:t>
      </w:r>
      <w:r w:rsidR="00A5341F">
        <w:t>,</w:t>
      </w:r>
      <w:r>
        <w:t xml:space="preserve">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61D52E48" w:rsidR="00E54B6B" w:rsidRDefault="00C1172F" w:rsidP="00E54B6B">
      <w:pPr>
        <w:pStyle w:val="Heading2"/>
      </w:pPr>
      <w:bookmarkStart w:id="64" w:name="_Ref90903967"/>
      <w:bookmarkStart w:id="65" w:name="_Toc153792493"/>
      <w:r>
        <w:t>Extended</w:t>
      </w:r>
      <w:r w:rsidR="00E54B6B">
        <w:t xml:space="preserve"> Analysis of Grid Data</w:t>
      </w:r>
      <w:bookmarkEnd w:id="64"/>
      <w:bookmarkEnd w:id="65"/>
    </w:p>
    <w:p w14:paraId="1E21E423" w14:textId="520B900C"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w:t>
      </w:r>
      <w:r w:rsidR="00942F50">
        <w:lastRenderedPageBreak/>
        <w:t xml:space="preserve">observable f as a function of distance from </w:t>
      </w:r>
      <w:r w:rsidR="00F24967">
        <w:t xml:space="preserve">a </w:t>
      </w:r>
      <w:r w:rsidR="00942F50">
        <w:t xml:space="preserve">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B957CE">
        <w:t>1.16</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w:t>
      </w:r>
      <w:r w:rsidR="00F24967">
        <w:t>,</w:t>
      </w:r>
      <w:r w:rsidR="00F509D5">
        <w:t xml:space="preserve"> we will introduce additional</w:t>
      </w:r>
      <w:r w:rsidR="00044EDC">
        <w:t xml:space="preserve"> MOSAIC</w:t>
      </w:r>
      <w:r w:rsidR="00E3693E">
        <w:t>S</w:t>
      </w:r>
      <w:r w:rsidR="00044EDC">
        <w:t xml:space="preserve"> </w:t>
      </w:r>
      <w:r w:rsidR="00F509D5">
        <w:t xml:space="preserve">tools </w:t>
      </w:r>
      <w:r w:rsidR="00F24967">
        <w:t>that</w:t>
      </w:r>
      <w:r w:rsidR="00F509D5">
        <w:t xml:space="preserve"> make possible</w:t>
      </w:r>
      <w:r w:rsidR="00F24967">
        <w:t>,</w:t>
      </w:r>
      <w:r w:rsidR="00F509D5">
        <w:t xml:space="preserve"> these analys</w:t>
      </w:r>
      <w:r w:rsidR="0066321C">
        <w:t>es</w:t>
      </w:r>
      <w:r w:rsidR="00F509D5">
        <w:t xml:space="preserve"> and more. </w:t>
      </w:r>
    </w:p>
    <w:p w14:paraId="09135DE7" w14:textId="00469604"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B957CE">
        <w:t>1.12</w:t>
      </w:r>
      <w:r w:rsidR="0066321C">
        <w:fldChar w:fldCharType="end"/>
      </w:r>
      <w:r w:rsidR="00D47DA7">
        <w:t xml:space="preserve"> </w:t>
      </w:r>
      <w:r w:rsidR="00F24967">
        <w:t xml:space="preserve">that </w:t>
      </w:r>
      <w:r w:rsidR="00D47DA7">
        <w:t>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w:t>
      </w:r>
      <w:r w:rsidR="00F24967">
        <w:rPr>
          <w:rFonts w:eastAsiaTheme="minorEastAsia"/>
        </w:rPr>
        <w:t>,</w:t>
      </w:r>
      <w:r w:rsidR="00D47DA7">
        <w:rPr>
          <w:rFonts w:eastAsiaTheme="minorEastAsia"/>
        </w:rPr>
        <w:t xml:space="preserve"> respectively a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03E99854" w:rsidR="001969DB" w:rsidRDefault="001969DB" w:rsidP="001969DB">
      <w:pPr>
        <w:jc w:val="both"/>
      </w:pPr>
      <w:r>
        <w:t>In th</w:t>
      </w:r>
      <w:r w:rsidR="00D47DA7">
        <w:t>is</w:t>
      </w:r>
      <w:r>
        <w:t xml:space="preserve"> example</w:t>
      </w:r>
      <w:r w:rsidR="00D47DA7">
        <w:t>,</w:t>
      </w:r>
      <w:r>
        <w:t xml:space="preserve"> grid points with a </w:t>
      </w:r>
      <w:r w:rsidR="00A9288D">
        <w:t>sample count</w:t>
      </w:r>
      <w:r>
        <w:t xml:space="preserve"> </w:t>
      </w:r>
      <w:r w:rsidR="00F24967">
        <w:t>smaller</w:t>
      </w:r>
      <w:r>
        <w:t xml:space="preserve"> than 40 percent of the </w:t>
      </w:r>
      <w:r w:rsidR="00A9288D">
        <w:t>average count</w:t>
      </w:r>
      <w:r>
        <w:t xml:space="preserve"> will be excluded (see </w:t>
      </w:r>
      <w:r>
        <w:fldChar w:fldCharType="begin"/>
      </w:r>
      <w:r>
        <w:instrText xml:space="preserve"> REF _Ref42083452 \h </w:instrText>
      </w:r>
      <w:r>
        <w:fldChar w:fldCharType="separate"/>
      </w:r>
      <w:r w:rsidR="00B957CE">
        <w:t xml:space="preserve">Figure </w:t>
      </w:r>
      <w:r w:rsidR="00B957CE">
        <w:rPr>
          <w:noProof/>
        </w:rPr>
        <w:t>1</w:t>
      </w:r>
      <w:r w:rsidR="00B957CE">
        <w:noBreakHyphen/>
      </w:r>
      <w:r w:rsidR="00B957CE">
        <w:rPr>
          <w:noProof/>
        </w:rPr>
        <w:t>11</w:t>
      </w:r>
      <w:r>
        <w:fldChar w:fldCharType="end"/>
      </w:r>
      <w:r>
        <w:t xml:space="preserve">). </w:t>
      </w:r>
    </w:p>
    <w:p w14:paraId="1BBB7DBB" w14:textId="112B12C8"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B957CE">
        <w:t>1.16</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B957CE">
        <w:t>1.16</w:t>
      </w:r>
      <w:r w:rsidR="00A844C5">
        <w:fldChar w:fldCharType="end"/>
      </w:r>
      <w:r w:rsidR="00A844C5">
        <w:t>)</w:t>
      </w:r>
      <w:r w:rsidR="007971BD">
        <w:t>. We note that the mask filename is specified with the -mask tag</w:t>
      </w:r>
      <w:r w:rsidR="00F24967">
        <w:t>,</w:t>
      </w:r>
      <w:r w:rsidR="007971BD">
        <w:t xml:space="preserve">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avg=</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nary>
                    </m:e>
                  </m:nary>
                </m:num>
                <m:den>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rPr>
                      <w:rFonts w:ascii="Cambria Math" w:hAnsi="Cambria Math"/>
                      <w:i/>
                    </w:rPr>
                  </m:ctrlPr>
                </m:dPr>
                <m:e>
                  <m:r>
                    <w:rPr>
                      <w:rFonts w:ascii="Cambria Math" w:hAnsi="Cambria Math"/>
                    </w:rPr>
                    <m:t>1.11</m:t>
                  </m:r>
                </m:e>
              </m:d>
            </m:e>
          </m:eqArr>
        </m:oMath>
      </m:oMathPara>
    </w:p>
    <w:p w14:paraId="7C1D80D4" w14:textId="2D64554B" w:rsidR="00CB7B1A" w:rsidRDefault="00F24967" w:rsidP="007971BD">
      <w:pPr>
        <w:spacing w:after="200"/>
        <w:jc w:val="both"/>
      </w:pPr>
      <w:r>
        <w:t>w</w:t>
      </w:r>
      <w:r w:rsidR="007971BD">
        <w:t xml:space="preserve">her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is the value for lattice point i,j in the masking data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tells if the lattice point is inside the rectangular selection; both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are restricted to the values of 0 or 1. </w:t>
      </w:r>
      <w:r w:rsidR="00173720">
        <w:t>An example is now provided in which the average membrane thickness is computed for a patch of the membrane from the bulk</w:t>
      </w:r>
      <w:r w:rsidR="007971BD">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3AF74591"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length and height</w:t>
      </w:r>
      <w:r w:rsidR="00F24967">
        <w:t>,</w:t>
      </w:r>
      <w:r w:rsidR="001E1C29">
        <w:t xml:space="preserve">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B957CE">
        <w:t xml:space="preserve">Figure </w:t>
      </w:r>
      <w:r w:rsidR="00B957CE">
        <w:rPr>
          <w:noProof/>
        </w:rPr>
        <w:t>1</w:t>
      </w:r>
      <w:r w:rsidR="00B957CE">
        <w:noBreakHyphen/>
      </w:r>
      <w:r w:rsidR="00B957CE">
        <w:rPr>
          <w:noProof/>
        </w:rPr>
        <w:t>14</w:t>
      </w:r>
      <w:r w:rsidR="00FB0C11">
        <w:fldChar w:fldCharType="end"/>
      </w:r>
      <w:r w:rsidR="001E1C29">
        <w:t xml:space="preserve">). </w:t>
      </w:r>
      <w:r w:rsidR="007971BD">
        <w:t xml:space="preserve">Output from </w:t>
      </w:r>
      <w:r w:rsidR="00F24967">
        <w:t>G</w:t>
      </w:r>
      <w:r w:rsidR="007971BD">
        <w:t xml:space="preserve">rid </w:t>
      </w:r>
      <w:r w:rsidR="00F24967">
        <w:t>R</w:t>
      </w:r>
      <w:r w:rsidR="007971BD">
        <w:t xml:space="preserve">egion </w:t>
      </w:r>
      <w:r w:rsidR="00F24967">
        <w:t>I</w:t>
      </w:r>
      <w:r w:rsidR="007971BD">
        <w:t xml:space="preserve">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w:t>
      </w:r>
      <w:r w:rsidR="0046595B">
        <w:rPr>
          <w:rFonts w:eastAsiaTheme="minorEastAsia"/>
        </w:rPr>
        <w:t xml:space="preserve">point </w:t>
      </w:r>
      <w:r w:rsidR="007971BD">
        <w:rPr>
          <w:rFonts w:eastAsiaTheme="minorEastAsia"/>
        </w:rPr>
        <w:t xml:space="preserve">included in the average to a list. This option may be used by including a filename for the resulting data using the -list tag. </w:t>
      </w:r>
      <w:r w:rsidR="007971BD">
        <w:t xml:space="preserve"> </w:t>
      </w:r>
    </w:p>
    <w:p w14:paraId="78B6B234" w14:textId="5689B221"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 xml:space="preserve">thickness data. This would make </w:t>
      </w:r>
      <w:r w:rsidR="00F24967">
        <w:t xml:space="preserve">the </w:t>
      </w:r>
      <w:r w:rsidR="007D6B8E">
        <w:t>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w:t>
      </w:r>
      <w:r w:rsidR="00F24967">
        <w:t>,</w:t>
      </w:r>
      <w:r w:rsidR="007D6B8E">
        <w:t xml:space="preserv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1F1BE18B"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B957CE">
        <w:t xml:space="preserve">Figure </w:t>
      </w:r>
      <w:r w:rsidR="00B957CE">
        <w:rPr>
          <w:noProof/>
        </w:rPr>
        <w:t>1</w:t>
      </w:r>
      <w:r w:rsidR="00B957CE">
        <w:noBreakHyphen/>
      </w:r>
      <w:r w:rsidR="00B957CE">
        <w:rPr>
          <w:noProof/>
        </w:rPr>
        <w:t>14</w:t>
      </w:r>
      <w:r w:rsidR="00FB0C11">
        <w:fldChar w:fldCharType="end"/>
      </w:r>
      <w:r w:rsidR="001E1C29">
        <w:t xml:space="preserve">). </w:t>
      </w:r>
    </w:p>
    <w:p w14:paraId="1BD54562" w14:textId="77777777" w:rsidR="0034039B" w:rsidRDefault="001E1C29" w:rsidP="0034039B">
      <w:pPr>
        <w:keepNext/>
        <w:jc w:val="center"/>
      </w:pPr>
      <w:r>
        <w:rPr>
          <w:noProof/>
        </w:rPr>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7A5EBBB6" w:rsidR="00CB7B1A" w:rsidRDefault="0034039B" w:rsidP="00166484">
      <w:pPr>
        <w:pStyle w:val="Caption"/>
        <w:jc w:val="both"/>
      </w:pPr>
      <w:bookmarkStart w:id="66" w:name="_Ref42083567"/>
      <w:r>
        <w:t xml:space="preserve">Figure </w:t>
      </w:r>
      <w:fldSimple w:instr=" STYLEREF 1 \s ">
        <w:r w:rsidR="00B957CE">
          <w:rPr>
            <w:noProof/>
          </w:rPr>
          <w:t>1</w:t>
        </w:r>
      </w:fldSimple>
      <w:r w:rsidR="00252BFE">
        <w:noBreakHyphen/>
      </w:r>
      <w:fldSimple w:instr=" SEQ Figure \* ARABIC \s 1 ">
        <w:r w:rsidR="00B957CE">
          <w:rPr>
            <w:noProof/>
          </w:rPr>
          <w:t>14</w:t>
        </w:r>
      </w:fldSimple>
      <w:bookmarkEnd w:id="66"/>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3929D934"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2A4960">
        <w:t xml:space="preserve"> (section </w:t>
      </w:r>
      <w:r w:rsidR="002A4960">
        <w:fldChar w:fldCharType="begin"/>
      </w:r>
      <w:r w:rsidR="002A4960">
        <w:instrText xml:space="preserve"> REF _Ref117580566 \r \h </w:instrText>
      </w:r>
      <w:r w:rsidR="002A4960">
        <w:fldChar w:fldCharType="separate"/>
      </w:r>
      <w:r w:rsidR="00B957CE">
        <w:t>3.6</w:t>
      </w:r>
      <w:r w:rsidR="002A4960">
        <w:fldChar w:fldCharType="end"/>
      </w:r>
      <w:r w:rsidR="002A4960">
        <w:t>)</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rPr>
                      <w:rFonts w:ascii="Cambria Math" w:hAnsi="Cambria Math"/>
                      <w:i/>
                    </w:rPr>
                  </m:ctrlPr>
                </m:dPr>
                <m:e>
                  <m:r>
                    <w:rPr>
                      <w:rFonts w:ascii="Cambria Math" w:hAnsi="Cambria Math"/>
                    </w:rPr>
                    <m:t>1.12</m:t>
                  </m:r>
                </m:e>
              </m:d>
            </m:e>
          </m:eqArr>
        </m:oMath>
      </m:oMathPara>
    </w:p>
    <w:p w14:paraId="663A255E" w14:textId="651D5257" w:rsidR="00C43846" w:rsidRDefault="00CE0C3E" w:rsidP="00B33534">
      <w:pPr>
        <w:spacing w:before="200" w:after="200"/>
        <w:jc w:val="both"/>
      </w:pPr>
      <w:r>
        <w:t>w</w:t>
      </w:r>
      <w:r w:rsidR="00C43846">
        <w:t>here I</w:t>
      </w:r>
      <w:r w:rsidR="00C43846">
        <w:rPr>
          <w:vertAlign w:val="subscript"/>
        </w:rPr>
        <w:t>l</w:t>
      </w:r>
      <w:r w:rsidR="00C43846">
        <w:t xml:space="preserve"> and I</w:t>
      </w:r>
      <w:r w:rsidR="00C43846" w:rsidRPr="00C43846">
        <w:rPr>
          <w:vertAlign w:val="subscript"/>
        </w:rPr>
        <w:t>u</w:t>
      </w:r>
      <w:r w:rsidR="00C43846">
        <w:t xml:space="preserve"> </w:t>
      </w:r>
      <w:r w:rsidR="001B0A31">
        <w:t>are</w:t>
      </w:r>
      <w:r w:rsidR="00C43846">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rsidR="00C43846">
        <w:t xml:space="preserve"> for the lower and upper leaflets. The weights are </w:t>
      </w:r>
      <w:r w:rsidR="00E26C49">
        <w:t xml:space="preserve">computed from the </w:t>
      </w:r>
      <w:r w:rsidR="00A9288D">
        <w:t>sample counts</w:t>
      </w:r>
      <w:r w:rsidR="00C43846">
        <w:t xml:space="preserve"> </w:t>
      </w:r>
      <w:r w:rsidR="00E26C49">
        <w:t>by</w:t>
      </w:r>
      <w:r w:rsidR="00A9288D">
        <w:t>:</w:t>
      </w:r>
      <w:r w:rsidR="00C43846">
        <w:t xml:space="preserve"> </w:t>
      </w:r>
    </w:p>
    <w:p w14:paraId="2D5C3ACC" w14:textId="158A1BCE" w:rsidR="00C43846" w:rsidRPr="00B33534" w:rsidRDefault="00000000" w:rsidP="00B3353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1.13</m:t>
                  </m:r>
                </m:e>
              </m:d>
              <m:ctrlPr>
                <w:rPr>
                  <w:rFonts w:ascii="Cambria Math" w:hAnsi="Cambria Math"/>
                  <w:i/>
                </w:rPr>
              </m:ctrlPr>
            </m:e>
          </m:eqArr>
        </m:oMath>
      </m:oMathPara>
    </w:p>
    <w:p w14:paraId="01AAC65D" w14:textId="2F8F726D" w:rsidR="001B0A31" w:rsidRDefault="00E26C49"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B957CE">
        <w:t>1.12</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lastRenderedPageBreak/>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2DC6D571" w:rsidR="00C93AC2" w:rsidRDefault="000575E3" w:rsidP="00166484">
      <w:pPr>
        <w:spacing w:after="200"/>
        <w:jc w:val="both"/>
      </w:pPr>
      <w:r>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B957CE">
        <w:t xml:space="preserve">Figure </w:t>
      </w:r>
      <w:r w:rsidR="00B957CE">
        <w:rPr>
          <w:noProof/>
        </w:rPr>
        <w:t>1</w:t>
      </w:r>
      <w:r w:rsidR="00B957CE">
        <w:noBreakHyphen/>
      </w:r>
      <w:r w:rsidR="00B957CE">
        <w:rPr>
          <w:noProof/>
        </w:rPr>
        <w:t>15</w:t>
      </w:r>
      <w:r w:rsidR="00C93AC2">
        <w:fldChar w:fldCharType="end"/>
      </w:r>
      <w:r w:rsidR="00C93AC2">
        <w:t xml:space="preserve">. </w:t>
      </w:r>
    </w:p>
    <w:p w14:paraId="349C530D" w14:textId="77777777" w:rsidR="00C93AC2" w:rsidRDefault="00C93AC2" w:rsidP="00C93AC2">
      <w:pPr>
        <w:keepNext/>
        <w:jc w:val="center"/>
      </w:pPr>
      <w:r>
        <w:rPr>
          <w:noProof/>
        </w:rPr>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439F9036" w:rsidR="00A03ECA" w:rsidRDefault="00C93AC2" w:rsidP="00166484">
      <w:pPr>
        <w:pStyle w:val="Caption"/>
        <w:jc w:val="both"/>
      </w:pPr>
      <w:bookmarkStart w:id="67" w:name="_Ref42718535"/>
      <w:r>
        <w:t xml:space="preserve">Figure </w:t>
      </w:r>
      <w:fldSimple w:instr=" STYLEREF 1 \s ">
        <w:r w:rsidR="00B957CE">
          <w:rPr>
            <w:noProof/>
          </w:rPr>
          <w:t>1</w:t>
        </w:r>
      </w:fldSimple>
      <w:r w:rsidR="00252BFE">
        <w:noBreakHyphen/>
      </w:r>
      <w:fldSimple w:instr=" SEQ Figure \* ARABIC \s 1 ">
        <w:r w:rsidR="00B957CE">
          <w:rPr>
            <w:noProof/>
          </w:rPr>
          <w:t>15</w:t>
        </w:r>
      </w:fldSimple>
      <w:bookmarkEnd w:id="67"/>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677EEA">
        <w:fldChar w:fldCharType="separate"/>
      </w:r>
      <w:r w:rsidR="000C1797">
        <w:rPr>
          <w:noProof/>
        </w:rPr>
        <w:t>[11]</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7866D72F"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B957CE">
        <w:t xml:space="preserve">Figure </w:t>
      </w:r>
      <w:r w:rsidR="00B957CE">
        <w:rPr>
          <w:noProof/>
        </w:rPr>
        <w:t>1</w:t>
      </w:r>
      <w:r w:rsidR="00B957CE">
        <w:noBreakHyphen/>
      </w:r>
      <w:r w:rsidR="00B957CE">
        <w:rPr>
          <w:noProof/>
        </w:rPr>
        <w:t>18</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d±tol</m:t>
                      </m:r>
                    </m:e>
                  </m:d>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4</m:t>
                  </m:r>
                </m:e>
              </m:d>
              <m:ctrlPr>
                <w:rPr>
                  <w:rFonts w:ascii="Cambria Math" w:hAnsi="Cambria Math"/>
                  <w:i/>
                </w:rPr>
              </m:ctrlPr>
            </m:e>
          </m:eqArr>
        </m:oMath>
      </m:oMathPara>
    </w:p>
    <w:p w14:paraId="324D19C9" w14:textId="743CF24B" w:rsidR="00374B41" w:rsidRDefault="00E10904" w:rsidP="00896108">
      <w:pPr>
        <w:spacing w:before="200" w:after="20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B957CE">
        <w:t xml:space="preserve">Figure </w:t>
      </w:r>
      <w:r w:rsidR="00B957CE">
        <w:rPr>
          <w:noProof/>
        </w:rPr>
        <w:t>1</w:t>
      </w:r>
      <w:r w:rsidR="00B957CE">
        <w:noBreakHyphen/>
      </w:r>
      <w:r w:rsidR="00B957CE">
        <w:rPr>
          <w:noProof/>
        </w:rPr>
        <w:t>16</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0047B901"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rPr>
                <w:rFonts w:ascii="Cambria Math" w:hAnsi="Cambria Math"/>
                <w:i/>
              </w:rPr>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rPr>
                <w:rFonts w:ascii="Cambria Math" w:hAnsi="Cambria Math"/>
                <w:i/>
              </w:rPr>
            </m:ctrlPr>
          </m:dPr>
          <m:e>
            <m:r>
              <w:rPr>
                <w:rFonts w:ascii="Cambria Math" w:hAnsi="Cambria Math"/>
              </w:rPr>
              <m:t>ρ</m:t>
            </m:r>
          </m:e>
        </m:d>
      </m:oMath>
      <w:r w:rsidR="008F503B">
        <w:rPr>
          <w:rFonts w:eastAsiaTheme="minorEastAsia"/>
        </w:rPr>
        <w:t>.</w:t>
      </w:r>
      <w:r w:rsidR="008F503B">
        <w:t xml:space="preserve"> And finally, i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F24967">
        <w:t>,</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lastRenderedPageBreak/>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5933FE7E" w:rsidR="00B24E13" w:rsidRDefault="00C75F96" w:rsidP="00166484">
      <w:pPr>
        <w:spacing w:after="200"/>
        <w:jc w:val="both"/>
      </w:pPr>
      <w:r>
        <w:t xml:space="preserve">In </w:t>
      </w:r>
      <w:r w:rsidR="009F7DEE">
        <w:t>this</w:t>
      </w:r>
      <w:r>
        <w:t xml:space="preserve"> example</w:t>
      </w:r>
      <w:r w:rsidR="00F24967">
        <w:t>,</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B957CE">
        <w:t>1.16</w:t>
      </w:r>
      <w:r w:rsidR="00A70868">
        <w:fldChar w:fldCharType="end"/>
      </w:r>
      <w:r w:rsidR="00A70868">
        <w:t>)</w:t>
      </w:r>
      <w:r>
        <w:t xml:space="preserve"> centered at -x, -y with a half</w:t>
      </w:r>
      <w:r w:rsidR="00F24967">
        <w:t>-</w:t>
      </w:r>
      <w:r>
        <w:t xml:space="preserve">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32CAD45D" w:rsidR="00B24E13" w:rsidRDefault="0016015D" w:rsidP="0016015D">
      <w:pPr>
        <w:pStyle w:val="Caption"/>
        <w:jc w:val="both"/>
      </w:pPr>
      <w:bookmarkStart w:id="68" w:name="_Ref43419418"/>
      <w:r>
        <w:t xml:space="preserve">Figure </w:t>
      </w:r>
      <w:fldSimple w:instr=" STYLEREF 1 \s ">
        <w:r w:rsidR="00B957CE">
          <w:rPr>
            <w:noProof/>
          </w:rPr>
          <w:t>1</w:t>
        </w:r>
      </w:fldSimple>
      <w:r w:rsidR="00252BFE">
        <w:noBreakHyphen/>
      </w:r>
      <w:fldSimple w:instr=" SEQ Figure \* ARABIC \s 1 ">
        <w:r w:rsidR="00B957CE">
          <w:rPr>
            <w:noProof/>
          </w:rPr>
          <w:t>16</w:t>
        </w:r>
      </w:fldSimple>
      <w:bookmarkEnd w:id="68"/>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rPr>
                <w:rFonts w:ascii="Cambria Math" w:hAnsi="Cambria Math"/>
                <w:iCs w:val="0"/>
                <w:color w:val="auto"/>
                <w:sz w:val="24"/>
                <w:szCs w:val="24"/>
              </w:rPr>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84DC8B5"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user must specify a grid point (-x, -y) f</w:t>
      </w:r>
      <w:r w:rsidR="00F24967">
        <w:t>rom</w:t>
      </w:r>
      <w:r w:rsidR="00724D98">
        <w:t xml:space="preserve"> which a mask will be grown.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w:t>
      </w:r>
      <w:r w:rsidR="00F24967">
        <w:t>ones</w:t>
      </w:r>
      <w:r w:rsidR="00242ACF">
        <w:t xml:space="preserve">. </w:t>
      </w:r>
      <w:r w:rsidR="00DC0DB2">
        <w:t>This is accomplished by finding all lattice points with a value of 1 that neighbor the seed</w:t>
      </w:r>
      <w:r w:rsidR="00F24967">
        <w:t>; n</w:t>
      </w:r>
      <w:r w:rsidR="00DC0DB2">
        <w:t>ote the seed should also have a value of 1. These points are then set to 1</w:t>
      </w:r>
      <w:r w:rsidR="00D86E82">
        <w:t>, i.e., the seed grows,</w:t>
      </w:r>
      <w:r w:rsidR="00DC0DB2">
        <w:t xml:space="preserve"> and the process </w:t>
      </w:r>
      <w:r w:rsidR="00F24967">
        <w:t xml:space="preserve">is </w:t>
      </w:r>
      <w:r w:rsidR="00DC0DB2">
        <w:t>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2B197875"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F24967">
        <w:t>,</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lastRenderedPageBreak/>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19FD2000"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B957CE">
        <w:t xml:space="preserve">Figure </w:t>
      </w:r>
      <w:r w:rsidR="00B957CE">
        <w:rPr>
          <w:noProof/>
        </w:rPr>
        <w:t>1</w:t>
      </w:r>
      <w:r w:rsidR="00B957CE">
        <w:noBreakHyphen/>
      </w:r>
      <w:r w:rsidR="00B957CE">
        <w:rPr>
          <w:noProof/>
        </w:rPr>
        <w:t>17</w:t>
      </w:r>
      <w:r w:rsidR="007A00AE">
        <w:fldChar w:fldCharType="end"/>
      </w:r>
      <w:r w:rsidR="007A00AE">
        <w:t>)</w:t>
      </w:r>
      <w:r w:rsidR="00F24967">
        <w:t>,</w:t>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7D4F9716"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t>
      </w:r>
      <w:r w:rsidR="004F4179">
        <w:t xml:space="preserve">(using -APS) </w:t>
      </w:r>
      <w:r w:rsidR="00E10904">
        <w:t>when determining which lattice points belong to the shell</w:t>
      </w:r>
      <w:r w:rsidR="00A356B7">
        <w:t xml:space="preserve">. </w:t>
      </w:r>
      <w:r w:rsidR="006B3A88">
        <w:t xml:space="preserve">Furthermore, </w:t>
      </w:r>
      <w:r w:rsidR="00E10904">
        <w:t>a rectangular selection has been</w:t>
      </w:r>
      <w:r>
        <w:t xml:space="preserve"> used</w:t>
      </w:r>
      <w:r w:rsidR="00F24967">
        <w:t>,</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B957CE">
        <w:t>1.16</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2B4EAEC1" w:rsidR="00795FBB" w:rsidRDefault="00795FBB" w:rsidP="00795FBB">
      <w:pPr>
        <w:pStyle w:val="Caption"/>
        <w:jc w:val="both"/>
      </w:pPr>
      <w:bookmarkStart w:id="69" w:name="_Ref43419560"/>
      <w:r>
        <w:t xml:space="preserve">Figure </w:t>
      </w:r>
      <w:fldSimple w:instr=" STYLEREF 1 \s ">
        <w:r w:rsidR="00B957CE">
          <w:rPr>
            <w:noProof/>
          </w:rPr>
          <w:t>1</w:t>
        </w:r>
      </w:fldSimple>
      <w:r w:rsidR="00252BFE">
        <w:noBreakHyphen/>
      </w:r>
      <w:fldSimple w:instr=" SEQ Figure \* ARABIC \s 1 ">
        <w:r w:rsidR="00B957CE">
          <w:rPr>
            <w:noProof/>
          </w:rPr>
          <w:t>17</w:t>
        </w:r>
      </w:fldSimple>
      <w:bookmarkEnd w:id="69"/>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B957CE">
        <w:t>1.15</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477A4684"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w:t>
      </w:r>
      <w:r w:rsidR="00F24967">
        <w:t>,</w:t>
      </w:r>
      <w:r w:rsidR="00700761">
        <w:t xml:space="preserve">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w:t>
      </w:r>
      <w:r w:rsidR="00555805">
        <w:lastRenderedPageBreak/>
        <w:t>note that the selection masks</w:t>
      </w:r>
      <w:r w:rsidR="000E222D">
        <w:t>,</w:t>
      </w:r>
      <w:r w:rsidR="00555805">
        <w:t xml:space="preserve"> </w:t>
      </w:r>
      <w:r w:rsidR="007D54E0">
        <w:t>defining which lattice points</w:t>
      </w:r>
      <w:r w:rsidR="009A070C">
        <w:t xml:space="preserve"> are</w:t>
      </w:r>
      <w:r w:rsidR="007D54E0">
        <w:t xml:space="preserve">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B957CE">
        <w:t xml:space="preserve">Figure </w:t>
      </w:r>
      <w:r w:rsidR="00B957CE">
        <w:rPr>
          <w:noProof/>
        </w:rPr>
        <w:t>1</w:t>
      </w:r>
      <w:r w:rsidR="00B957CE">
        <w:noBreakHyphen/>
      </w:r>
      <w:r w:rsidR="00B957CE">
        <w:rPr>
          <w:noProof/>
        </w:rPr>
        <w:t>17</w:t>
      </w:r>
      <w:r w:rsidR="000E222D">
        <w:fldChar w:fldCharType="end"/>
      </w:r>
      <w:r w:rsidR="000E222D">
        <w:t>)</w:t>
      </w:r>
      <w:r w:rsidR="007D54E0">
        <w:t xml:space="preserve">. These files are given the same name as 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B957CE">
        <w:t xml:space="preserve">Figure </w:t>
      </w:r>
      <w:r w:rsidR="00B957CE">
        <w:rPr>
          <w:noProof/>
        </w:rPr>
        <w:t>1</w:t>
      </w:r>
      <w:r w:rsidR="00B957CE">
        <w:noBreakHyphen/>
      </w:r>
      <w:r w:rsidR="00B957CE">
        <w:rPr>
          <w:noProof/>
        </w:rPr>
        <w:t>18</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5F05BECE">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00D45D1D" w:rsidR="004D7002" w:rsidRPr="004D7002" w:rsidRDefault="00700761" w:rsidP="00166484">
      <w:pPr>
        <w:pStyle w:val="Caption"/>
      </w:pPr>
      <w:bookmarkStart w:id="70" w:name="_Ref43419268"/>
      <w:r>
        <w:t xml:space="preserve">Figure </w:t>
      </w:r>
      <w:fldSimple w:instr=" STYLEREF 1 \s ">
        <w:r w:rsidR="00B957CE">
          <w:rPr>
            <w:noProof/>
          </w:rPr>
          <w:t>1</w:t>
        </w:r>
      </w:fldSimple>
      <w:r w:rsidR="00252BFE">
        <w:noBreakHyphen/>
      </w:r>
      <w:fldSimple w:instr=" SEQ Figure \* ARABIC \s 1 ">
        <w:r w:rsidR="00B957CE">
          <w:rPr>
            <w:noProof/>
          </w:rPr>
          <w:t>18</w:t>
        </w:r>
      </w:fldSimple>
      <w:bookmarkEnd w:id="70"/>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57DC246A"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w:t>
      </w:r>
      <w:r w:rsidR="00F24967">
        <w:t>-</w:t>
      </w:r>
      <w:r>
        <w:t>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B957CE">
        <w:t>1.16</w:t>
      </w:r>
      <w:r w:rsidR="00A70868">
        <w:fldChar w:fldCharType="end"/>
      </w:r>
      <w:r w:rsidR="00A70868">
        <w:t xml:space="preserve">) </w:t>
      </w:r>
      <w:r w:rsidR="00CC735E">
        <w:t>centered at -x,-y with a half</w:t>
      </w:r>
      <w:r w:rsidR="00F24967">
        <w:t>-</w:t>
      </w:r>
      <w:r w:rsidR="00CC735E">
        <w:t>width of -rx,-ry. With the -invert 0 option, only grid points inside the rectangle will be included in the output mask</w:t>
      </w:r>
      <w:r w:rsidR="00F24967">
        <w:t>,</w:t>
      </w:r>
      <w:r w:rsidR="00CC735E">
        <w:t xml:space="preserve"> and with -invert 1</w:t>
      </w:r>
      <w:r w:rsidR="00F24967">
        <w:t>,</w:t>
      </w:r>
      <w:r w:rsidR="00CC735E">
        <w:t xml:space="preserve">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w:t>
      </w:r>
      <w:r w:rsidR="00F24967">
        <w:t>is</w:t>
      </w:r>
      <w:r w:rsidR="00DD41B4">
        <w:t xml:space="preserv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31194736"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B957CE">
        <w:t xml:space="preserve">Figure </w:t>
      </w:r>
      <w:r w:rsidR="00B957CE">
        <w:rPr>
          <w:noProof/>
        </w:rPr>
        <w:t>1</w:t>
      </w:r>
      <w:r w:rsidR="00B957CE">
        <w:noBreakHyphen/>
      </w:r>
      <w:r w:rsidR="00B957CE">
        <w:rPr>
          <w:noProof/>
        </w:rPr>
        <w:t>19</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76925F49" w:rsidR="00CC735E" w:rsidRDefault="00CC735E" w:rsidP="00166484">
      <w:pPr>
        <w:pStyle w:val="Caption"/>
        <w:jc w:val="both"/>
      </w:pPr>
      <w:bookmarkStart w:id="71" w:name="_Ref90976014"/>
      <w:r>
        <w:t xml:space="preserve">Figure </w:t>
      </w:r>
      <w:fldSimple w:instr=" STYLEREF 1 \s ">
        <w:r w:rsidR="00B957CE">
          <w:rPr>
            <w:noProof/>
          </w:rPr>
          <w:t>1</w:t>
        </w:r>
      </w:fldSimple>
      <w:r w:rsidR="00252BFE">
        <w:noBreakHyphen/>
      </w:r>
      <w:fldSimple w:instr=" SEQ Figure \* ARABIC \s 1 ">
        <w:r w:rsidR="00B957CE">
          <w:rPr>
            <w:noProof/>
          </w:rPr>
          <w:t>19</w:t>
        </w:r>
      </w:fldSimple>
      <w:bookmarkEnd w:id="71"/>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0C040DF1"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 xml:space="preserve">region of interest. For example, we could make a probability distribution for the rank </w:t>
      </w:r>
      <w:r w:rsidR="00F24967">
        <w:t>two</w:t>
      </w:r>
      <w:r>
        <w:t xml:space="preserve">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B957CE">
        <w:t>1.15</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706A049E"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B957CE">
        <w:t xml:space="preserve">Figure </w:t>
      </w:r>
      <w:r w:rsidR="00B957CE">
        <w:rPr>
          <w:noProof/>
        </w:rPr>
        <w:t>1</w:t>
      </w:r>
      <w:r w:rsidR="00B957CE">
        <w:noBreakHyphen/>
      </w:r>
      <w:r w:rsidR="00B957CE">
        <w:rPr>
          <w:noProof/>
        </w:rPr>
        <w:t>20</w:t>
      </w:r>
      <w:r w:rsidR="00E71530">
        <w:fldChar w:fldCharType="end"/>
      </w:r>
      <w:r w:rsidR="00E71530">
        <w:t>.</w:t>
      </w:r>
    </w:p>
    <w:p w14:paraId="4C973D22" w14:textId="77777777" w:rsidR="00E71530" w:rsidRDefault="00E71530" w:rsidP="00E71530">
      <w:pPr>
        <w:keepNext/>
        <w:jc w:val="center"/>
      </w:pPr>
      <w:r>
        <w:rPr>
          <w:noProof/>
        </w:rPr>
        <w:lastRenderedPageBreak/>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06C26A27" w:rsidR="00627F1B" w:rsidRDefault="00E71530" w:rsidP="00166484">
      <w:pPr>
        <w:pStyle w:val="Caption"/>
        <w:jc w:val="both"/>
      </w:pPr>
      <w:bookmarkStart w:id="72" w:name="_Ref81947989"/>
      <w:r>
        <w:t xml:space="preserve">Figure </w:t>
      </w:r>
      <w:fldSimple w:instr=" STYLEREF 1 \s ">
        <w:r w:rsidR="00B957CE">
          <w:rPr>
            <w:noProof/>
          </w:rPr>
          <w:t>1</w:t>
        </w:r>
      </w:fldSimple>
      <w:r w:rsidR="00252BFE">
        <w:noBreakHyphen/>
      </w:r>
      <w:fldSimple w:instr=" SEQ Figure \* ARABIC \s 1 ">
        <w:r w:rsidR="00B957CE">
          <w:rPr>
            <w:noProof/>
          </w:rPr>
          <w:t>20</w:t>
        </w:r>
      </w:fldSimple>
      <w:bookmarkEnd w:id="72"/>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To generate a mask of the bulk lipids 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w:t>
      </w:r>
      <w:r w:rsidR="008A6EBC">
        <w:t>tens</w:t>
      </w:r>
      <w:r w:rsidR="00FD42D6">
        <w:t xml:space="preserve"> of nm thick around that. The resulting mask defines the bulk lipids. </w:t>
      </w:r>
      <w:r>
        <w:t xml:space="preserve"> </w:t>
      </w:r>
    </w:p>
    <w:p w14:paraId="41A3911B" w14:textId="7B52EDBB" w:rsidR="00E658FB" w:rsidRDefault="00F1628B" w:rsidP="00E658FB">
      <w:pPr>
        <w:pStyle w:val="Heading2"/>
      </w:pPr>
      <w:bookmarkStart w:id="73" w:name="_Ref90976402"/>
      <w:bookmarkStart w:id="74" w:name="_Ref91363483"/>
      <w:r>
        <w:t xml:space="preserve"> </w:t>
      </w:r>
      <w:bookmarkStart w:id="75" w:name="_Ref109045124"/>
      <w:bookmarkStart w:id="76" w:name="_Toc153792494"/>
      <w:r w:rsidR="00E658FB">
        <w:t>File Naming</w:t>
      </w:r>
      <w:r w:rsidR="00CE067C">
        <w:t xml:space="preserve"> Convention</w:t>
      </w:r>
      <w:bookmarkEnd w:id="73"/>
      <w:r w:rsidR="00085BF6">
        <w:t>s</w:t>
      </w:r>
      <w:bookmarkEnd w:id="74"/>
      <w:bookmarkEnd w:id="75"/>
      <w:bookmarkEnd w:id="76"/>
    </w:p>
    <w:p w14:paraId="0C17635F" w14:textId="6E14BE95"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w:t>
      </w:r>
      <w:r w:rsidR="00764E1D">
        <w:t>n</w:t>
      </w:r>
      <w:r w:rsidR="00EB1834">
        <w:t xml:space="preserve">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w:t>
      </w:r>
      <w:r w:rsidR="00764E1D">
        <w:t xml:space="preserve">the </w:t>
      </w:r>
      <w:r w:rsidR="00400D5D">
        <w:t>leaflet finder</w:t>
      </w:r>
      <w:r w:rsidR="00287DCE">
        <w:t>,</w:t>
      </w:r>
      <w:r w:rsidR="00400D5D">
        <w:t xml:space="preserve"> receive the prm extension.</w:t>
      </w:r>
      <w:r w:rsidR="00EB1834">
        <w:t xml:space="preserve"> </w:t>
      </w:r>
      <w:r w:rsidR="0079091B">
        <w:t xml:space="preserve">Atom selections from a selection text are given the sel extension.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 xml:space="preserve">an error message is displayed, and the program </w:t>
      </w:r>
      <w:r w:rsidR="00764E1D">
        <w:t xml:space="preserve">is </w:t>
      </w:r>
      <w:r w:rsidR="00287DCE">
        <w:t>terminated should</w:t>
      </w:r>
      <w:r w:rsidR="00B90851">
        <w:t xml:space="preserve"> the wrong extension </w:t>
      </w:r>
      <w:r w:rsidR="00764E1D">
        <w:t>be</w:t>
      </w:r>
      <w:r w:rsidR="00B90851">
        <w:t xml:space="preserve"> used</w:t>
      </w:r>
      <w:r w:rsidR="00287DCE">
        <w:t>.</w:t>
      </w:r>
      <w:r w:rsidR="00B90851">
        <w:t xml:space="preserve"> </w:t>
      </w:r>
    </w:p>
    <w:p w14:paraId="761342CB" w14:textId="71922BEF"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B957CE">
        <w:rPr>
          <w:rFonts w:eastAsiaTheme="minorEastAsia"/>
        </w:rPr>
        <w:t>1.12</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B957CE">
        <w:t>1.14</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B957CE">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 xml:space="preserve">When these files are used as </w:t>
      </w:r>
      <w:r w:rsidR="003C4F03">
        <w:lastRenderedPageBreak/>
        <w:t>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indexing tag</w:t>
      </w:r>
      <w:r w:rsidR="00764E1D">
        <w:t>; n</w:t>
      </w:r>
      <w:r w:rsidR="00CD6F60">
        <w:t>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w:t>
      </w:r>
      <w:r w:rsidR="00764E1D">
        <w:t>,</w:t>
      </w:r>
      <w:r w:rsidR="003035E8">
        <w:t xml:space="preserve"> which </w:t>
      </w:r>
      <w:r w:rsidR="00535FD5">
        <w:t>may</w:t>
      </w:r>
      <w:r w:rsidR="003035E8">
        <w:t xml:space="preserve"> be viewed by including the -h tag.  </w:t>
      </w:r>
    </w:p>
    <w:p w14:paraId="0C9AC303" w14:textId="3777092F" w:rsidR="00627F1B" w:rsidRDefault="00F1628B" w:rsidP="00627F1B">
      <w:pPr>
        <w:pStyle w:val="Heading2"/>
      </w:pPr>
      <w:bookmarkStart w:id="77" w:name="_Ref90969940"/>
      <w:bookmarkStart w:id="78" w:name="_Ref91669196"/>
      <w:bookmarkStart w:id="79" w:name="_Ref91669378"/>
      <w:bookmarkStart w:id="80" w:name="_Ref91670344"/>
      <w:bookmarkStart w:id="81" w:name="_Ref91671113"/>
      <w:bookmarkStart w:id="82" w:name="_Ref91671245"/>
      <w:r>
        <w:t xml:space="preserve"> </w:t>
      </w:r>
      <w:bookmarkStart w:id="83" w:name="_Toc153792495"/>
      <w:r w:rsidR="00627F1B">
        <w:t>Rectangular Selections</w:t>
      </w:r>
      <w:bookmarkEnd w:id="77"/>
      <w:r w:rsidR="00CB22A3">
        <w:t xml:space="preserve"> and Masking Files</w:t>
      </w:r>
      <w:bookmarkEnd w:id="78"/>
      <w:bookmarkEnd w:id="79"/>
      <w:bookmarkEnd w:id="80"/>
      <w:bookmarkEnd w:id="81"/>
      <w:bookmarkEnd w:id="82"/>
      <w:bookmarkEnd w:id="83"/>
    </w:p>
    <w:p w14:paraId="535FE46A" w14:textId="6A8CF518" w:rsidR="00816FAF" w:rsidRDefault="009C44AA" w:rsidP="00602FFE">
      <w:pPr>
        <w:jc w:val="both"/>
      </w:pPr>
      <w:r>
        <w:t>For some analysis tools</w:t>
      </w:r>
      <w:r w:rsidR="00764E1D">
        <w:t>,</w:t>
      </w:r>
      <w:r>
        <w:t xml:space="preserve">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w:t>
      </w:r>
      <w:r w:rsidR="00764E1D">
        <w:t>-</w:t>
      </w:r>
      <w:r w:rsidR="00602FFE">
        <w:t>width of each side. This is done with the -x, -y, -rx</w:t>
      </w:r>
      <w:r w:rsidR="00764E1D">
        <w:t>,</w:t>
      </w:r>
      <w:r w:rsidR="00602FFE">
        <w:t xml:space="preserve"> and -ry tags</w:t>
      </w:r>
      <w:r w:rsidR="00764E1D">
        <w:t>,</w:t>
      </w:r>
      <w:r w:rsidR="00602FFE">
        <w:t xml:space="preserve">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B957CE">
        <w:t>1.12</w:t>
      </w:r>
      <w:r w:rsidR="00D673DD">
        <w:fldChar w:fldCharType="end"/>
      </w:r>
      <w:r w:rsidR="00D673DD">
        <w:t>)</w:t>
      </w:r>
      <w:r w:rsidR="006E0E09">
        <w:t xml:space="preserve"> and nm otherwise</w:t>
      </w:r>
      <w:r w:rsidR="000A51EC">
        <w:t xml:space="preserve">. For example, </w:t>
      </w:r>
      <w:r w:rsidR="006E0E09">
        <w:t>if assuming a matrix format</w:t>
      </w:r>
      <w:r w:rsidR="00764E1D">
        <w:t>,</w:t>
      </w:r>
      <w:r w:rsidR="006E0E09">
        <w:t xml:space="preserve">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twice -rx</w:t>
      </w:r>
      <w:r w:rsidR="00764E1D">
        <w:t>,</w:t>
      </w:r>
      <w:r w:rsidR="000A51EC">
        <w:t xml:space="preserve">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B957CE">
        <w:t xml:space="preserve">Figure </w:t>
      </w:r>
      <w:r w:rsidR="00B957CE">
        <w:rPr>
          <w:noProof/>
        </w:rPr>
        <w:t>1</w:t>
      </w:r>
      <w:r w:rsidR="00B957CE">
        <w:noBreakHyphen/>
      </w:r>
      <w:r w:rsidR="00B957CE">
        <w:rPr>
          <w:noProof/>
        </w:rPr>
        <w:t>21</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6B48C4D5" w:rsidR="00CB22A3" w:rsidRDefault="00CB22A3" w:rsidP="00166484">
      <w:pPr>
        <w:spacing w:after="200"/>
        <w:ind w:firstLine="720"/>
        <w:jc w:val="both"/>
      </w:pPr>
      <w:r>
        <w:t>An alternative to using a rectangular selection is to specify the selection using a masking file. A masking file contains grid data whose values are used to indicate which lattice points are 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B957CE">
        <w:t xml:space="preserve">Figure </w:t>
      </w:r>
      <w:r w:rsidR="00B957CE">
        <w:rPr>
          <w:noProof/>
        </w:rPr>
        <w:t>1</w:t>
      </w:r>
      <w:r w:rsidR="00B957CE">
        <w:noBreakHyphen/>
      </w:r>
      <w:r w:rsidR="00B957CE">
        <w:rPr>
          <w:noProof/>
        </w:rPr>
        <w:t>21</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5E1724AA" w:rsidR="00BA6382" w:rsidRPr="00627F1B" w:rsidRDefault="00BA6382" w:rsidP="00166484">
      <w:pPr>
        <w:pStyle w:val="Caption"/>
        <w:jc w:val="both"/>
      </w:pPr>
      <w:bookmarkStart w:id="84" w:name="_Ref90980174"/>
      <w:r>
        <w:t xml:space="preserve">Figure </w:t>
      </w:r>
      <w:fldSimple w:instr=" STYLEREF 1 \s ">
        <w:r w:rsidR="00B957CE">
          <w:rPr>
            <w:noProof/>
          </w:rPr>
          <w:t>1</w:t>
        </w:r>
      </w:fldSimple>
      <w:r w:rsidR="00252BFE">
        <w:noBreakHyphen/>
      </w:r>
      <w:fldSimple w:instr=" SEQ Figure \* ARABIC \s 1 ">
        <w:r w:rsidR="00B957CE">
          <w:rPr>
            <w:noProof/>
          </w:rPr>
          <w:t>21</w:t>
        </w:r>
      </w:fldSimple>
      <w:bookmarkEnd w:id="84"/>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85" w:name="_Ref91257590"/>
      <w:r>
        <w:t xml:space="preserve"> </w:t>
      </w:r>
      <w:bookmarkStart w:id="86" w:name="_Toc153792496"/>
      <w:r w:rsidR="00F348A9">
        <w:t>Noise</w:t>
      </w:r>
      <w:r w:rsidR="00E658FB">
        <w:t xml:space="preserve"> Filters</w:t>
      </w:r>
      <w:bookmarkEnd w:id="85"/>
      <w:bookmarkEnd w:id="86"/>
    </w:p>
    <w:p w14:paraId="37787AE8" w14:textId="25DED8FB"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w:t>
      </w:r>
      <w:r w:rsidR="00872FCB">
        <w:lastRenderedPageBreak/>
        <w:t xml:space="preserve">be </w:t>
      </w:r>
      <w:r w:rsidR="009107A2">
        <w:t xml:space="preserve">deemed </w:t>
      </w:r>
      <w:r w:rsidR="00872FCB">
        <w:t xml:space="preserve">insignificant if the </w:t>
      </w:r>
      <w:r w:rsidR="004C01B6">
        <w:t>residence time</w:t>
      </w:r>
      <w:r w:rsidR="00872FCB">
        <w:t xml:space="preserve"> is too s</w:t>
      </w:r>
      <w:r w:rsidR="00764E1D">
        <w:t>hort</w:t>
      </w:r>
      <w:r w:rsidR="00872FCB">
        <w:t xml:space="preserve">. </w:t>
      </w:r>
      <w:r w:rsidR="00BF7E86">
        <w:t>In this case, a</w:t>
      </w:r>
      <w:r w:rsidR="00872FCB">
        <w:t xml:space="preserve"> </w:t>
      </w:r>
      <w:r w:rsidR="00176DA5">
        <w:t>noise</w:t>
      </w:r>
      <w:r w:rsidR="00872FCB">
        <w:t xml:space="preserve"> filter c</w:t>
      </w:r>
      <w:r w:rsidR="009107A2">
        <w:t>a</w:t>
      </w:r>
      <w:r w:rsidR="00BF7E86">
        <w:t>n</w:t>
      </w:r>
      <w:r w:rsidR="00872FCB">
        <w:t xml:space="preserve"> be used to </w:t>
      </w:r>
      <w:r w:rsidR="002E2B5D">
        <w:t>remove such events by assigning a b</w:t>
      </w:r>
      <w:r w:rsidR="007F6E18">
        <w:t>inding</w:t>
      </w:r>
      <w:r w:rsidR="002E2B5D">
        <w:t xml:space="preserve"> state</w:t>
      </w:r>
      <w:r w:rsidR="00D62B20">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764E1D">
        <w:t>,</w:t>
      </w:r>
      <w:r w:rsidR="000956B9">
        <w:t xml:space="preserve"> and the filtered state </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ω</m:t>
                      </m:r>
                      <m:d>
                        <m:dPr>
                          <m:ctrlPr>
                            <w:rPr>
                              <w:rFonts w:ascii="Cambria Math" w:hAnsi="Cambria Math"/>
                              <w:i/>
                            </w:rPr>
                          </m:ctrlPr>
                        </m:dPr>
                        <m:e>
                          <m:r>
                            <w:rPr>
                              <w:rFonts w:ascii="Cambria Math" w:hAnsi="Cambria Math"/>
                            </w:rPr>
                            <m:t>2N+1</m:t>
                          </m:r>
                        </m:e>
                      </m:d>
                    </m:e>
                    <m:e>
                      <m:r>
                        <w:rPr>
                          <w:rFonts w:ascii="Cambria Math" w:hAnsi="Cambria Math"/>
                        </w:rPr>
                        <m:t xml:space="preserve"> 0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lt; ω</m:t>
                      </m:r>
                      <m:d>
                        <m:dPr>
                          <m:ctrlPr>
                            <w:rPr>
                              <w:rFonts w:ascii="Cambria Math" w:hAnsi="Cambria Math"/>
                              <w:i/>
                            </w:rPr>
                          </m:ctrlPr>
                        </m:dPr>
                        <m:e>
                          <m:r>
                            <w:rPr>
                              <w:rFonts w:ascii="Cambria Math" w:hAnsi="Cambria Math"/>
                            </w:rPr>
                            <m:t>2N+1</m:t>
                          </m:r>
                        </m:e>
                      </m:d>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5</m:t>
                  </m:r>
                </m:e>
              </m:d>
              <m:ctrlPr>
                <w:rPr>
                  <w:rFonts w:ascii="Cambria Math" w:hAnsi="Cambria Math"/>
                  <w:i/>
                </w:rPr>
              </m:ctrlPr>
            </m:e>
          </m:eqArr>
        </m:oMath>
      </m:oMathPara>
    </w:p>
    <w:p w14:paraId="54C5AC1E" w14:textId="5EDE3904" w:rsidR="00872FCB" w:rsidRPr="000956B9" w:rsidRDefault="000956B9" w:rsidP="00D62B20">
      <w:pPr>
        <w:spacing w:after="200"/>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is the number of times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w:t>
      </w:r>
      <w:r w:rsidR="00764E1D">
        <w:rPr>
          <w:rFonts w:eastAsiaTheme="minorEastAsia"/>
        </w:rPr>
        <w:t>,</w:t>
      </w:r>
      <w:r>
        <w:rPr>
          <w:rFonts w:eastAsiaTheme="minorEastAsia"/>
        </w:rPr>
        <w:t xml:space="preserv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B957CE">
        <w:t xml:space="preserve">Figure </w:t>
      </w:r>
      <w:r w:rsidR="00B957CE">
        <w:rPr>
          <w:noProof/>
        </w:rPr>
        <w:t>1</w:t>
      </w:r>
      <w:r w:rsidR="00B957CE">
        <w:noBreakHyphen/>
      </w:r>
      <w:r w:rsidR="00B957CE">
        <w:rPr>
          <w:noProof/>
        </w:rPr>
        <w:t>22</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drawing>
          <wp:inline distT="0" distB="0" distL="0" distR="0" wp14:anchorId="47C3D8A6" wp14:editId="57A16382">
            <wp:extent cx="4353942" cy="265468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53942" cy="2654686"/>
                    </a:xfrm>
                    <a:prstGeom prst="rect">
                      <a:avLst/>
                    </a:prstGeom>
                  </pic:spPr>
                </pic:pic>
              </a:graphicData>
            </a:graphic>
          </wp:inline>
        </w:drawing>
      </w:r>
    </w:p>
    <w:p w14:paraId="40922C11" w14:textId="3D3B4B65" w:rsidR="00226DA3" w:rsidRDefault="00F82E60" w:rsidP="008E7A94">
      <w:pPr>
        <w:pStyle w:val="Caption"/>
        <w:jc w:val="both"/>
      </w:pPr>
      <w:bookmarkStart w:id="87" w:name="_Ref90980815"/>
      <w:r>
        <w:t xml:space="preserve">Figure </w:t>
      </w:r>
      <w:fldSimple w:instr=" STYLEREF 1 \s ">
        <w:r w:rsidR="00B957CE">
          <w:rPr>
            <w:noProof/>
          </w:rPr>
          <w:t>1</w:t>
        </w:r>
      </w:fldSimple>
      <w:r w:rsidR="00252BFE">
        <w:noBreakHyphen/>
      </w:r>
      <w:fldSimple w:instr=" SEQ Figure \* ARABIC \s 1 ">
        <w:r w:rsidR="00B957CE">
          <w:rPr>
            <w:noProof/>
          </w:rPr>
          <w:t>22</w:t>
        </w:r>
      </w:fldSimple>
      <w:bookmarkEnd w:id="87"/>
      <w:r>
        <w:t xml:space="preserve"> An example of a </w:t>
      </w:r>
      <w:r w:rsidR="00176DA5">
        <w:t>noise</w:t>
      </w:r>
      <w:r>
        <w:t xml:space="preserve"> filter</w:t>
      </w:r>
      <w:r w:rsidR="00EB37F6">
        <w:t>. Here the filtered property is the binding state</w:t>
      </w:r>
      <w:r w:rsidR="0058715F">
        <w:t xml:space="preserve"> </w:t>
      </w:r>
      <m:oMath>
        <m:sSub>
          <m:sSubPr>
            <m:ctrlPr>
              <w:rPr>
                <w:rFonts w:ascii="Cambria Math" w:hAnsi="Cambria Math"/>
              </w:rPr>
            </m:ctrlPr>
          </m:sSubPr>
          <m:e>
            <m:r>
              <w:rPr>
                <w:rFonts w:ascii="Cambria Math" w:hAnsi="Cambria Math"/>
              </w:rPr>
              <m:t>b</m:t>
            </m:r>
          </m:e>
          <m:sub>
            <m:r>
              <w:rPr>
                <w:rFonts w:ascii="Cambria Math" w:hAnsi="Cambria Math"/>
              </w:rPr>
              <m:t>t</m:t>
            </m:r>
          </m:sub>
        </m:sSub>
      </m:oMath>
      <w:r w:rsidR="00EB37F6">
        <w:t xml:space="preserve"> as described in the main text above. The filter half</w:t>
      </w:r>
      <w:r w:rsidR="00EE3B2D">
        <w:t>-</w:t>
      </w:r>
      <w:r w:rsidR="00EB37F6">
        <w:t xml:space="preserve">width is set to N = 3 frames and a cutoff of 0.5 is used. This means a total 0f 0.5*(2*3+1) = 4 frames must be bound for the </w:t>
      </w:r>
      <w:r w:rsidR="0058715F">
        <w:t xml:space="preserve">filtered </w:t>
      </w:r>
      <w:r w:rsidR="00EB37F6">
        <w:t>binding state</w:t>
      </w:r>
      <w:r w:rsidR="0058715F">
        <w:t xml:space="preserve"> </w:t>
      </w:r>
      <m:oMath>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EB37F6">
        <w:t xml:space="preserve"> to be classified as 1.   </w:t>
      </w:r>
    </w:p>
    <w:p w14:paraId="06CAB22D" w14:textId="06299FF7" w:rsidR="008E7A94" w:rsidRDefault="008E7A94" w:rsidP="00226DA3">
      <w:pPr>
        <w:pStyle w:val="Heading2"/>
      </w:pPr>
      <w:r>
        <w:t xml:space="preserve"> </w:t>
      </w:r>
      <w:bookmarkStart w:id="88" w:name="_Ref108689834"/>
      <w:bookmarkStart w:id="89" w:name="_Toc153792497"/>
      <w:r>
        <w:t>Discretized Voronoi Diagrams</w:t>
      </w:r>
      <w:bookmarkEnd w:id="88"/>
      <w:bookmarkEnd w:id="89"/>
    </w:p>
    <w:p w14:paraId="0A41E0E2" w14:textId="22EC9514" w:rsidR="008E7A94" w:rsidRDefault="008E7A94" w:rsidP="0069471B">
      <w:pPr>
        <w:spacing w:after="200"/>
        <w:jc w:val="both"/>
      </w:pPr>
      <w:r>
        <w:t>MOSAICS uses discretized Voronoi tessellations</w:t>
      </w:r>
      <w:r w:rsidR="00764E1D">
        <w:t>,</w:t>
      </w:r>
      <w:r>
        <w:t xml:space="preserve"> also called a Voronoi diagram</w:t>
      </w:r>
      <w:r w:rsidR="00764E1D">
        <w:t>,</w:t>
      </w:r>
      <w:r>
        <w:t xml:space="preserve"> to represent the lipid</w:t>
      </w:r>
      <w:r w:rsidR="0051073C">
        <w:t>’</w:t>
      </w:r>
      <w:r>
        <w:t>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w:t>
      </w:r>
      <w:r w:rsidR="006B5BA6">
        <w:t xml:space="preserve"> (</w:t>
      </w:r>
      <w:r w:rsidR="006B5BA6">
        <w:fldChar w:fldCharType="begin"/>
      </w:r>
      <w:r w:rsidR="006B5BA6">
        <w:instrText xml:space="preserve"> REF _Ref117582748 \h </w:instrText>
      </w:r>
      <w:r w:rsidR="006B5BA6">
        <w:fldChar w:fldCharType="separate"/>
      </w:r>
      <w:r w:rsidR="00B957CE">
        <w:t xml:space="preserve">Figure </w:t>
      </w:r>
      <w:r w:rsidR="00B957CE">
        <w:rPr>
          <w:noProof/>
        </w:rPr>
        <w:t>1</w:t>
      </w:r>
      <w:r w:rsidR="00B957CE">
        <w:noBreakHyphen/>
      </w:r>
      <w:r w:rsidR="00B957CE">
        <w:rPr>
          <w:noProof/>
        </w:rPr>
        <w:t>23</w:t>
      </w:r>
      <w:r w:rsidR="006B5BA6">
        <w:fldChar w:fldCharType="end"/>
      </w:r>
      <w:r w:rsidR="006B5BA6">
        <w:t>)</w:t>
      </w:r>
      <w:r>
        <w:t xml:space="preserve">.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8">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22342EAC" w:rsidR="0069471B" w:rsidRDefault="0069471B" w:rsidP="0069471B">
      <w:pPr>
        <w:pStyle w:val="Caption"/>
        <w:jc w:val="both"/>
      </w:pPr>
      <w:bookmarkStart w:id="90" w:name="_Ref117582748"/>
      <w:r>
        <w:t xml:space="preserve">Figure </w:t>
      </w:r>
      <w:fldSimple w:instr=" STYLEREF 1 \s ">
        <w:r w:rsidR="00B957CE">
          <w:rPr>
            <w:noProof/>
          </w:rPr>
          <w:t>1</w:t>
        </w:r>
      </w:fldSimple>
      <w:r w:rsidR="00252BFE">
        <w:noBreakHyphen/>
      </w:r>
      <w:fldSimple w:instr=" SEQ Figure \* ARABIC \s 1 ">
        <w:r w:rsidR="00B957CE">
          <w:rPr>
            <w:noProof/>
          </w:rPr>
          <w:t>23</w:t>
        </w:r>
      </w:fldSimple>
      <w:bookmarkEnd w:id="90"/>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7DC70D2F" w:rsidR="008E7A94" w:rsidRDefault="008E7A94" w:rsidP="0069471B">
      <w:pPr>
        <w:spacing w:after="200"/>
        <w:ind w:firstLine="720"/>
        <w:jc w:val="both"/>
      </w:pPr>
      <w:r>
        <w:t xml:space="preserve">The computation of a discretized Voronoi diagram thus requires N*L distance calculations where N is the number of lipids and L </w:t>
      </w:r>
      <w:r w:rsidR="00764E1D">
        <w:t xml:space="preserve">is </w:t>
      </w:r>
      <w:r>
        <w:t>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w:t>
      </w:r>
      <w:r w:rsidR="000B5A15">
        <w:t xml:space="preserve"> (</w:t>
      </w:r>
      <w:r w:rsidR="000B5A15">
        <w:fldChar w:fldCharType="begin"/>
      </w:r>
      <w:r w:rsidR="000B5A15">
        <w:instrText xml:space="preserve"> REF _Ref118186546 \h </w:instrText>
      </w:r>
      <w:r w:rsidR="000B5A15">
        <w:fldChar w:fldCharType="separate"/>
      </w:r>
      <w:r w:rsidR="00B957CE">
        <w:t xml:space="preserve">Figure </w:t>
      </w:r>
      <w:r w:rsidR="00B957CE">
        <w:rPr>
          <w:noProof/>
        </w:rPr>
        <w:t>1</w:t>
      </w:r>
      <w:r w:rsidR="00B957CE">
        <w:noBreakHyphen/>
      </w:r>
      <w:r w:rsidR="00B957CE">
        <w:rPr>
          <w:noProof/>
        </w:rPr>
        <w:t>24</w:t>
      </w:r>
      <w:r w:rsidR="000B5A15">
        <w:fldChar w:fldCharType="end"/>
      </w:r>
      <w:r w:rsidR="000B5A15">
        <w:t>)</w:t>
      </w:r>
      <w:r w:rsidR="00764E1D">
        <w:t>,</w:t>
      </w:r>
      <w:r>
        <w:t xml:space="preserve"> the lipid whose lipid-to-lattice-point distance is </w:t>
      </w:r>
      <w:r w:rsidR="00764E1D">
        <w:t xml:space="preserve">the </w:t>
      </w:r>
      <w:r>
        <w:t>shortest will be contained in the list. It then reasons that the lipid-to-lattice-point distance must be computed and compared only for these lipids. For lattice points missed by the stamping procedure</w:t>
      </w:r>
      <w:r w:rsidR="00764E1D">
        <w:t>,</w:t>
      </w:r>
      <w:r>
        <w:t xml:space="preserv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approximately 0.8 nm</w:t>
      </w:r>
      <w:r w:rsidR="00764E1D">
        <w:t>,</w:t>
      </w:r>
      <w:r w:rsidR="00434B1C">
        <w:t xml:space="preserve"> and the default stamping radius is thus set to this value. Given this approach, we observe an increase in </w:t>
      </w:r>
      <w:r w:rsidR="00764E1D">
        <w:t xml:space="preserve">the </w:t>
      </w:r>
      <w:r w:rsidR="00434B1C">
        <w:t xml:space="preserve">computational efficiency of discretized Voronoi </w:t>
      </w:r>
      <w:r w:rsidR="00B62465">
        <w:t>tessellations</w:t>
      </w:r>
      <w:r w:rsidR="00434B1C">
        <w:t xml:space="preserve">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7E2832A8" w14:textId="6C088B55" w:rsidR="001B346B" w:rsidRDefault="001B346B" w:rsidP="00307399">
      <w:pPr>
        <w:pStyle w:val="Caption"/>
        <w:jc w:val="both"/>
      </w:pPr>
      <w:bookmarkStart w:id="91" w:name="_Ref118186546"/>
      <w:r>
        <w:t xml:space="preserve">Figure </w:t>
      </w:r>
      <w:fldSimple w:instr=" STYLEREF 1 \s ">
        <w:r w:rsidR="00B957CE">
          <w:rPr>
            <w:noProof/>
          </w:rPr>
          <w:t>1</w:t>
        </w:r>
      </w:fldSimple>
      <w:r w:rsidR="00252BFE">
        <w:noBreakHyphen/>
      </w:r>
      <w:fldSimple w:instr=" SEQ Figure \* ARABIC \s 1 ">
        <w:r w:rsidR="00B957CE">
          <w:rPr>
            <w:noProof/>
          </w:rPr>
          <w:t>24</w:t>
        </w:r>
      </w:fldSimple>
      <w:bookmarkEnd w:id="91"/>
      <w:r>
        <w:t xml:space="preserve"> Example of the stamp assisted Voronoi tessellation where each lipid stamps its res id to the lattice. In the example shown here we focus on a single lattice point as indicated by the intersecti</w:t>
      </w:r>
      <w:r w:rsidR="00981590">
        <w:t>ng</w:t>
      </w:r>
      <w:r>
        <w:t xml:space="preserve"> red lines. In this case, the l</w:t>
      </w:r>
      <w:r w:rsidR="00677BDE">
        <w:t>attice point</w:t>
      </w:r>
      <w:r>
        <w:t xml:space="preserve"> contains overlap with two lipids. The discretized Voronoi diagram is thus characterized at this lattice point by one of these two lipids.  </w:t>
      </w:r>
    </w:p>
    <w:p w14:paraId="471759DC" w14:textId="3A2EADFB" w:rsidR="00F05112" w:rsidRDefault="003109D1" w:rsidP="00F05112">
      <w:pPr>
        <w:pStyle w:val="Heading2"/>
      </w:pPr>
      <w:bookmarkStart w:id="92" w:name="_Ref153453330"/>
      <w:r>
        <w:t xml:space="preserve"> </w:t>
      </w:r>
      <w:bookmarkStart w:id="93" w:name="_Ref153787432"/>
      <w:bookmarkStart w:id="94" w:name="_Toc153792498"/>
      <w:r w:rsidR="00F05112">
        <w:t>Contact Screening</w:t>
      </w:r>
      <w:bookmarkEnd w:id="92"/>
      <w:bookmarkEnd w:id="93"/>
      <w:bookmarkEnd w:id="94"/>
    </w:p>
    <w:p w14:paraId="3D051397" w14:textId="51FA96B5" w:rsidR="0050210E" w:rsidRDefault="00F05112" w:rsidP="00F05112">
      <w:pPr>
        <w:jc w:val="both"/>
      </w:pPr>
      <w:r>
        <w:t xml:space="preserve">The quantification of </w:t>
      </w:r>
      <w:r w:rsidR="00CC3E1A">
        <w:t xml:space="preserve">intermolecular </w:t>
      </w:r>
      <w:r>
        <w:t xml:space="preserve">contacts is an expensive operation that becomes a performance bottleneck when required for many molecules. </w:t>
      </w:r>
      <w:r w:rsidR="00307399">
        <w:t>I</w:t>
      </w:r>
      <w:r w:rsidR="00CC3E1A">
        <w:t>t takes</w:t>
      </w:r>
      <w:r w:rsidR="00307399">
        <w:t>, for example,</w:t>
      </w:r>
      <w:r w:rsidR="00CC3E1A">
        <w:t xml:space="preserve"> N distance calculations to count the lipid-lipid contacts for a single lipid</w:t>
      </w:r>
      <w:r w:rsidR="00D459C9">
        <w:t xml:space="preserve"> atom</w:t>
      </w:r>
      <w:r w:rsidR="00CC3E1A">
        <w:t xml:space="preserve">, where N is the number of atoms in the target leaflet. </w:t>
      </w:r>
      <w:r w:rsidR="00307399">
        <w:t xml:space="preserve">Quantifying these contacts for all lipids in the target leaflet </w:t>
      </w:r>
      <w:r w:rsidR="00CC3E1A">
        <w:t>thus takes N</w:t>
      </w:r>
      <w:r w:rsidR="00CC3E1A" w:rsidRPr="00CC3E1A">
        <w:rPr>
          <w:vertAlign w:val="superscript"/>
        </w:rPr>
        <w:t>2</w:t>
      </w:r>
      <w:r w:rsidR="00CC3E1A">
        <w:t xml:space="preserve"> </w:t>
      </w:r>
      <w:r w:rsidR="00BD101D">
        <w:t xml:space="preserve">distance </w:t>
      </w:r>
      <w:r w:rsidR="00CC3E1A">
        <w:t xml:space="preserve">calculations. </w:t>
      </w:r>
      <w:r w:rsidR="00307399">
        <w:t>Of course, m</w:t>
      </w:r>
      <w:r w:rsidR="00CC3E1A">
        <w:t>ost of these distances will correspond to atom pairs far too distant to be considered a contact for any reasonable contact threshold as would be obvious upon visual inspection</w:t>
      </w:r>
      <w:r w:rsidR="00BD101D">
        <w:t xml:space="preserve"> of the molecular system</w:t>
      </w:r>
      <w:r w:rsidR="00CC3E1A">
        <w:t xml:space="preserve">. The question thus becomes how to give the analysis tools the equivalence of </w:t>
      </w:r>
      <w:r w:rsidR="00D459C9">
        <w:t>a</w:t>
      </w:r>
      <w:r w:rsidR="00CC3E1A">
        <w:t xml:space="preserve"> “visual inspection” so that most distant pairs can be </w:t>
      </w:r>
      <w:r w:rsidR="00307399">
        <w:t>skipped, and the performance improved</w:t>
      </w:r>
      <w:r w:rsidR="00CC3E1A">
        <w:t xml:space="preserve">. </w:t>
      </w:r>
      <w:r w:rsidR="00307399">
        <w:t xml:space="preserve">To achieve this aim, </w:t>
      </w:r>
      <w:r w:rsidR="0050210E">
        <w:t>select</w:t>
      </w:r>
      <w:r w:rsidR="00307399">
        <w:t xml:space="preserve"> </w:t>
      </w:r>
      <w:r w:rsidR="00CC3E1A">
        <w:t xml:space="preserve">MOSAICS </w:t>
      </w:r>
      <w:r w:rsidR="00307399">
        <w:t xml:space="preserve">tools support a “distance </w:t>
      </w:r>
      <w:r w:rsidR="00CC3E1A">
        <w:t>screening</w:t>
      </w:r>
      <w:r w:rsidR="00307399">
        <w:t>”</w:t>
      </w:r>
      <w:r w:rsidR="00CC3E1A">
        <w:t xml:space="preserve"> </w:t>
      </w:r>
      <w:r w:rsidR="00307399">
        <w:t>option where</w:t>
      </w:r>
      <w:r w:rsidR="00CC3E1A">
        <w:t xml:space="preserve"> the distance</w:t>
      </w:r>
      <w:r w:rsidR="0050210E">
        <w:t>s</w:t>
      </w:r>
      <w:r w:rsidR="00CC3E1A">
        <w:t xml:space="preserve"> between the residue</w:t>
      </w:r>
      <w:r w:rsidR="00BD101D">
        <w:t xml:space="preserve"> centers are</w:t>
      </w:r>
      <w:r w:rsidR="00307399">
        <w:t xml:space="preserve"> inspected before measurements are made between individual atoms</w:t>
      </w:r>
      <w:r w:rsidR="003747D8">
        <w:t xml:space="preserve"> (</w:t>
      </w:r>
      <w:r w:rsidR="00D459C9">
        <w:fldChar w:fldCharType="begin"/>
      </w:r>
      <w:r w:rsidR="00D459C9">
        <w:instrText xml:space="preserve"> REF _Ref153786489 \h </w:instrText>
      </w:r>
      <w:r w:rsidR="00D459C9">
        <w:fldChar w:fldCharType="separate"/>
      </w:r>
      <w:r w:rsidR="00B957CE">
        <w:t xml:space="preserve">Figure </w:t>
      </w:r>
      <w:r w:rsidR="00B957CE">
        <w:rPr>
          <w:noProof/>
        </w:rPr>
        <w:t>1</w:t>
      </w:r>
      <w:r w:rsidR="00B957CE">
        <w:noBreakHyphen/>
      </w:r>
      <w:r w:rsidR="00B957CE">
        <w:rPr>
          <w:noProof/>
        </w:rPr>
        <w:t>25</w:t>
      </w:r>
      <w:r w:rsidR="00D459C9">
        <w:fldChar w:fldCharType="end"/>
      </w:r>
      <w:r w:rsidR="003747D8">
        <w:t>)</w:t>
      </w:r>
      <w:r w:rsidR="00307399">
        <w:t>. If this distance is too large</w:t>
      </w:r>
      <w:r w:rsidR="00BD101D">
        <w:t xml:space="preserve"> for a pair of residues</w:t>
      </w:r>
      <w:r w:rsidR="00307399">
        <w:t xml:space="preserve">, where the cutoff distance is provided by the user, then it is assumed that no intermolecular contacts are possible </w:t>
      </w:r>
      <w:r w:rsidR="0050210E">
        <w:t xml:space="preserve">between those residues </w:t>
      </w:r>
      <w:r w:rsidR="00307399">
        <w:t xml:space="preserve">and no further distance calculations are performed. This approach can speed up the analysis significantly. However, care must be </w:t>
      </w:r>
      <w:r w:rsidR="0050210E">
        <w:t>taken</w:t>
      </w:r>
      <w:r w:rsidR="00307399">
        <w:t xml:space="preserve"> when deciding upon a cutoff distance </w:t>
      </w:r>
      <w:r w:rsidR="0050210E">
        <w:t>used for the screening</w:t>
      </w:r>
      <w:r w:rsidR="00307399">
        <w:t xml:space="preserve">. This consideration requires intuition </w:t>
      </w:r>
      <w:r w:rsidR="0050210E">
        <w:t>about</w:t>
      </w:r>
      <w:r w:rsidR="00307399">
        <w:t xml:space="preserve"> the molecules under investigation. </w:t>
      </w:r>
      <w:r w:rsidR="00BD101D">
        <w:t xml:space="preserve">For example, the average membrane thickness measured between the head-groups of opposing leaflets could be used when lipid-lipid contacts are under investigation. </w:t>
      </w:r>
      <w:r w:rsidR="0050210E">
        <w:t>Let’s</w:t>
      </w:r>
      <w:r w:rsidR="00BD101D">
        <w:t xml:space="preserve"> say that this distance is </w:t>
      </w:r>
      <w:r w:rsidR="00AC4ED5">
        <w:t>4</w:t>
      </w:r>
      <w:r w:rsidR="00BD101D">
        <w:t xml:space="preserve"> nm for the example molecular system</w:t>
      </w:r>
      <w:r w:rsidR="0050210E">
        <w:t xml:space="preserve"> considered</w:t>
      </w:r>
      <w:r w:rsidR="00BD101D">
        <w:t xml:space="preserve">, a value close to that of a pure POPC membrane. </w:t>
      </w:r>
      <w:r w:rsidR="0050210E">
        <w:t xml:space="preserve">This tells us that the length of a </w:t>
      </w:r>
      <w:r w:rsidR="0050210E">
        <w:lastRenderedPageBreak/>
        <w:t xml:space="preserve">single lipid molecule is about 2 nm and that the distance between the centers for a pair of lipids should be about 2 nm when contacts begin to form. Thus, a cutoff threshold of 4 nm would be safe to use without missing any lipid-lipid contacts. Another approach for selecting a cutoff could be to vary the threshold until the results converge. Of course, this approach would defeat the point of screening distances if these tests were not computationally efficient. </w:t>
      </w:r>
      <w:r w:rsidR="003747D8">
        <w:t>Thus, t</w:t>
      </w:r>
      <w:r w:rsidR="0050210E">
        <w:t xml:space="preserve">he second approach should be </w:t>
      </w:r>
      <w:r w:rsidR="003747D8">
        <w:t>paired</w:t>
      </w:r>
      <w:r w:rsidR="0050210E">
        <w:t xml:space="preserve"> with a -stride option, for example</w:t>
      </w:r>
      <w:r w:rsidR="003747D8">
        <w:t>,</w:t>
      </w:r>
      <w:r w:rsidR="0050210E">
        <w:t xml:space="preserve"> analyzing every one thousandth frame should enable </w:t>
      </w:r>
      <w:r w:rsidR="003747D8">
        <w:t>for</w:t>
      </w:r>
      <w:r w:rsidR="0050210E">
        <w:t xml:space="preserve"> quick test</w:t>
      </w:r>
      <w:r w:rsidR="003747D8">
        <w:t>s</w:t>
      </w:r>
      <w:r w:rsidR="0050210E">
        <w:t xml:space="preserve">. </w:t>
      </w:r>
      <w:r w:rsidR="00D459C9">
        <w:t xml:space="preserve">Some analysis tools to incorporate distance screening include, Interleaflet Contacts, Lipid Contacts, Surface Residue Finder, and Lipid Protein Min Dist. </w:t>
      </w:r>
      <w:r w:rsidR="0050210E">
        <w:t xml:space="preserve">   </w:t>
      </w:r>
    </w:p>
    <w:p w14:paraId="592626C4" w14:textId="77777777" w:rsidR="00CC3E1A" w:rsidRDefault="00CC3E1A" w:rsidP="00CC3E1A">
      <w:pPr>
        <w:keepNext/>
        <w:jc w:val="both"/>
      </w:pPr>
      <w:r>
        <w:rPr>
          <w:noProof/>
        </w:rPr>
        <w:drawing>
          <wp:inline distT="0" distB="0" distL="0" distR="0" wp14:anchorId="445DDA51" wp14:editId="5F8D4165">
            <wp:extent cx="5943600" cy="4777105"/>
            <wp:effectExtent l="0" t="0" r="0" b="0"/>
            <wp:docPr id="674764589" name="Picture 674764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911148" name="Picture 34391114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4777105"/>
                    </a:xfrm>
                    <a:prstGeom prst="rect">
                      <a:avLst/>
                    </a:prstGeom>
                  </pic:spPr>
                </pic:pic>
              </a:graphicData>
            </a:graphic>
          </wp:inline>
        </w:drawing>
      </w:r>
    </w:p>
    <w:p w14:paraId="27AA1E6C" w14:textId="439DA71A" w:rsidR="00CC3E1A" w:rsidRPr="00C36B70" w:rsidRDefault="00CC3E1A" w:rsidP="00CC3E1A">
      <w:pPr>
        <w:pStyle w:val="Caption"/>
        <w:spacing w:after="0"/>
        <w:jc w:val="both"/>
      </w:pPr>
      <w:bookmarkStart w:id="95" w:name="_Ref153786489"/>
      <w:r>
        <w:t xml:space="preserve">Figure </w:t>
      </w:r>
      <w:fldSimple w:instr=" STYLEREF 1 \s ">
        <w:r w:rsidR="00B957CE">
          <w:rPr>
            <w:noProof/>
          </w:rPr>
          <w:t>1</w:t>
        </w:r>
      </w:fldSimple>
      <w:r>
        <w:noBreakHyphen/>
      </w:r>
      <w:fldSimple w:instr=" SEQ Figure \* ARABIC \s 1 ">
        <w:r w:rsidR="00B957CE">
          <w:rPr>
            <w:noProof/>
          </w:rPr>
          <w:t>25</w:t>
        </w:r>
      </w:fldSimple>
      <w:bookmarkEnd w:id="95"/>
      <w:r>
        <w:t xml:space="preserve"> Example demonstrating how computation of the number of contacts between the protein and lipids is sped up. Here, the center of each residue involved is computed (blue circles). Then, the distance between the centers is computed and if less than a threshold distance (3nm </w:t>
      </w:r>
      <w:r w:rsidR="003747D8">
        <w:t>for this example</w:t>
      </w:r>
      <w:r>
        <w:t xml:space="preserve">) distance measurements between individual atoms are made and contacts counted. </w:t>
      </w:r>
    </w:p>
    <w:p w14:paraId="4F2C6E00" w14:textId="0C69A558" w:rsidR="00CC3E1A" w:rsidRDefault="00CC3E1A" w:rsidP="00F05112">
      <w:pPr>
        <w:jc w:val="both"/>
        <w:sectPr w:rsidR="00CC3E1A" w:rsidSect="00603CD6">
          <w:headerReference w:type="default" r:id="rId41"/>
          <w:footerReference w:type="default" r:id="rId42"/>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96" w:name="_Ref89325440"/>
      <w:bookmarkStart w:id="97" w:name="_Toc153792499"/>
      <w:r w:rsidRPr="00EF39A3">
        <w:lastRenderedPageBreak/>
        <w:t>System Prep</w:t>
      </w:r>
      <w:bookmarkEnd w:id="96"/>
      <w:r w:rsidR="00B467AF" w:rsidRPr="00EF39A3">
        <w:t>aration</w:t>
      </w:r>
      <w:bookmarkEnd w:id="97"/>
    </w:p>
    <w:p w14:paraId="6511E0F2" w14:textId="07E46423" w:rsidR="00363477" w:rsidRDefault="00F1628B" w:rsidP="00C90432">
      <w:pPr>
        <w:pStyle w:val="Heading2"/>
      </w:pPr>
      <w:bookmarkStart w:id="98" w:name="_Ref91344927"/>
      <w:bookmarkStart w:id="99" w:name="_Ref44345482"/>
      <w:r>
        <w:t xml:space="preserve"> </w:t>
      </w:r>
      <w:bookmarkStart w:id="100" w:name="_Ref110328425"/>
      <w:bookmarkStart w:id="101" w:name="_Toc153792500"/>
      <w:r w:rsidR="00363477">
        <w:t>Guidelines for Preparing Your System for Analysis</w:t>
      </w:r>
      <w:bookmarkEnd w:id="98"/>
      <w:bookmarkEnd w:id="100"/>
      <w:bookmarkEnd w:id="101"/>
    </w:p>
    <w:p w14:paraId="06097911" w14:textId="43748890" w:rsidR="00662774" w:rsidRDefault="00EA74C1" w:rsidP="00B467AF">
      <w:pPr>
        <w:jc w:val="both"/>
      </w:pPr>
      <w:r>
        <w:t>In this section</w:t>
      </w:r>
      <w:r w:rsidR="006649EB">
        <w:t>,</w:t>
      </w:r>
      <w:r>
        <w:t xml:space="preserve"> we </w:t>
      </w:r>
      <w:r w:rsidR="00422221">
        <w:t xml:space="preserve">discuss </w:t>
      </w:r>
      <w:r w:rsidR="004B2580">
        <w:t xml:space="preserve">the various considerations one should make when preparing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w:t>
      </w:r>
      <w:r w:rsidR="006649EB">
        <w:t>,</w:t>
      </w:r>
      <w:r w:rsidR="00B467AF">
        <w:t xml:space="preserve"> the individual tools are described in</w:t>
      </w:r>
      <w:r w:rsidR="00BC4CCE">
        <w:t xml:space="preserve"> greater</w:t>
      </w:r>
      <w:r w:rsidR="00B467AF">
        <w:t xml:space="preserve"> detail. </w:t>
      </w:r>
      <w:r w:rsidR="00232F20">
        <w:t xml:space="preserve">Note </w:t>
      </w:r>
      <w:r w:rsidR="00DD3CB0">
        <w:t xml:space="preserve">that </w:t>
      </w:r>
      <w:r w:rsidR="00232F20">
        <w:t xml:space="preserve">the recommendations provided here are not a recipe that should be strictly followed. It is up to the user to determine the best procedure for preparing their trajectories. </w:t>
      </w:r>
      <w:r w:rsidR="00662774">
        <w:t xml:space="preserve">With that said, we </w:t>
      </w:r>
      <w:r w:rsidR="00566A30">
        <w:t xml:space="preserve">do </w:t>
      </w:r>
      <w:r w:rsidR="00662774">
        <w:t xml:space="preserve">provide a flowchart </w:t>
      </w:r>
      <w:r w:rsidR="00566A30">
        <w:t>(</w:t>
      </w:r>
      <w:r w:rsidR="00566A30">
        <w:fldChar w:fldCharType="begin"/>
      </w:r>
      <w:r w:rsidR="00566A30">
        <w:instrText xml:space="preserve"> REF _Ref118368602 \h </w:instrText>
      </w:r>
      <w:r w:rsidR="00566A30">
        <w:fldChar w:fldCharType="separate"/>
      </w:r>
      <w:r w:rsidR="00B957CE">
        <w:t xml:space="preserve">Figure </w:t>
      </w:r>
      <w:r w:rsidR="00B957CE">
        <w:rPr>
          <w:noProof/>
        </w:rPr>
        <w:t>2</w:t>
      </w:r>
      <w:r w:rsidR="00B957CE">
        <w:noBreakHyphen/>
      </w:r>
      <w:r w:rsidR="00B957CE">
        <w:rPr>
          <w:noProof/>
        </w:rPr>
        <w:t>1</w:t>
      </w:r>
      <w:r w:rsidR="00566A30">
        <w:fldChar w:fldCharType="end"/>
      </w:r>
      <w:r w:rsidR="00566A30">
        <w:t>) that may be</w:t>
      </w:r>
      <w:r w:rsidR="00662774">
        <w:t xml:space="preserve"> used as a guide </w:t>
      </w:r>
      <w:r w:rsidR="00566A30">
        <w:t>and that</w:t>
      </w:r>
      <w:r w:rsidR="00662774">
        <w:t xml:space="preserve"> detail</w:t>
      </w:r>
      <w:r w:rsidR="00566A30">
        <w:t>s</w:t>
      </w:r>
      <w:r w:rsidR="00662774">
        <w:t xml:space="preserve"> the overall workflow </w:t>
      </w:r>
      <w:r w:rsidR="00566A30">
        <w:t>which</w:t>
      </w:r>
      <w:r w:rsidR="00662774">
        <w:t xml:space="preserve"> arises </w:t>
      </w:r>
      <w:r w:rsidR="00566A30">
        <w:t>when the noted steps are considered together</w:t>
      </w:r>
      <w:r w:rsidR="00662774">
        <w:t xml:space="preserve">. </w:t>
      </w:r>
    </w:p>
    <w:p w14:paraId="6CA7C1C8" w14:textId="58922B36" w:rsidR="004B2580" w:rsidRDefault="00B467AF" w:rsidP="00EA74C1">
      <w:r>
        <w:t xml:space="preserve">   </w:t>
      </w:r>
    </w:p>
    <w:p w14:paraId="5BEA6718" w14:textId="222A8433"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w:t>
      </w:r>
      <w:r w:rsidR="006649EB">
        <w:t>,</w:t>
      </w:r>
      <w:r>
        <w:t xml:space="preserve">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w:t>
      </w:r>
      <w:r w:rsidR="006649EB">
        <w:t>,</w:t>
      </w:r>
      <w:r w:rsidR="00303FDC">
        <w:t xml:space="preserve">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w:t>
      </w:r>
      <w:r w:rsidR="00EE6B65">
        <w:t>“</w:t>
      </w:r>
      <w:r w:rsidR="00303FDC">
        <w:t>scripts</w:t>
      </w:r>
      <w:r w:rsidR="00EE6B65">
        <w:t>”</w:t>
      </w:r>
      <w:r w:rsidR="00303FDC">
        <w:t xml:space="preserve"> folder for more details. </w:t>
      </w:r>
    </w:p>
    <w:p w14:paraId="1599E2E1" w14:textId="77777777" w:rsidR="00471F79" w:rsidRDefault="00471F79" w:rsidP="00471F79">
      <w:pPr>
        <w:pStyle w:val="ListParagraph"/>
        <w:jc w:val="both"/>
      </w:pPr>
    </w:p>
    <w:p w14:paraId="376F165E" w14:textId="08065C68" w:rsidR="00471F79" w:rsidRDefault="00471F79" w:rsidP="00554BC9">
      <w:pPr>
        <w:pStyle w:val="ListParagraph"/>
        <w:numPr>
          <w:ilvl w:val="0"/>
          <w:numId w:val="21"/>
        </w:numPr>
        <w:jc w:val="both"/>
      </w:pPr>
      <w:r>
        <w:rPr>
          <w:b/>
          <w:bCs/>
        </w:rPr>
        <w:t>Generating a reference file:</w:t>
      </w:r>
      <w:r>
        <w:t xml:space="preserve"> As mentioned in section </w:t>
      </w:r>
      <w:r>
        <w:fldChar w:fldCharType="begin"/>
      </w:r>
      <w:r>
        <w:instrText xml:space="preserve"> REF _Ref117450045 \r \h </w:instrText>
      </w:r>
      <w:r>
        <w:fldChar w:fldCharType="separate"/>
      </w:r>
      <w:r w:rsidR="00B957CE">
        <w:t>1.2</w:t>
      </w:r>
      <w:r>
        <w:fldChar w:fldCharType="end"/>
      </w:r>
      <w:r>
        <w:t xml:space="preserve">, a reference file is needed </w:t>
      </w:r>
      <w:r w:rsidR="00D25157">
        <w:t xml:space="preserve">by MOSAICS </w:t>
      </w:r>
      <w:r>
        <w:t xml:space="preserve">to determine the atom names and numbers of the system; the atomic coordinates from this file may also be </w:t>
      </w:r>
      <w:r w:rsidR="009650A5">
        <w:t>analyzed</w:t>
      </w:r>
      <w:r>
        <w:t xml:space="preserve"> by the leaflet finder. The user must therefore provide either a .pdb or .gro file </w:t>
      </w:r>
      <w:r w:rsidR="00D25157">
        <w:t>containing</w:t>
      </w:r>
      <w:r>
        <w:t xml:space="preserve"> a single trajectory snapshot</w:t>
      </w:r>
      <w:r w:rsidR="009650A5">
        <w:t xml:space="preserve"> for the reference file</w:t>
      </w:r>
      <w:r>
        <w:t>. If the simulation was generated using GROMACS, then the user should have a suitable .gro file already. However, a reference file may be generated</w:t>
      </w:r>
      <w:r w:rsidR="009650A5">
        <w:t xml:space="preserve"> when a different simulation package is used</w:t>
      </w:r>
      <w:r>
        <w:t xml:space="preserve"> by opening the trajectory with VMD and extracting the first snapshot. It is important to check that the resulting atom/residue numbers are consistent throughout the </w:t>
      </w:r>
      <w:r w:rsidR="00D25157">
        <w:t>resulting</w:t>
      </w:r>
      <w:r>
        <w:t xml:space="preserve"> </w:t>
      </w:r>
      <w:r w:rsidR="009650A5">
        <w:t xml:space="preserve">reference </w:t>
      </w:r>
      <w:r>
        <w:t>file. This is especially important when the number of atoms</w:t>
      </w:r>
      <w:r w:rsidR="00D25157">
        <w:t>/residues</w:t>
      </w:r>
      <w:r>
        <w:t xml:space="preserve"> simulated </w:t>
      </w:r>
      <w:r w:rsidR="009650A5">
        <w:t>is</w:t>
      </w:r>
      <w:r>
        <w:t xml:space="preserve"> large. In th</w:t>
      </w:r>
      <w:r w:rsidR="00D25157">
        <w:t>is case, a maximum atom and res id of 99,999 and 9,999</w:t>
      </w:r>
      <w:r w:rsidR="009650A5">
        <w:t xml:space="preserve"> </w:t>
      </w:r>
      <w:r w:rsidR="00D25157">
        <w:t xml:space="preserve">is allowed for .pdb </w:t>
      </w:r>
      <w:r w:rsidR="009650A5">
        <w:t xml:space="preserve">and .gro </w:t>
      </w:r>
      <w:r w:rsidR="00D25157">
        <w:t xml:space="preserve">files. That is, the atom numbers should reset to 1 beginning </w:t>
      </w:r>
      <w:r w:rsidR="009650A5">
        <w:t>with</w:t>
      </w:r>
      <w:r w:rsidR="00D25157">
        <w:t xml:space="preserve"> atom 100,000 and the numbering repeats for each 100,000 atoms in the system. We have found that .pdb files generated with VMD struggle with this numbering scheme. On the other hand, .gro files generated </w:t>
      </w:r>
      <w:r w:rsidR="009650A5">
        <w:t>with VMD are found to</w:t>
      </w:r>
      <w:r w:rsidR="00D25157">
        <w:t xml:space="preserve"> work </w:t>
      </w:r>
      <w:r w:rsidR="009F2D69">
        <w:t>well</w:t>
      </w:r>
      <w:r w:rsidR="00D25157">
        <w:t xml:space="preserve">.  </w:t>
      </w:r>
    </w:p>
    <w:p w14:paraId="3748A24F" w14:textId="77777777" w:rsidR="00BC4CCE" w:rsidRDefault="00BC4CCE" w:rsidP="00BC4CCE">
      <w:pPr>
        <w:jc w:val="both"/>
      </w:pPr>
    </w:p>
    <w:p w14:paraId="19889F7C" w14:textId="4A82121F"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w:t>
      </w:r>
      <w:r w:rsidR="006649EB">
        <w:t>’</w:t>
      </w:r>
      <w:r w:rsidR="00442469">
        <w:t>s position is restrained (maybe using colvars or plumed</w:t>
      </w:r>
      <w:r w:rsidR="00554BC9">
        <w:t>,</w:t>
      </w:r>
      <w:r w:rsidR="00442469">
        <w:t xml:space="preserve"> etc.)</w:t>
      </w:r>
      <w:r w:rsidR="009806EC">
        <w:t>,</w:t>
      </w:r>
      <w:r w:rsidR="00442469">
        <w:t xml:space="preserve">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B957CE">
        <w:t>2.2</w:t>
      </w:r>
      <w:r w:rsidR="00A71D8A">
        <w:fldChar w:fldCharType="end"/>
      </w:r>
      <w:r w:rsidR="00A71D8A">
        <w:t>)</w:t>
      </w:r>
      <w:r w:rsidR="00654037">
        <w:t xml:space="preserve"> to better pin the protein</w:t>
      </w:r>
      <w:r w:rsidR="00554BC9">
        <w:t>’</w:t>
      </w:r>
      <w:r w:rsidR="00654037">
        <w:t>s location</w:t>
      </w:r>
      <w:r w:rsidR="009806EC">
        <w:t>,</w:t>
      </w:r>
      <w:r w:rsidR="00654037">
        <w:t xml:space="preserve">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xml:space="preserve">, then the protein will be free to move about the system. This motion includes translations </w:t>
      </w:r>
      <w:r w:rsidR="004954FF">
        <w:lastRenderedPageBreak/>
        <w:t>as well as rotations. If this is the case, least square</w:t>
      </w:r>
      <w:r w:rsidR="009806EC">
        <w:t>s</w:t>
      </w:r>
      <w:r w:rsidR="004954FF">
        <w:t xml:space="preserv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w:t>
      </w:r>
      <w:r w:rsidR="009806EC">
        <w:t>,</w:t>
      </w:r>
      <w:r w:rsidR="004954FF">
        <w:t xml:space="preserve">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a 3-dimensional fit is performed</w:t>
      </w:r>
      <w:r w:rsidR="009806EC">
        <w:t>,</w:t>
      </w:r>
      <w:r w:rsidR="00305165">
        <w:t xml:space="preserve">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least squares fitting may be performed using another platform</w:t>
      </w:r>
      <w:r w:rsidR="009806EC">
        <w:t>,</w:t>
      </w:r>
      <w:r w:rsidR="003E561F">
        <w:t xml:space="preserve"> such as VMD. </w:t>
      </w:r>
      <w:r w:rsidR="00BF4A0A">
        <w:t>This allows the user to make the rotation while converting the trajectory format</w:t>
      </w:r>
      <w:r w:rsidR="009806EC">
        <w:t>,</w:t>
      </w:r>
      <w:r w:rsidR="00BF4A0A">
        <w:t xml:space="preserve"> thus saving time and disk space. </w:t>
      </w:r>
    </w:p>
    <w:p w14:paraId="2374BBDC" w14:textId="77777777" w:rsidR="000C45C8" w:rsidRDefault="000C45C8" w:rsidP="000C45C8">
      <w:pPr>
        <w:pStyle w:val="ListParagraph"/>
        <w:jc w:val="both"/>
        <w:rPr>
          <w:b/>
          <w:bCs/>
        </w:rPr>
      </w:pPr>
    </w:p>
    <w:p w14:paraId="31A35788" w14:textId="00032CDC"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w:t>
      </w:r>
      <w:r w:rsidR="00DD3CB0">
        <w:t xml:space="preserve">to </w:t>
      </w:r>
      <w:r w:rsidR="00DE631D">
        <w:t xml:space="preserve">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xml:space="preserve">. Broken molecules may be fixed using trjconv with the -pbc whole option. Note </w:t>
      </w:r>
      <w:r w:rsidR="00843557">
        <w:t xml:space="preserve">that </w:t>
      </w:r>
      <w:r w:rsidR="001600CD">
        <w:t>a .tpr file is required for repairing broken molecules. A .gro file will not work here since these files do not contain molecule definitions. If a simulation was performed using an engine other than GROMACS</w:t>
      </w:r>
      <w:r w:rsidR="00DD3CB0">
        <w:t>,</w:t>
      </w:r>
      <w:r w:rsidR="001600CD">
        <w:t xml:space="preserve"> then the molecules should be repaired before performing any conversions of the trajectory. It should be noted that it is not always obvious whether a trajectory contains broken molecules or not. </w:t>
      </w:r>
      <w:r w:rsidR="001B3E50">
        <w:t>It is</w:t>
      </w:r>
      <w:r w:rsidR="00DD3CB0">
        <w:t>,</w:t>
      </w:r>
      <w:r w:rsidR="001B3E50">
        <w:t xml:space="preserve"> therefore</w:t>
      </w:r>
      <w:r w:rsidR="00DD3CB0">
        <w:t>,</w:t>
      </w:r>
      <w:r w:rsidR="001B3E50">
        <w:t xml:space="preserve"> a good idea to use the MOSAIC</w:t>
      </w:r>
      <w:r w:rsidR="00E3693E">
        <w:t>S</w:t>
      </w:r>
      <w:r w:rsidR="001B3E50">
        <w:t xml:space="preserve"> tool Check Broken Mols</w:t>
      </w:r>
      <w:r w:rsidR="00A6747C">
        <w:t xml:space="preserve"> </w:t>
      </w:r>
      <w:r w:rsidR="001B3E50">
        <w:t xml:space="preserve">before performing any analysis (section </w:t>
      </w:r>
      <w:r w:rsidR="001B3E50">
        <w:fldChar w:fldCharType="begin"/>
      </w:r>
      <w:r w:rsidR="001B3E50">
        <w:instrText xml:space="preserve"> REF _Ref71036004 \r \h </w:instrText>
      </w:r>
      <w:r w:rsidR="001B3E50">
        <w:fldChar w:fldCharType="separate"/>
      </w:r>
      <w:r w:rsidR="00B957CE">
        <w:t>2.6</w:t>
      </w:r>
      <w:r w:rsidR="001B3E50">
        <w:fldChar w:fldCharType="end"/>
      </w:r>
      <w:r w:rsidR="001B3E50">
        <w:t xml:space="preserve">). </w:t>
      </w:r>
    </w:p>
    <w:p w14:paraId="3B543B2D" w14:textId="77777777" w:rsidR="00D70642" w:rsidRPr="00D70642" w:rsidRDefault="00D70642" w:rsidP="00D70642">
      <w:pPr>
        <w:jc w:val="both"/>
        <w:rPr>
          <w:b/>
          <w:bCs/>
        </w:rPr>
      </w:pPr>
    </w:p>
    <w:p w14:paraId="470C2BF9" w14:textId="4B94CA83"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w:t>
      </w:r>
      <w:r w:rsidR="00DD3CB0">
        <w:t>two</w:t>
      </w:r>
      <w:r w:rsidR="007E5B45">
        <w:t xml:space="preserve"> leaflets altogether (see </w:t>
      </w:r>
      <w:r w:rsidR="007E5B45">
        <w:fldChar w:fldCharType="begin"/>
      </w:r>
      <w:r w:rsidR="007E5B45">
        <w:instrText xml:space="preserve"> REF _Ref43890029 \h </w:instrText>
      </w:r>
      <w:r w:rsidR="007E5B45">
        <w:fldChar w:fldCharType="separate"/>
      </w:r>
      <w:r w:rsidR="00B957CE">
        <w:t xml:space="preserve">Figure </w:t>
      </w:r>
      <w:r w:rsidR="00B957CE">
        <w:rPr>
          <w:noProof/>
        </w:rPr>
        <w:t>2</w:t>
      </w:r>
      <w:r w:rsidR="00B957CE">
        <w:noBreakHyphen/>
      </w:r>
      <w:r w:rsidR="00B957CE">
        <w:rPr>
          <w:noProof/>
        </w:rPr>
        <w:t>3</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B957CE">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2D54AB54" w:rsidR="00AF2D92" w:rsidRDefault="00DD3CB0" w:rsidP="00BC4CCE">
      <w:pPr>
        <w:pStyle w:val="ListParagraph"/>
        <w:numPr>
          <w:ilvl w:val="0"/>
          <w:numId w:val="21"/>
        </w:numPr>
        <w:jc w:val="both"/>
      </w:pPr>
      <w:r>
        <w:rPr>
          <w:b/>
          <w:bCs/>
        </w:rPr>
        <w:t>M</w:t>
      </w:r>
      <w:r w:rsidR="00CA0255" w:rsidRPr="00BC4CCE">
        <w:rPr>
          <w:b/>
          <w:bCs/>
        </w:rPr>
        <w:t>embrane</w:t>
      </w:r>
      <w:r>
        <w:rPr>
          <w:b/>
          <w:bCs/>
        </w:rPr>
        <w:t>-</w:t>
      </w:r>
      <w:r w:rsidR="00AF2D92">
        <w:rPr>
          <w:b/>
          <w:bCs/>
        </w:rPr>
        <w:t xml:space="preserve">only </w:t>
      </w:r>
      <w:r w:rsidR="00CA0255"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 xml:space="preserve">translations in the z-direction need </w:t>
      </w:r>
      <w:r>
        <w:t xml:space="preserve">to </w:t>
      </w:r>
      <w:r w:rsidR="00517109">
        <w:t>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B957CE">
        <w:t>2.3</w:t>
      </w:r>
      <w:r w:rsidR="00787ADF">
        <w:fldChar w:fldCharType="end"/>
      </w:r>
      <w:r w:rsidR="00787ADF">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1F94EAD0" w:rsidR="00CA0255" w:rsidRDefault="00CA0255" w:rsidP="00BC4CCE">
      <w:pPr>
        <w:pStyle w:val="ListParagraph"/>
        <w:numPr>
          <w:ilvl w:val="0"/>
          <w:numId w:val="21"/>
        </w:numPr>
        <w:jc w:val="both"/>
      </w:pPr>
      <w:r w:rsidRPr="00BC4CCE">
        <w:rPr>
          <w:b/>
          <w:bCs/>
        </w:rPr>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B957CE">
        <w:t>4.2</w:t>
      </w:r>
      <w:r w:rsidR="00F9313A">
        <w:fldChar w:fldCharType="end"/>
      </w:r>
      <w:r w:rsidR="00787ADF">
        <w:t xml:space="preserve">) is used. Because this tool computes the mean square displacement of the lipids </w:t>
      </w:r>
      <w:r w:rsidR="004A451B">
        <w:t xml:space="preserve">as a function of </w:t>
      </w:r>
      <w:r w:rsidR="004A451B">
        <w:lastRenderedPageBreak/>
        <w:t>time</w:t>
      </w:r>
      <w:r w:rsidR="00DD3CB0">
        <w:t>,</w:t>
      </w:r>
      <w:r w:rsidR="004A451B">
        <w:t xml:space="preserv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B957CE">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51E835BB"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B957CE">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34764F3E" w14:textId="56E2F752" w:rsidR="004319C7" w:rsidRDefault="00CA0255" w:rsidP="004319C7">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For analysis concerned with the lipid dynamics</w:t>
      </w:r>
      <w:r w:rsidR="00DD3CB0">
        <w:t>,</w:t>
      </w:r>
      <w:r w:rsidR="00601AA8" w:rsidRPr="00601AA8">
        <w:t xml:space="preserve"> </w:t>
      </w:r>
      <w:r w:rsidR="00601AA8">
        <w:t>the trajectory time is often needed. If the simulation was performed outside of GROMACS and later converted to .xtc or .trr using VMD</w:t>
      </w:r>
      <w:r w:rsidR="00DD3CB0">
        <w:t>,</w:t>
      </w:r>
      <w:r w:rsidR="00601AA8">
        <w:t xml:space="preserve">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B957CE">
        <w:t>2.8</w:t>
      </w:r>
      <w:r w:rsidR="007A7C0C">
        <w:fldChar w:fldCharType="end"/>
      </w:r>
      <w:r w:rsidR="007A7C0C">
        <w:t xml:space="preserve">). </w:t>
      </w:r>
    </w:p>
    <w:p w14:paraId="68A066C2" w14:textId="77777777" w:rsidR="004319C7" w:rsidRDefault="004319C7" w:rsidP="004319C7">
      <w:pPr>
        <w:pStyle w:val="ListParagraph"/>
      </w:pPr>
    </w:p>
    <w:p w14:paraId="2F764E23" w14:textId="41214B7D" w:rsidR="004319C7" w:rsidRDefault="004319C7" w:rsidP="004319C7">
      <w:pPr>
        <w:pStyle w:val="ListParagraph"/>
        <w:numPr>
          <w:ilvl w:val="0"/>
          <w:numId w:val="21"/>
        </w:numPr>
        <w:jc w:val="both"/>
      </w:pPr>
      <w:r w:rsidRPr="00235FC2">
        <w:rPr>
          <w:b/>
          <w:bCs/>
        </w:rPr>
        <w:t>Generating Periodic Images:</w:t>
      </w:r>
      <w:r>
        <w:t xml:space="preserve"> For simulations where the protein was allowed to diffuse freely within the membrane a least square fitting procedure should be performed so that the reference frame is centered on the protein. In these cases, grid data is typically lost </w:t>
      </w:r>
      <w:r w:rsidR="00DA1F50">
        <w:t>in the grid corners due to the rotation. To compensate for this problem, the user can generate the surrounding eight copies of the system in the XY plane and perform the grid-based analysis on this expanded system. In these cases, data from the periodic copies should fill in the previously missing grid regions. To generate the periodic images, the user can process their trajectory with PBC Gen</w:t>
      </w:r>
      <w:r w:rsidR="00235FC2">
        <w:fldChar w:fldCharType="begin"/>
      </w:r>
      <w:r w:rsidR="00235FC2">
        <w:instrText xml:space="preserve"> XE "</w:instrText>
      </w:r>
      <w:r w:rsidR="00235FC2" w:rsidRPr="001C1131">
        <w:instrText>PBC Gen</w:instrText>
      </w:r>
      <w:r w:rsidR="00235FC2">
        <w:instrText xml:space="preserve">" </w:instrText>
      </w:r>
      <w:r w:rsidR="00235FC2">
        <w:fldChar w:fldCharType="end"/>
      </w:r>
      <w:r w:rsidR="00DA1F50">
        <w:t xml:space="preserve"> (section </w:t>
      </w:r>
      <w:r w:rsidR="00DA1F50">
        <w:fldChar w:fldCharType="begin"/>
      </w:r>
      <w:r w:rsidR="00DA1F50">
        <w:instrText xml:space="preserve"> REF _Ref135141490 \r \h </w:instrText>
      </w:r>
      <w:r w:rsidR="00DA1F50">
        <w:fldChar w:fldCharType="separate"/>
      </w:r>
      <w:r w:rsidR="00B957CE">
        <w:t>2.9</w:t>
      </w:r>
      <w:r w:rsidR="00DA1F50">
        <w:fldChar w:fldCharType="end"/>
      </w:r>
      <w:r w:rsidR="00DA1F50">
        <w:t xml:space="preserve">).  </w:t>
      </w:r>
      <w:r>
        <w:t xml:space="preserve"> </w:t>
      </w:r>
    </w:p>
    <w:p w14:paraId="074F9F38" w14:textId="77777777" w:rsidR="00601AA8" w:rsidRPr="00601AA8" w:rsidRDefault="00601AA8" w:rsidP="00601AA8">
      <w:pPr>
        <w:jc w:val="both"/>
      </w:pPr>
    </w:p>
    <w:p w14:paraId="16E08F22" w14:textId="4F17109D" w:rsidR="00E56B74" w:rsidRDefault="00380F97" w:rsidP="00E56B74">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B957CE">
        <w:t>2.10</w:t>
      </w:r>
      <w:r w:rsidR="006606FB">
        <w:fldChar w:fldCharType="end"/>
      </w:r>
      <w:r w:rsidR="006606FB">
        <w:t xml:space="preserve">).  </w:t>
      </w:r>
    </w:p>
    <w:p w14:paraId="01600FFF" w14:textId="77777777" w:rsidR="00E56B74" w:rsidRDefault="00E56B74" w:rsidP="00E56B74">
      <w:pPr>
        <w:keepNext/>
        <w:jc w:val="both"/>
      </w:pPr>
      <w:r>
        <w:rPr>
          <w:noProof/>
        </w:rPr>
        <w:lastRenderedPageBreak/>
        <w:drawing>
          <wp:inline distT="0" distB="0" distL="0" distR="0" wp14:anchorId="0D9688EB" wp14:editId="6A59566B">
            <wp:extent cx="5943600" cy="57950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5795010"/>
                    </a:xfrm>
                    <a:prstGeom prst="rect">
                      <a:avLst/>
                    </a:prstGeom>
                  </pic:spPr>
                </pic:pic>
              </a:graphicData>
            </a:graphic>
          </wp:inline>
        </w:drawing>
      </w:r>
    </w:p>
    <w:p w14:paraId="2801D7FC" w14:textId="3FE71620" w:rsidR="006606FB" w:rsidRPr="00363477" w:rsidRDefault="00E56B74" w:rsidP="00662774">
      <w:pPr>
        <w:pStyle w:val="Caption"/>
        <w:jc w:val="both"/>
      </w:pPr>
      <w:bookmarkStart w:id="102" w:name="_Ref118368602"/>
      <w:r>
        <w:t xml:space="preserve">Figure </w:t>
      </w:r>
      <w:fldSimple w:instr=" STYLEREF 1 \s ">
        <w:r w:rsidR="00B957CE">
          <w:rPr>
            <w:noProof/>
          </w:rPr>
          <w:t>2</w:t>
        </w:r>
      </w:fldSimple>
      <w:r w:rsidR="00252BFE">
        <w:noBreakHyphen/>
      </w:r>
      <w:fldSimple w:instr=" SEQ Figure \* ARABIC \s 1 ">
        <w:r w:rsidR="00B957CE">
          <w:rPr>
            <w:noProof/>
          </w:rPr>
          <w:t>1</w:t>
        </w:r>
      </w:fldSimple>
      <w:bookmarkEnd w:id="102"/>
      <w:r>
        <w:t xml:space="preserve"> </w:t>
      </w:r>
      <w:r w:rsidR="00C81E4C" w:rsidRPr="00C81E4C">
        <w:t xml:space="preserve">A flowchart depicting the steps that may be taken to prepare a trajectory for use with MOSAICS. The procedure shown here merely suggests the steps that could be tried, as there are too many unique cases for us to provide a universal recipe. This fact owes to the many MD packages available for generating trajectory files and the fact that the system complexity can vary significantly. For example, a system containing multiple copies of a protein will likely require additional consideration compared to one with a single protomer. Still, the protocol shown here </w:t>
      </w:r>
      <w:r w:rsidR="0097586B">
        <w:t>should</w:t>
      </w:r>
      <w:r w:rsidR="00C81E4C" w:rsidRPr="00C81E4C">
        <w:t xml:space="preserve"> give the user an idea of the problems to look for and the steps required to fix them.</w:t>
      </w:r>
      <w:r w:rsidR="00662774">
        <w:t xml:space="preserve">   </w:t>
      </w:r>
      <w:r>
        <w:t xml:space="preserve">  </w:t>
      </w:r>
    </w:p>
    <w:p w14:paraId="58FFA940" w14:textId="41DE6F36" w:rsidR="00C90432" w:rsidRPr="003B16B3" w:rsidRDefault="00F1628B" w:rsidP="00C90432">
      <w:pPr>
        <w:pStyle w:val="Heading2"/>
      </w:pPr>
      <w:bookmarkStart w:id="103" w:name="_Ref91057103"/>
      <w:r>
        <w:t xml:space="preserve"> </w:t>
      </w:r>
      <w:bookmarkStart w:id="104" w:name="_Toc153792501"/>
      <w:bookmarkEnd w:id="99"/>
      <w:bookmarkEnd w:id="103"/>
      <w:r w:rsidR="00BE03B9">
        <w:t xml:space="preserve">Simulations with Constrained </w:t>
      </w:r>
      <w:r w:rsidR="0087192C">
        <w:t>M</w:t>
      </w:r>
      <w:r w:rsidR="00BE03B9">
        <w:t>otions</w:t>
      </w:r>
      <w:bookmarkEnd w:id="104"/>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6028F8F4"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Following this, a third center</w:t>
      </w:r>
      <w:r w:rsidR="0052332E">
        <w:t>,</w:t>
      </w:r>
      <w:r w:rsidR="00A74233">
        <w:t xml:space="preserve"> C3</w:t>
      </w:r>
      <w:r w:rsidR="0052332E">
        <w:t>,</w:t>
      </w:r>
      <w:r w:rsidR="00A74233">
        <w:t xml:space="preserve"> is found as the center of C1 and C2. </w:t>
      </w:r>
      <w:r w:rsidR="00A74233">
        <w:lastRenderedPageBreak/>
        <w:t xml:space="preserve">Then, C3 is restrained to the </w:t>
      </w:r>
      <w:r w:rsidR="00A10BB1">
        <w:t>YZ</w:t>
      </w:r>
      <w:r w:rsidR="00A74233">
        <w:t xml:space="preserve"> plane. With these restraints</w:t>
      </w:r>
      <w:r w:rsidR="00295883">
        <w:t>,</w:t>
      </w:r>
      <w:r w:rsidR="00A74233">
        <w:t xml:space="preserve"> t</w:t>
      </w:r>
      <w:r>
        <w:t xml:space="preserve">he protein </w:t>
      </w:r>
      <w:r w:rsidR="00A74233">
        <w:t>should be free to tilt</w:t>
      </w:r>
      <w:r w:rsidR="0052332E">
        <w:t>,</w:t>
      </w:r>
      <w:r w:rsidR="00A74233">
        <w:t xml:space="preserve">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52332E">
        <w:t xml:space="preserve">to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Note</w:t>
      </w:r>
      <w:r w:rsidR="0052332E">
        <w:t xml:space="preserve"> that</w:t>
      </w:r>
      <w:r w:rsidR="005634C8">
        <w:t xml:space="preserv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w:t>
      </w:r>
      <w:r w:rsidR="0052332E">
        <w:t>-</w:t>
      </w:r>
      <w:r>
        <w:t xml:space="preserve">specified point in space. </w:t>
      </w:r>
    </w:p>
    <w:p w14:paraId="43A062C8" w14:textId="1EE39870" w:rsidR="007F1FDA" w:rsidRDefault="00C90432" w:rsidP="008951EA">
      <w:pPr>
        <w:pStyle w:val="ListParagraph"/>
        <w:spacing w:after="200"/>
        <w:ind w:left="0" w:firstLine="720"/>
        <w:contextualSpacing w:val="0"/>
        <w:jc w:val="both"/>
      </w:pPr>
      <w:r>
        <w:t>To use the program</w:t>
      </w:r>
      <w:r w:rsidR="0052332E">
        <w:t>,</w:t>
      </w:r>
      <w:r>
        <w:t xml:space="preserve">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4447AB6A"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w:t>
      </w:r>
      <w:r w:rsidR="0052332E">
        <w:t>,</w:t>
      </w:r>
      <w:r w:rsidR="00C90432">
        <w:t xml:space="preserve">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This can result in broken molecules</w:t>
      </w:r>
      <w:r w:rsidR="0052332E">
        <w:t>,</w:t>
      </w:r>
      <w:r w:rsidR="00C90432">
        <w:t xml:space="preserve"> which can be fixed in a later step using </w:t>
      </w:r>
      <w:r w:rsidR="00AE21DA">
        <w:t xml:space="preserve">a program like </w:t>
      </w:r>
      <w:r w:rsidR="00C90432">
        <w:t>trjconv</w:t>
      </w:r>
      <w:r>
        <w:t xml:space="preserve"> and -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3A820ED9"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B957CE">
        <w:t xml:space="preserve">Figure </w:t>
      </w:r>
      <w:r w:rsidR="00B957CE">
        <w:rPr>
          <w:noProof/>
        </w:rPr>
        <w:t>2</w:t>
      </w:r>
      <w:r w:rsidR="00B957CE">
        <w:noBreakHyphen/>
      </w:r>
      <w:r w:rsidR="00B957CE">
        <w:rPr>
          <w:noProof/>
        </w:rPr>
        <w:t>2</w:t>
      </w:r>
      <w:r w:rsidR="00C90432">
        <w:fldChar w:fldCharType="end"/>
      </w:r>
      <w:r w:rsidR="00C90432">
        <w:t>.</w:t>
      </w:r>
    </w:p>
    <w:p w14:paraId="51E8C4C5" w14:textId="77777777" w:rsidR="00C90432" w:rsidRDefault="00C90432" w:rsidP="00C90432">
      <w:pPr>
        <w:pStyle w:val="ListParagraph"/>
        <w:keepNext/>
        <w:ind w:left="0"/>
        <w:jc w:val="center"/>
      </w:pPr>
      <w:r>
        <w:rPr>
          <w:noProof/>
        </w:rPr>
        <w:lastRenderedPageBreak/>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44">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542E51C5" w:rsidR="00C90432" w:rsidRPr="00554BC9" w:rsidRDefault="00C90432" w:rsidP="00554BC9">
      <w:pPr>
        <w:pStyle w:val="Caption"/>
        <w:jc w:val="both"/>
      </w:pPr>
      <w:bookmarkStart w:id="105" w:name="_Ref42084359"/>
      <w:r>
        <w:t xml:space="preserve">Figure </w:t>
      </w:r>
      <w:fldSimple w:instr=" STYLEREF 1 \s ">
        <w:r w:rsidR="00B957CE">
          <w:rPr>
            <w:noProof/>
          </w:rPr>
          <w:t>2</w:t>
        </w:r>
      </w:fldSimple>
      <w:r w:rsidR="00252BFE">
        <w:noBreakHyphen/>
      </w:r>
      <w:fldSimple w:instr=" SEQ Figure \* ARABIC \s 1 ">
        <w:r w:rsidR="00B957CE">
          <w:rPr>
            <w:noProof/>
          </w:rPr>
          <w:t>2</w:t>
        </w:r>
      </w:fldSimple>
      <w:bookmarkEnd w:id="105"/>
      <w:r>
        <w:t xml:space="preserve"> </w:t>
      </w:r>
      <w:r w:rsidRPr="00713EC3">
        <w:t xml:space="preserve">CLC-ec1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106" w:name="_Ref44345267"/>
      <w:r>
        <w:t xml:space="preserve"> </w:t>
      </w:r>
      <w:bookmarkStart w:id="107" w:name="_Toc153792502"/>
      <w:r w:rsidR="00BE03B9">
        <w:t>Bilayer Simulations</w:t>
      </w:r>
      <w:bookmarkEnd w:id="106"/>
      <w:bookmarkEnd w:id="107"/>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754D9E8A"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w:t>
      </w:r>
      <w:r w:rsidR="0052332E">
        <w:t>-</w:t>
      </w:r>
      <w:r>
        <w:t>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s z-component resides at a user</w:t>
      </w:r>
      <w:r w:rsidR="0052332E">
        <w:t>-</w:t>
      </w:r>
      <w:r>
        <w:t xml:space="preserve">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w:t>
      </w:r>
      <w:r w:rsidR="0052332E">
        <w:t>,</w:t>
      </w:r>
      <w:r w:rsidR="00AE1F29">
        <w:t xml:space="preserve">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3443D7D6" w14:textId="409B6F29"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w:t>
      </w:r>
      <w:r w:rsidR="0052332E">
        <w:t>,</w:t>
      </w:r>
      <w:r w:rsidR="00385A6D">
        <w:t xml:space="preserve">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52332E">
        <w:t>,</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t xml:space="preserve">$ </w:t>
      </w:r>
      <w:r w:rsidRPr="00DC37B7">
        <w:rPr>
          <w:i/>
          <w:iCs/>
        </w:rPr>
        <w:t xml:space="preserve">mpirun -n 50 bilayer_z_mpi -traj traj.xtc -ref ref.pdb -o traj_bilayer_z.xtc -z 4.5 -leaf 0 </w:t>
      </w:r>
    </w:p>
    <w:p w14:paraId="49773AC3" w14:textId="3020334A" w:rsidR="00DC37B7" w:rsidRPr="00DC37B7" w:rsidRDefault="00DC37B7" w:rsidP="00DC37B7">
      <w:pPr>
        <w:pStyle w:val="ListParagraph"/>
        <w:spacing w:after="200"/>
        <w:ind w:left="0"/>
        <w:contextualSpacing w:val="0"/>
        <w:jc w:val="both"/>
      </w:pPr>
      <w:r w:rsidRPr="00DC37B7">
        <w:t>In the example given here, the bilayer center of mass was translated so</w:t>
      </w:r>
      <w:r w:rsidR="0052332E">
        <w:t xml:space="preserve"> that</w:t>
      </w:r>
      <w:r w:rsidRPr="00DC37B7">
        <w:t xml:space="preserve">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108" w:name="_Ref44345442"/>
      <w:r>
        <w:lastRenderedPageBreak/>
        <w:t xml:space="preserve"> </w:t>
      </w:r>
      <w:bookmarkStart w:id="109" w:name="_Ref109210895"/>
      <w:bookmarkStart w:id="110" w:name="_Toc153792503"/>
      <w:r w:rsidR="00BE03B9">
        <w:t>Fixing Periodic Boundary Conditions in Z</w:t>
      </w:r>
      <w:bookmarkEnd w:id="108"/>
      <w:bookmarkEnd w:id="109"/>
      <w:bookmarkEnd w:id="110"/>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17FAF6CB"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w:t>
      </w:r>
      <w:r w:rsidR="00AE3DE4">
        <w:t xml:space="preserve">of </w:t>
      </w:r>
      <w:r>
        <w:t xml:space="preserve">the box relative to the remaining leaflet lipids (see </w:t>
      </w:r>
      <w:r>
        <w:fldChar w:fldCharType="begin"/>
      </w:r>
      <w:r>
        <w:instrText xml:space="preserve"> REF _Ref43890029 \h </w:instrText>
      </w:r>
      <w:r>
        <w:fldChar w:fldCharType="separate"/>
      </w:r>
      <w:r w:rsidR="00B957CE">
        <w:t xml:space="preserve">Figure </w:t>
      </w:r>
      <w:r w:rsidR="00B957CE">
        <w:rPr>
          <w:noProof/>
        </w:rPr>
        <w:t>2</w:t>
      </w:r>
      <w:r w:rsidR="00B957CE">
        <w:noBreakHyphen/>
      </w:r>
      <w:r w:rsidR="00B957CE">
        <w:rPr>
          <w:noProof/>
        </w:rPr>
        <w:t>3</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5">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7C76AFA6" w:rsidR="00C90432" w:rsidRDefault="00C90432" w:rsidP="00C90432">
      <w:pPr>
        <w:pStyle w:val="Caption"/>
        <w:jc w:val="both"/>
      </w:pPr>
      <w:bookmarkStart w:id="111" w:name="_Ref43890029"/>
      <w:r>
        <w:t xml:space="preserve">Figure </w:t>
      </w:r>
      <w:fldSimple w:instr=" STYLEREF 1 \s ">
        <w:r w:rsidR="00B957CE">
          <w:rPr>
            <w:noProof/>
          </w:rPr>
          <w:t>2</w:t>
        </w:r>
      </w:fldSimple>
      <w:r w:rsidR="00252BFE">
        <w:noBreakHyphen/>
      </w:r>
      <w:fldSimple w:instr=" SEQ Figure \* ARABIC \s 1 ">
        <w:r w:rsidR="00B957CE">
          <w:rPr>
            <w:noProof/>
          </w:rPr>
          <w:t>3</w:t>
        </w:r>
      </w:fldSimple>
      <w:bookmarkEnd w:id="111"/>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407D336D"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w:t>
      </w:r>
      <w:r w:rsidR="00AE3DE4">
        <w:t>-</w:t>
      </w:r>
      <w:r w:rsidR="004B01C1">
        <w:t>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r>
                <w:rPr>
                  <w:rFonts w:ascii="Cambria Math" w:hAnsi="Cambria Math"/>
                </w:rPr>
                <m:t>±1 #</m:t>
              </m:r>
              <m:d>
                <m:dPr>
                  <m:ctrlPr>
                    <w:rPr>
                      <w:rFonts w:ascii="Cambria Math" w:hAnsi="Cambria Math"/>
                      <w:i/>
                    </w:rPr>
                  </m:ctrlPr>
                </m:dPr>
                <m:e>
                  <m:r>
                    <w:rPr>
                      <w:rFonts w:ascii="Cambria Math" w:hAnsi="Cambria Math"/>
                    </w:rPr>
                    <m:t>2.2</m:t>
                  </m:r>
                </m:e>
              </m:d>
            </m:e>
          </m:eqArr>
        </m:oMath>
      </m:oMathPara>
    </w:p>
    <w:p w14:paraId="7D05FC90" w14:textId="1E2AAEF2"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the upper boundary</w:t>
      </w:r>
      <w:r w:rsidR="00AE3DE4">
        <w:rPr>
          <w:rFonts w:eastAsiaTheme="minorEastAsia"/>
        </w:rPr>
        <w:t>,</w:t>
      </w:r>
      <w:r w:rsidR="005255F4">
        <w:rPr>
          <w:rFonts w:eastAsiaTheme="minorEastAsia"/>
        </w:rPr>
        <w:t xml:space="preserve"> and 1 is subtracted from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z,t</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00ABEB0D" w14:textId="0307A304"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w:t>
      </w:r>
      <w:r w:rsidR="00AE3DE4">
        <w:t>-</w:t>
      </w:r>
      <w:r w:rsidR="00C90432">
        <w:t xml:space="preserve">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use of large cutoff values. However, one must also consider fluctuations in membrane curvature</w:t>
      </w:r>
      <w:r w:rsidR="00AE3DE4">
        <w:t>,</w:t>
      </w:r>
      <w:r w:rsidR="00C90432">
        <w:t xml:space="preserve"> which also change the lipid</w:t>
      </w:r>
      <w:r w:rsidR="00AE3DE4">
        <w:t>’</w:t>
      </w:r>
      <w:r w:rsidR="00C90432">
        <w:t xml:space="preserve">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w:t>
      </w:r>
      <w:r w:rsidR="00AE3DE4">
        <w:t>,</w:t>
      </w:r>
      <w:r w:rsidR="00C90432">
        <w:t xml:space="preserve"> the bilayer curves up</w:t>
      </w:r>
      <w:r w:rsidR="00AE3DE4">
        <w:t>,</w:t>
      </w:r>
      <w:r w:rsidR="00C90432">
        <w:t xml:space="preserve"> placing the lipid outside the box. The lipid is then placed </w:t>
      </w:r>
      <w:r w:rsidR="004055BD">
        <w:t>o</w:t>
      </w:r>
      <w:r w:rsidR="00C90432">
        <w:t xml:space="preserve">n </w:t>
      </w:r>
      <w:r w:rsidR="00AE3DE4">
        <w:t xml:space="preserve">the </w:t>
      </w:r>
      <w:r w:rsidR="00C90432">
        <w:t>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xml:space="preserve">. This is because the curvature of the bilayer has canceled some of the change caused by the periodic boundary shift. </w:t>
      </w:r>
      <w:r w:rsidR="00C90432">
        <w:lastRenderedPageBreak/>
        <w:t>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0FE95720" w:rsidR="00706EE8" w:rsidRDefault="00706EE8" w:rsidP="00706EE8">
      <w:pPr>
        <w:jc w:val="both"/>
      </w:pPr>
      <w:r>
        <w:t xml:space="preserve">We note that PBC Z shifts atoms for the protein and membrane atoms only. That is, the atoms detected by </w:t>
      </w:r>
      <w:r w:rsidR="00AE3DE4">
        <w:t xml:space="preserve">the </w:t>
      </w:r>
      <w:r>
        <w:t>solvent finder are not shifted. Consequently, the user must make certain that the solvent atoms are identified correctly. If not, then these atoms will be shifted with the protein and lipids</w:t>
      </w:r>
      <w:r w:rsidR="00AE3DE4">
        <w:t>,</w:t>
      </w:r>
      <w:r>
        <w:t xml:space="preserve"> which can lead to long</w:t>
      </w:r>
      <w:r w:rsidR="00AE3DE4">
        <w:t>-</w:t>
      </w:r>
      <w:r>
        <w:t xml:space="preserve">term drift, i.e., diffusion, in the z-direction. </w:t>
      </w:r>
    </w:p>
    <w:p w14:paraId="663A338A" w14:textId="01EFCBF2"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B957CE">
        <w:t xml:space="preserve">Figure </w:t>
      </w:r>
      <w:r w:rsidR="00B957CE">
        <w:rPr>
          <w:noProof/>
        </w:rPr>
        <w:t>2</w:t>
      </w:r>
      <w:r w:rsidR="00B957CE">
        <w:noBreakHyphen/>
      </w:r>
      <w:r w:rsidR="00B957CE">
        <w:rPr>
          <w:noProof/>
        </w:rPr>
        <w:t>3</w:t>
      </w:r>
      <w:r>
        <w:fldChar w:fldCharType="end"/>
      </w:r>
      <w:r w:rsidR="00565310">
        <w:t>,</w:t>
      </w:r>
      <w:r>
        <w:t xml:space="preserve"> less than one percent of the 50,000 trajectory frames contained a fragmented leaflet. In</w:t>
      </w:r>
      <w:r w:rsidR="00AE3DE4">
        <w:t xml:space="preserve"> </w:t>
      </w:r>
      <w:r>
        <w:t xml:space="preserve">fact, upon visual inspection of the trajectory where every 1000 frames were written to </w:t>
      </w:r>
      <w:r w:rsidR="00AC4DE2">
        <w:t>PDB</w:t>
      </w:r>
      <w:r w:rsidR="004055BD">
        <w:t>,</w:t>
      </w:r>
      <w:r>
        <w:t xml:space="preserve"> not a single frame </w:t>
      </w:r>
      <w:r w:rsidR="00AE3DE4">
        <w:t>had</w:t>
      </w:r>
      <w:r>
        <w:t xml:space="preserve">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B957CE">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B957CE">
        <w:t xml:space="preserve">Figure </w:t>
      </w:r>
      <w:r w:rsidR="00B957CE">
        <w:rPr>
          <w:noProof/>
        </w:rPr>
        <w:t>2</w:t>
      </w:r>
      <w:r w:rsidR="00B957CE">
        <w:noBreakHyphen/>
      </w:r>
      <w:r w:rsidR="00B957CE">
        <w:rPr>
          <w:noProof/>
        </w:rPr>
        <w:t>4</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6">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496DAC6C" w:rsidR="00C90432" w:rsidRDefault="00C90432" w:rsidP="00554BC9">
      <w:pPr>
        <w:pStyle w:val="Caption"/>
        <w:jc w:val="both"/>
      </w:pPr>
      <w:bookmarkStart w:id="112" w:name="_Ref43907050"/>
      <w:r>
        <w:t xml:space="preserve">Figure </w:t>
      </w:r>
      <w:fldSimple w:instr=" STYLEREF 1 \s ">
        <w:r w:rsidR="00B957CE">
          <w:rPr>
            <w:noProof/>
          </w:rPr>
          <w:t>2</w:t>
        </w:r>
      </w:fldSimple>
      <w:r w:rsidR="00252BFE">
        <w:noBreakHyphen/>
      </w:r>
      <w:fldSimple w:instr=" SEQ Figure \* ARABIC \s 1 ">
        <w:r w:rsidR="00B957CE">
          <w:rPr>
            <w:noProof/>
          </w:rPr>
          <w:t>4</w:t>
        </w:r>
      </w:fldSimple>
      <w:bookmarkEnd w:id="112"/>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032472B6" w:rsidR="0095480C" w:rsidRDefault="0095480C" w:rsidP="0095480C">
      <w:pPr>
        <w:rPr>
          <w:rFonts w:eastAsiaTheme="minorEastAsia"/>
        </w:rPr>
      </w:pPr>
      <w:r>
        <w:t>Furthermore, PBC Z will report the trajectory frame</w:t>
      </w:r>
      <w:r w:rsidR="0082714A">
        <w:t>,</w:t>
      </w:r>
      <w:r>
        <w:t xml:space="preserve"> and atom number for the first 100 jumps </w:t>
      </w:r>
      <w:r w:rsidR="00565310">
        <w:t>detected</w:t>
      </w:r>
      <w:r>
        <w:t xml:space="preserve">. The program can also be set to report the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option is specified using the -record tag</w:t>
      </w:r>
      <w:r w:rsidR="0082714A">
        <w:rPr>
          <w:rFonts w:eastAsiaTheme="minorEastAsia"/>
        </w:rPr>
        <w:t>,</w:t>
      </w:r>
      <w:r w:rsidR="004055BD">
        <w:rPr>
          <w:rFonts w:eastAsiaTheme="minorEastAsia"/>
        </w:rPr>
        <w:t xml:space="preserve">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B957CE">
        <w:t xml:space="preserve">Figure </w:t>
      </w:r>
      <w:r w:rsidR="00B957CE">
        <w:rPr>
          <w:noProof/>
        </w:rPr>
        <w:t>2</w:t>
      </w:r>
      <w:r w:rsidR="00B957CE">
        <w:noBreakHyphen/>
      </w:r>
      <w:r w:rsidR="00B957CE">
        <w:rPr>
          <w:noProof/>
        </w:rPr>
        <w:t>5</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045D9345" w:rsidR="00A362BF" w:rsidRPr="0095480C" w:rsidRDefault="00A362BF" w:rsidP="00A362BF">
      <w:pPr>
        <w:pStyle w:val="Caption"/>
        <w:jc w:val="both"/>
      </w:pPr>
      <w:bookmarkStart w:id="113" w:name="_Ref110257830"/>
      <w:r>
        <w:t xml:space="preserve">Figure </w:t>
      </w:r>
      <w:fldSimple w:instr=" STYLEREF 1 \s ">
        <w:r w:rsidR="00B957CE">
          <w:rPr>
            <w:noProof/>
          </w:rPr>
          <w:t>2</w:t>
        </w:r>
      </w:fldSimple>
      <w:r w:rsidR="00252BFE">
        <w:noBreakHyphen/>
      </w:r>
      <w:fldSimple w:instr=" SEQ Figure \* ARABIC \s 1 ">
        <w:r w:rsidR="00B957CE">
          <w:rPr>
            <w:noProof/>
          </w:rPr>
          <w:t>5</w:t>
        </w:r>
      </w:fldSimple>
      <w:bookmarkEnd w:id="113"/>
      <w:r>
        <w:t xml:space="preserve"> The jump number </w:t>
      </w:r>
      <m:oMath>
        <m:sSub>
          <m:sSubPr>
            <m:ctrlPr>
              <w:rPr>
                <w:rFonts w:ascii="Cambria Math" w:hAnsi="Cambria Math"/>
                <w:iCs w:val="0"/>
                <w:color w:val="auto"/>
                <w:sz w:val="24"/>
                <w:szCs w:val="24"/>
              </w:rPr>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114" w:name="_Ref71035271"/>
      <w:r>
        <w:t xml:space="preserve"> </w:t>
      </w:r>
      <w:bookmarkStart w:id="115" w:name="_Toc153792504"/>
      <w:r>
        <w:t xml:space="preserve">Diffusion Coefficients and </w:t>
      </w:r>
      <w:r w:rsidR="00BE03B9">
        <w:t>Removing Boundary Conditions in XY</w:t>
      </w:r>
      <w:bookmarkEnd w:id="114"/>
      <w:bookmarkEnd w:id="115"/>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25B5744C" w:rsidR="0028689A" w:rsidRDefault="0028689A" w:rsidP="00E84818">
      <w:pPr>
        <w:jc w:val="both"/>
      </w:pPr>
      <w:r>
        <w:t xml:space="preserve">As is discussed in section </w:t>
      </w:r>
      <w:r>
        <w:fldChar w:fldCharType="begin"/>
      </w:r>
      <w:r>
        <w:instrText xml:space="preserve"> REF _Ref110261190 \r \h </w:instrText>
      </w:r>
      <w:r>
        <w:fldChar w:fldCharType="separate"/>
      </w:r>
      <w:r w:rsidR="00B957CE">
        <w:t>4.2</w:t>
      </w:r>
      <w:r>
        <w:fldChar w:fldCharType="end"/>
      </w:r>
      <w:r>
        <w:t xml:space="preserve">, the lipid diffusion coefficient may be computed using the </w:t>
      </w:r>
      <w:r w:rsidR="003B7C8D">
        <w:t xml:space="preserve">MOSAICS </w:t>
      </w:r>
      <w:r>
        <w:t>tool Lipid MSD. However, before using this tool</w:t>
      </w:r>
      <w:r w:rsidR="00874818">
        <w:t>,</w:t>
      </w:r>
      <w:r>
        <w:t xml:space="preserve">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diffusive motions arising from changes in the box volume</w:t>
      </w:r>
      <w:r w:rsidR="00874818">
        <w:t>,</w:t>
      </w:r>
      <w:r w:rsidR="00A031E1">
        <w:t xml:space="preserv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0C1797">
        <w:instrText xml:space="preserve"> ADDIN EN.CITE &lt;EndNote&gt;&lt;Cite&gt;&lt;Author&gt;von Bulow&lt;/Author&gt;&lt;Year&gt;2020&lt;/Year&gt;&lt;RecNum&gt;56&lt;/RecNum&gt;&lt;DisplayText&gt;[12]&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0C1797">
        <w:rPr>
          <w:noProof/>
        </w:rPr>
        <w:t>[12]</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 </w:instrText>
      </w:r>
      <w:r w:rsidR="000C1797">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DATA </w:instrText>
      </w:r>
      <w:r w:rsidR="000C1797">
        <w:fldChar w:fldCharType="end"/>
      </w:r>
      <w:r w:rsidR="000A26E2">
        <w:fldChar w:fldCharType="separate"/>
      </w:r>
      <w:r w:rsidR="000C1797">
        <w:rPr>
          <w:noProof/>
        </w:rPr>
        <w:t>[12, 13]</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0C1797">
        <w:instrText xml:space="preserve"> ADDIN EN.CITE &lt;EndNote&gt;&lt;Cite&gt;&lt;Author&gt;Smith&lt;/Author&gt;&lt;Year&gt;2021&lt;/Year&gt;&lt;RecNum&gt;36&lt;/RecNum&gt;&lt;DisplayText&gt;[13]&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0C1797">
        <w:rPr>
          <w:noProof/>
        </w:rPr>
        <w:t>[13]</w:t>
      </w:r>
      <w:r w:rsidR="000A26E2">
        <w:fldChar w:fldCharType="end"/>
      </w:r>
      <w:r w:rsidR="00ED215A">
        <w:t>.</w:t>
      </w:r>
    </w:p>
    <w:p w14:paraId="7C75257E" w14:textId="697EE973"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74818">
        <w:t>,</w:t>
      </w:r>
      <w:r w:rsidR="00884E2F">
        <w:t xml:space="preserve"> the x direction by more than ½ the </w:t>
      </w:r>
      <w:r w:rsidR="00016A7D">
        <w:t xml:space="preserve">corresponding </w:t>
      </w:r>
      <w:r w:rsidR="00884E2F">
        <w:t>box dimension</w:t>
      </w:r>
      <w:r w:rsidR="005D3570">
        <w:t xml:space="preserve"> </w:t>
      </w:r>
      <m:oMath>
        <m:sSub>
          <m:sSubPr>
            <m:ctrlPr>
              <w:rPr>
                <w:rFonts w:ascii="Cambria Math" w:hAnsi="Cambria Math"/>
                <w:i/>
              </w:rPr>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rPr>
                      <w:rFonts w:ascii="Cambria Math" w:hAnsi="Cambria Math"/>
                      <w:i/>
                    </w:rPr>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rPr>
                          <w:rFonts w:ascii="Cambria Math" w:hAnsi="Cambria Math"/>
                          <w:i/>
                        </w:rPr>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13E30BB0"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B957CE">
        <w:t xml:space="preserve">Figure </w:t>
      </w:r>
      <w:r w:rsidR="00B957CE">
        <w:rPr>
          <w:noProof/>
        </w:rPr>
        <w:t>2</w:t>
      </w:r>
      <w:r w:rsidR="00B957CE">
        <w:noBreakHyphen/>
      </w:r>
      <w:r w:rsidR="00B957CE">
        <w:rPr>
          <w:noProof/>
        </w:rPr>
        <w:t>6</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6B525AF2" w:rsidR="00EE38DA" w:rsidRDefault="00A15AAE" w:rsidP="00554BC9">
      <w:pPr>
        <w:pStyle w:val="Caption"/>
        <w:jc w:val="both"/>
      </w:pPr>
      <w:bookmarkStart w:id="116" w:name="_Ref71031371"/>
      <w:r>
        <w:t xml:space="preserve">Figure </w:t>
      </w:r>
      <w:fldSimple w:instr=" STYLEREF 1 \s ">
        <w:r w:rsidR="00B957CE">
          <w:rPr>
            <w:noProof/>
          </w:rPr>
          <w:t>2</w:t>
        </w:r>
      </w:fldSimple>
      <w:r w:rsidR="00252BFE">
        <w:noBreakHyphen/>
      </w:r>
      <w:fldSimple w:instr=" SEQ Figure \* ARABIC \s 1 ">
        <w:r w:rsidR="00B957CE">
          <w:rPr>
            <w:noProof/>
          </w:rPr>
          <w:t>6</w:t>
        </w:r>
      </w:fldSimple>
      <w:bookmarkEnd w:id="116"/>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117" w:name="_Ref71036004"/>
      <w:r>
        <w:t xml:space="preserve"> </w:t>
      </w:r>
      <w:bookmarkStart w:id="118" w:name="_Toc153792505"/>
      <w:r w:rsidR="00C90432">
        <w:t>Check</w:t>
      </w:r>
      <w:r w:rsidR="00BE03B9">
        <w:t>ing for</w:t>
      </w:r>
      <w:r w:rsidR="00C90432">
        <w:t xml:space="preserve"> Broken Mol</w:t>
      </w:r>
      <w:r w:rsidR="00BE03B9">
        <w:t>ecule</w:t>
      </w:r>
      <w:r w:rsidR="00C90432">
        <w:t>s</w:t>
      </w:r>
      <w:bookmarkEnd w:id="117"/>
      <w:bookmarkEnd w:id="118"/>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3557F52B"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w:t>
      </w:r>
      <w:r w:rsidR="00874818">
        <w:t>,</w:t>
      </w:r>
      <w:r>
        <w:t xml:space="preserv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874818">
        <w:t>,</w:t>
      </w:r>
      <w:r w:rsidR="00467F0A">
        <w:t xml:space="preserve"> as </w:t>
      </w:r>
      <w:r w:rsidR="00874818">
        <w:t>i</w:t>
      </w:r>
      <w:r w:rsidR="00467F0A">
        <w:t>s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0630AB2F"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B957CE">
        <w:t xml:space="preserve">Figure </w:t>
      </w:r>
      <w:r w:rsidR="00B957CE">
        <w:rPr>
          <w:noProof/>
        </w:rPr>
        <w:t>2</w:t>
      </w:r>
      <w:r w:rsidR="00B957CE">
        <w:noBreakHyphen/>
      </w:r>
      <w:r w:rsidR="00B957CE">
        <w:rPr>
          <w:noProof/>
        </w:rPr>
        <w:t>7</w:t>
      </w:r>
      <w:r w:rsidR="002463E6">
        <w:fldChar w:fldCharType="end"/>
      </w:r>
      <w:r w:rsidR="002463E6">
        <w:t>)</w:t>
      </w:r>
      <w:r w:rsidR="00874818">
        <w:t>,</w:t>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04809832" w:rsidR="00167A0D" w:rsidRDefault="002463E6" w:rsidP="002463E6">
      <w:pPr>
        <w:pStyle w:val="Caption"/>
        <w:jc w:val="both"/>
      </w:pPr>
      <w:bookmarkStart w:id="119" w:name="_Ref110257434"/>
      <w:r>
        <w:t xml:space="preserve">Figure </w:t>
      </w:r>
      <w:fldSimple w:instr=" STYLEREF 1 \s ">
        <w:r w:rsidR="00B957CE">
          <w:rPr>
            <w:noProof/>
          </w:rPr>
          <w:t>2</w:t>
        </w:r>
      </w:fldSimple>
      <w:r w:rsidR="00252BFE">
        <w:noBreakHyphen/>
      </w:r>
      <w:fldSimple w:instr=" SEQ Figure \* ARABIC \s 1 ">
        <w:r w:rsidR="00B957CE">
          <w:rPr>
            <w:noProof/>
          </w:rPr>
          <w:t>7</w:t>
        </w:r>
      </w:fldSimple>
      <w:bookmarkEnd w:id="119"/>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120" w:name="_Ref89171364"/>
      <w:r>
        <w:t xml:space="preserve"> </w:t>
      </w:r>
      <w:bookmarkStart w:id="121" w:name="_Toc153792506"/>
      <w:r w:rsidR="00BE03B9">
        <w:t>Comparing Multiple Simulations</w:t>
      </w:r>
      <w:bookmarkEnd w:id="120"/>
      <w:bookmarkEnd w:id="121"/>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7A50C9CE"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w:t>
      </w:r>
      <w:r w:rsidR="00DE07A3">
        <w:t>two</w:t>
      </w:r>
      <w:r>
        <w:t xml:space="preserve"> simulations (A and B) of the CLC-ec1 protein</w:t>
      </w:r>
      <w:r w:rsidR="00B54421">
        <w:t xml:space="preserve"> </w:t>
      </w:r>
      <w:r w:rsidR="00DE07A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DE07A3">
        <w:fldChar w:fldCharType="separate"/>
      </w:r>
      <w:r w:rsidR="000C1797">
        <w:rPr>
          <w:noProof/>
        </w:rPr>
        <w:t>[11]</w:t>
      </w:r>
      <w:r w:rsidR="00DE07A3">
        <w:fldChar w:fldCharType="end"/>
      </w:r>
      <w:r>
        <w:t>. In simulation A</w:t>
      </w:r>
      <w:r w:rsidR="009216D2">
        <w:t>,</w:t>
      </w:r>
      <w:r>
        <w:t xml:space="preserve"> </w:t>
      </w:r>
      <w:r w:rsidR="00244C9B">
        <w:t>we</w:t>
      </w:r>
      <w:r>
        <w:t xml:space="preserve"> have CLC in a pure POPC bilayer</w:t>
      </w:r>
      <w:r w:rsidR="009216D2">
        <w:t>,</w:t>
      </w:r>
      <w:r>
        <w:t xml:space="preserve"> and in simulation B</w:t>
      </w:r>
      <w:r w:rsidR="009216D2">
        <w:t>,</w:t>
      </w:r>
      <w:r>
        <w:t xml:space="preserve"> a mixture of POPC and DLPC. Suppose then that </w:t>
      </w:r>
      <w:r w:rsidR="00244C9B">
        <w:t>we</w:t>
      </w:r>
      <w:r>
        <w:t xml:space="preserve"> wish to compare the solvation structure of the </w:t>
      </w:r>
      <w:r w:rsidR="009216D2">
        <w:t>two</w:t>
      </w:r>
      <w:r>
        <w:t xml:space="preserve">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B957CE">
        <w:t>3.1</w:t>
      </w:r>
      <w:r w:rsidR="00211708">
        <w:fldChar w:fldCharType="end"/>
      </w:r>
      <w:r w:rsidR="00211708">
        <w:t xml:space="preserve">) </w:t>
      </w:r>
      <w:r>
        <w:t xml:space="preserve">to compare how the simulations differ. Such analysis will therefore require </w:t>
      </w:r>
      <w:r w:rsidR="009216D2">
        <w:t xml:space="preserve">the </w:t>
      </w:r>
      <w:r>
        <w:t>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correspond</w:t>
      </w:r>
      <w:r w:rsidR="009216D2">
        <w:t>s</w:t>
      </w:r>
      <w:r>
        <w:t xml:space="preserve">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w:t>
      </w:r>
      <w:r w:rsidR="009216D2">
        <w:t>e orientation</w:t>
      </w:r>
      <w:r w:rsidR="00A82A28">
        <w:t xml:space="preserve">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533BD7" w:rsidRPr="00827FC0">
        <w:instrText>G</w:instrText>
      </w:r>
      <w:r w:rsidR="00241C67">
        <w:instrText>rom</w:instrText>
      </w:r>
      <w:r w:rsidR="00533BD7" w:rsidRPr="00827FC0">
        <w:instrText>AT</w:instrText>
      </w:r>
      <w:r w:rsidR="00533BD7">
        <w:instrText xml:space="preserve">" </w:instrText>
      </w:r>
      <w:r w:rsidR="00533BD7">
        <w:fldChar w:fldCharType="end"/>
      </w:r>
      <w:r w:rsidR="00887F3C">
        <w:t xml:space="preserve"> (also part of System Translator)</w:t>
      </w:r>
      <w:r w:rsidR="00A82A28">
        <w:t xml:space="preserve"> if we provide ref_b using -ref</w:t>
      </w:r>
      <w:r w:rsidR="00F21E0C">
        <w:t xml:space="preserve">, </w:t>
      </w:r>
      <w:r w:rsidR="00A82A28" w:rsidRPr="00A82A28">
        <w:t>-lsq_r</w:t>
      </w:r>
      <w:r w:rsidR="00A82A28">
        <w:t xml:space="preserve"> 0</w:t>
      </w:r>
      <w:r w:rsidR="009216D2">
        <w:t>,</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B957CE">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533BD7" w:rsidRPr="00273462">
        <w:instrText>G</w:instrText>
      </w:r>
      <w:r w:rsidR="00241C67">
        <w:instrText>rom</w:instrText>
      </w:r>
      <w:r w:rsidR="00533BD7" w:rsidRPr="00273462">
        <w:instrText>AT</w:instrText>
      </w:r>
      <w:r w:rsidR="00533BD7">
        <w:instrText xml:space="preserve">" </w:instrText>
      </w:r>
      <w:r w:rsidR="00533BD7">
        <w:fldChar w:fldCharType="end"/>
      </w:r>
      <w:r w:rsidR="00F21E0C">
        <w:t xml:space="preserve"> simply translates the </w:t>
      </w:r>
      <w:r w:rsidR="00F21E0C">
        <w:lastRenderedPageBreak/>
        <w:t xml:space="preserve">system back to its original location </w:t>
      </w:r>
      <w:r w:rsidR="00FD4552">
        <w:t xml:space="preserve">(taken from the first trajectory frame) after </w:t>
      </w:r>
      <w:r w:rsidR="00F21E0C">
        <w:t>performing the rotation. To accomplish this, we provide System Translator with traject</w:t>
      </w:r>
      <w:r w:rsidR="00BF5C4D">
        <w:t>ories</w:t>
      </w:r>
      <w:r w:rsidR="00F21E0C">
        <w:t xml:space="preserve">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w:t>
      </w:r>
      <w:r w:rsidR="00BF5C4D">
        <w:t>,</w:t>
      </w:r>
      <w:r w:rsidR="00F21E0C">
        <w:t xml:space="preserve">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420676B2"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B957CE">
        <w:t xml:space="preserve">Figure </w:t>
      </w:r>
      <w:r w:rsidR="00B957CE">
        <w:rPr>
          <w:noProof/>
        </w:rPr>
        <w:t>2</w:t>
      </w:r>
      <w:r w:rsidR="00B957CE">
        <w:noBreakHyphen/>
      </w:r>
      <w:r w:rsidR="00B957CE">
        <w:rPr>
          <w:noProof/>
        </w:rPr>
        <w:t>8</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6D89225B" w:rsidR="000212D2" w:rsidRPr="000212D2" w:rsidRDefault="000212D2" w:rsidP="00554BC9">
      <w:pPr>
        <w:pStyle w:val="Caption"/>
        <w:jc w:val="both"/>
      </w:pPr>
      <w:bookmarkStart w:id="122" w:name="_Ref72855699"/>
      <w:r>
        <w:t xml:space="preserve">Figure </w:t>
      </w:r>
      <w:fldSimple w:instr=" STYLEREF 1 \s ">
        <w:r w:rsidR="00B957CE">
          <w:rPr>
            <w:noProof/>
          </w:rPr>
          <w:t>2</w:t>
        </w:r>
      </w:fldSimple>
      <w:r w:rsidR="00252BFE">
        <w:noBreakHyphen/>
      </w:r>
      <w:fldSimple w:instr=" SEQ Figure \* ARABIC \s 1 ">
        <w:r w:rsidR="00B957CE">
          <w:rPr>
            <w:noProof/>
          </w:rPr>
          <w:t>8</w:t>
        </w:r>
      </w:fldSimple>
      <w:bookmarkEnd w:id="122"/>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123" w:name="_Ref71041678"/>
      <w:r>
        <w:t xml:space="preserve"> </w:t>
      </w:r>
      <w:bookmarkStart w:id="124" w:name="_Toc153792507"/>
      <w:r w:rsidR="00BE03B9">
        <w:t>Fixing Mistakes in the Trajectory Time</w:t>
      </w:r>
      <w:bookmarkEnd w:id="123"/>
      <w:bookmarkEnd w:id="124"/>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49AD8E65"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125"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533BD7" w:rsidRPr="00F207B1">
        <w:instrText>GromAT</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w:t>
      </w:r>
      <w:r w:rsidR="00BF5C4D">
        <w:t>,</w:t>
      </w:r>
      <w:r>
        <w:t xml:space="preserv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w:t>
      </w:r>
      <w:r w:rsidR="00BF5C4D">
        <w:t>.</w:t>
      </w:r>
      <w:r>
        <w:t xml:space="preserve"> time. To get around this problem</w:t>
      </w:r>
      <w:r w:rsidR="00BF5C4D">
        <w:t>,</w:t>
      </w:r>
      <w:r>
        <w:t xml:space="preserve"> the user can manually override the time in the trajectory file with Traj Time. To use Traj Time</w:t>
      </w:r>
      <w:r w:rsidR="00BF5C4D">
        <w:t>,</w:t>
      </w:r>
      <w:r>
        <w:t xml:space="preserve"> the user only needs to specify the time step between frames. This is provided with the -dt tag</w:t>
      </w:r>
      <w:r w:rsidR="00BF5C4D">
        <w:t>,</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0715C89B" w14:textId="26A2899C" w:rsidR="004319C7" w:rsidRDefault="004319C7" w:rsidP="004319C7">
      <w:pPr>
        <w:pStyle w:val="Heading2"/>
      </w:pPr>
      <w:bookmarkStart w:id="126" w:name="_Toc135122801"/>
      <w:r>
        <w:t xml:space="preserve"> </w:t>
      </w:r>
      <w:bookmarkStart w:id="127" w:name="_Ref135141462"/>
      <w:bookmarkStart w:id="128" w:name="_Ref135141490"/>
      <w:bookmarkStart w:id="129" w:name="_Toc153792508"/>
      <w:r>
        <w:t>PBC Gen</w:t>
      </w:r>
      <w:bookmarkEnd w:id="126"/>
      <w:bookmarkEnd w:id="127"/>
      <w:bookmarkEnd w:id="128"/>
      <w:bookmarkEnd w:id="129"/>
    </w:p>
    <w:p w14:paraId="69BD9D80" w14:textId="0E7EDC58" w:rsidR="004319C7" w:rsidRDefault="004319C7" w:rsidP="004319C7">
      <w:r>
        <w:t>PBC Ge</w:t>
      </w:r>
      <w:r>
        <w:tab/>
        <w:t>n</w:t>
      </w:r>
      <w:r w:rsidR="00235FC2">
        <w:fldChar w:fldCharType="begin"/>
      </w:r>
      <w:r w:rsidR="00235FC2">
        <w:instrText xml:space="preserve"> XE "</w:instrText>
      </w:r>
      <w:r w:rsidR="00235FC2" w:rsidRPr="00063D06">
        <w:instrText>PBC Gen</w:instrText>
      </w:r>
      <w:r w:rsidR="00235FC2">
        <w:instrText xml:space="preserve">" </w:instrText>
      </w:r>
      <w:r w:rsidR="00235FC2">
        <w:fldChar w:fldCharType="end"/>
      </w:r>
      <w:r>
        <w:t xml:space="preserve"> is an analysis tool used to create periodic images of a simulated system. Creating these images is useful when analyzing a trajectory that has been rotated to center the reference frame around the protein. In these cases, the system box is rotated and an analysis of such a system with MOSAICS results in a loss of grid data around the edges. This problem may be fixed by generating the first 8 images surrounding the provided trajectory in the XY plane, and that is precisely what PBC Gen does. To the tool, the user only needs to provide a reference file, a trajectory and the name of the output trajectory file containing the expanded system. An example is now given:</w:t>
      </w:r>
    </w:p>
    <w:p w14:paraId="2A50245F" w14:textId="77777777" w:rsidR="004319C7" w:rsidRDefault="004319C7" w:rsidP="004319C7"/>
    <w:p w14:paraId="5F90276D" w14:textId="77777777" w:rsidR="004319C7" w:rsidRDefault="004319C7" w:rsidP="004319C7">
      <w:pPr>
        <w:rPr>
          <w:i/>
          <w:iCs/>
        </w:rPr>
      </w:pPr>
      <w:r w:rsidRPr="00AE77E1">
        <w:rPr>
          <w:i/>
          <w:iCs/>
        </w:rPr>
        <w:t xml:space="preserve">$ mpirun -n 56 pbc_gen_mpi -traj </w:t>
      </w:r>
      <w:r>
        <w:rPr>
          <w:i/>
          <w:iCs/>
        </w:rPr>
        <w:t>traj</w:t>
      </w:r>
      <w:r w:rsidRPr="00AE77E1">
        <w:rPr>
          <w:i/>
          <w:iCs/>
        </w:rPr>
        <w:t xml:space="preserve">.xtc -ref </w:t>
      </w:r>
      <w:r>
        <w:rPr>
          <w:i/>
          <w:iCs/>
        </w:rPr>
        <w:t>ref</w:t>
      </w:r>
      <w:r w:rsidRPr="00AE77E1">
        <w:rPr>
          <w:i/>
          <w:iCs/>
        </w:rPr>
        <w:t xml:space="preserve">.gro -o </w:t>
      </w:r>
      <w:r>
        <w:rPr>
          <w:i/>
          <w:iCs/>
        </w:rPr>
        <w:t>traj</w:t>
      </w:r>
      <w:r w:rsidRPr="00AE77E1">
        <w:rPr>
          <w:i/>
          <w:iCs/>
        </w:rPr>
        <w:t xml:space="preserve">_expanded.xtc </w:t>
      </w:r>
    </w:p>
    <w:p w14:paraId="38457569" w14:textId="77777777" w:rsidR="004319C7" w:rsidRDefault="004319C7" w:rsidP="004319C7">
      <w:pPr>
        <w:rPr>
          <w:i/>
          <w:iCs/>
        </w:rPr>
      </w:pPr>
    </w:p>
    <w:p w14:paraId="5BB61DCD" w14:textId="234395FC" w:rsidR="004319C7" w:rsidRDefault="004319C7" w:rsidP="004319C7">
      <w:r w:rsidRPr="00AE77E1">
        <w:t>An example of the data generated with PBC Gen is shown in</w:t>
      </w:r>
      <w:r>
        <w:t xml:space="preserve"> </w:t>
      </w:r>
      <w:r>
        <w:fldChar w:fldCharType="begin"/>
      </w:r>
      <w:r>
        <w:instrText xml:space="preserve"> REF _Ref134714027 \h </w:instrText>
      </w:r>
      <w:r>
        <w:fldChar w:fldCharType="separate"/>
      </w:r>
      <w:r w:rsidR="00B957CE">
        <w:t xml:space="preserve">Figure </w:t>
      </w:r>
      <w:r w:rsidR="00B957CE">
        <w:rPr>
          <w:noProof/>
        </w:rPr>
        <w:t>2</w:t>
      </w:r>
      <w:r w:rsidR="00B957CE">
        <w:noBreakHyphen/>
      </w:r>
      <w:r w:rsidR="00B957CE">
        <w:rPr>
          <w:noProof/>
        </w:rPr>
        <w:t>9</w:t>
      </w:r>
      <w:r>
        <w:fldChar w:fldCharType="end"/>
      </w:r>
      <w:r>
        <w:t>.</w:t>
      </w:r>
    </w:p>
    <w:p w14:paraId="74A22772" w14:textId="77777777" w:rsidR="004319C7" w:rsidRDefault="004319C7" w:rsidP="004319C7"/>
    <w:p w14:paraId="0BD048C9" w14:textId="77777777" w:rsidR="004319C7" w:rsidRDefault="004319C7" w:rsidP="004319C7">
      <w:pPr>
        <w:keepNext/>
      </w:pPr>
      <w:r>
        <w:rPr>
          <w:noProof/>
        </w:rPr>
        <w:drawing>
          <wp:inline distT="0" distB="0" distL="0" distR="0" wp14:anchorId="1BE90503" wp14:editId="557214C9">
            <wp:extent cx="5943600" cy="3232785"/>
            <wp:effectExtent l="0" t="0" r="0" b="5715"/>
            <wp:docPr id="51" name="Picture 51" descr="A picture containing green, colorfulness, pattern, pur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green, colorfulness, pattern, purpl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3232785"/>
                    </a:xfrm>
                    <a:prstGeom prst="rect">
                      <a:avLst/>
                    </a:prstGeom>
                  </pic:spPr>
                </pic:pic>
              </a:graphicData>
            </a:graphic>
          </wp:inline>
        </w:drawing>
      </w:r>
    </w:p>
    <w:p w14:paraId="508510F9" w14:textId="7DF84EDD" w:rsidR="004319C7" w:rsidRPr="00AE77E1" w:rsidRDefault="004319C7" w:rsidP="004319C7">
      <w:pPr>
        <w:pStyle w:val="Caption"/>
      </w:pPr>
      <w:bookmarkStart w:id="130" w:name="_Ref134714027"/>
      <w:r>
        <w:t xml:space="preserve">Figure </w:t>
      </w:r>
      <w:fldSimple w:instr=" STYLEREF 1 \s ">
        <w:r w:rsidR="00B957CE">
          <w:rPr>
            <w:noProof/>
          </w:rPr>
          <w:t>2</w:t>
        </w:r>
      </w:fldSimple>
      <w:r>
        <w:noBreakHyphen/>
      </w:r>
      <w:fldSimple w:instr=" SEQ Figure \* ARABIC \s 1 ">
        <w:r w:rsidR="00B957CE">
          <w:rPr>
            <w:noProof/>
          </w:rPr>
          <w:t>9</w:t>
        </w:r>
      </w:fldSimple>
      <w:bookmarkEnd w:id="130"/>
      <w:r>
        <w:t xml:space="preserve"> Snapshot from a trajectory that has been expanded using PBC Gen. The left-hand side shows the initial molecular system while the right side shows the system after generating the periodic repeats. </w:t>
      </w:r>
    </w:p>
    <w:p w14:paraId="28DC4A5B" w14:textId="77777777" w:rsidR="004319C7" w:rsidRPr="00543B62" w:rsidRDefault="004319C7" w:rsidP="00554BC9">
      <w:pPr>
        <w:spacing w:after="200"/>
        <w:jc w:val="both"/>
        <w:rPr>
          <w:i/>
          <w:iCs/>
        </w:rPr>
      </w:pPr>
    </w:p>
    <w:p w14:paraId="4ECC2B40" w14:textId="36FE5ED2" w:rsidR="00E854DA" w:rsidRDefault="00F1628B" w:rsidP="002B2D9B">
      <w:pPr>
        <w:pStyle w:val="Heading2"/>
      </w:pPr>
      <w:bookmarkStart w:id="131" w:name="_Ref89171388"/>
      <w:r>
        <w:lastRenderedPageBreak/>
        <w:t xml:space="preserve"> </w:t>
      </w:r>
      <w:bookmarkStart w:id="132" w:name="_Toc153792509"/>
      <w:r w:rsidR="00BE03B9">
        <w:t>Finding a Structure for Back Mapping</w:t>
      </w:r>
      <w:bookmarkEnd w:id="125"/>
      <w:bookmarkEnd w:id="131"/>
      <w:bookmarkEnd w:id="132"/>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w:t>
      </w:r>
    </w:p>
    <w:p w14:paraId="349D5E06" w14:textId="299DDE1D"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B957CE">
        <w:t>1.15</w:t>
      </w:r>
      <w:r w:rsidR="00DB551D">
        <w:fldChar w:fldCharType="end"/>
      </w:r>
      <w:r w:rsidR="00DB551D">
        <w:t>) for the single frame data</w:t>
      </w:r>
      <w:r>
        <w:t>. For example, if the user has single frame z-coord</w:t>
      </w:r>
      <w:r w:rsidR="00BF5C4D">
        <w:t>inate</w:t>
      </w:r>
      <w:r>
        <w:t xml:space="preserve"> data upper_z0.dat</w:t>
      </w:r>
      <w:r w:rsidR="00BF5C4D">
        <w:t>,</w:t>
      </w:r>
      <w:r>
        <w:t xml:space="preserve"> the user would use -base upper_z. The program will add the frame number and .dat to this base for each file to be opened. Additionally, the user must specify how many single</w:t>
      </w:r>
      <w:r w:rsidR="00971C87">
        <w:t>-</w:t>
      </w:r>
      <w:r>
        <w:t xml:space="preserve">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B957CE">
        <w:t>1.14</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w:t>
      </w:r>
      <w:r w:rsidR="00971C87">
        <w:t xml:space="preserve">that </w:t>
      </w:r>
      <w:r>
        <w:t xml:space="preserve">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 xml:space="preserve">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2CBF2E51" w14:textId="77777777" w:rsidR="00E854DA" w:rsidRDefault="00E854DA" w:rsidP="00E854DA">
      <w:pPr>
        <w:pStyle w:val="ListParagraph"/>
        <w:ind w:left="0"/>
        <w:jc w:val="both"/>
      </w:pPr>
    </w:p>
    <w:p w14:paraId="418ACC38" w14:textId="5B942F11" w:rsidR="00E854DA" w:rsidRDefault="00E854DA" w:rsidP="00554BC9">
      <w:pPr>
        <w:pStyle w:val="ListParagraph"/>
        <w:spacing w:after="200"/>
        <w:ind w:left="0"/>
        <w:contextualSpacing w:val="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w:t>
      </w:r>
      <w:r w:rsidR="00971C87">
        <w:t>,</w:t>
      </w:r>
      <w:r>
        <w:t xml:space="preserve"> and</w:t>
      </w:r>
      <w:r w:rsidR="00A82257">
        <w:rPr>
          <w:rFonts w:eastAsiaTheme="minorEastAsia"/>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1C87">
        <w:t>,</w:t>
      </w:r>
      <w:r w:rsidR="00973CB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973CB4">
        <w:t xml:space="preserve">, </w:t>
      </w:r>
      <w:r>
        <w:t>has a value of 1. Put simply</w:t>
      </w:r>
      <w:r w:rsidR="00971C87">
        <w:t>;</w:t>
      </w:r>
      <w:r>
        <w:t xml:space="preserve">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w:t>
      </w:r>
      <w:r w:rsidR="00971C87">
        <w:t>inate,</w:t>
      </w:r>
      <w:r>
        <w:t xml:space="preserve"> then the units will be nm. This should give the user intuition about the results such that a result of 0.1</w:t>
      </w:r>
      <w:r w:rsidR="00CF5BE3">
        <w:t xml:space="preserve"> </w:t>
      </w:r>
      <w:r>
        <w:t>nm would mean the z-coord</w:t>
      </w:r>
      <w:r w:rsidR="00971C87">
        <w:t>inate</w:t>
      </w:r>
      <w:r>
        <w:t xml:space="preserve"> is</w:t>
      </w:r>
      <w:r w:rsidR="00971C87">
        <w:t>,</w:t>
      </w:r>
      <w:r>
        <w:t xml:space="preserve"> on average</w:t>
      </w:r>
      <w:r w:rsidR="00971C87">
        <w:t>,</w:t>
      </w:r>
      <w:r>
        <w:t xml:space="preserv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B957CE">
        <w:t xml:space="preserve">Figure </w:t>
      </w:r>
      <w:r w:rsidR="00B957CE">
        <w:rPr>
          <w:noProof/>
        </w:rPr>
        <w:t>2</w:t>
      </w:r>
      <w:r w:rsidR="00B957CE">
        <w:noBreakHyphen/>
      </w:r>
      <w:r w:rsidR="00B957CE">
        <w:rPr>
          <w:noProof/>
        </w:rPr>
        <w:t>10</w:t>
      </w:r>
      <w:r>
        <w:fldChar w:fldCharType="end"/>
      </w:r>
      <w:r>
        <w:t xml:space="preserve">). To extract a </w:t>
      </w:r>
      <w:r w:rsidR="00AC4DE2">
        <w:t>PDB</w:t>
      </w:r>
      <w:r>
        <w:t xml:space="preserve"> </w:t>
      </w:r>
      <w:r w:rsidR="00923BCC">
        <w:t>from</w:t>
      </w:r>
      <w:r>
        <w:t xml:space="preserve"> this frame</w:t>
      </w:r>
      <w:r w:rsidR="00971C87">
        <w:t>,</w:t>
      </w:r>
      <w:r>
        <w:t xml:space="preserve"> the user can use </w:t>
      </w:r>
      <w:r w:rsidR="007510DB">
        <w:t>Mos</w:t>
      </w:r>
      <w:r w:rsidR="00434039">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971C87">
        <w:t xml:space="preserve"> the following</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lastRenderedPageBreak/>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85C389A" w14:textId="716DE386" w:rsidR="00AB6E62" w:rsidRDefault="00E854DA" w:rsidP="00AB6E62">
      <w:pPr>
        <w:pStyle w:val="Caption"/>
        <w:jc w:val="both"/>
        <w:sectPr w:rsidR="00AB6E62" w:rsidSect="00AB6E62">
          <w:headerReference w:type="default" r:id="rId53"/>
          <w:pgSz w:w="12240" w:h="15840"/>
          <w:pgMar w:top="1440" w:right="1440" w:bottom="1440" w:left="1440" w:header="720" w:footer="720" w:gutter="0"/>
          <w:cols w:space="720"/>
          <w:docGrid w:linePitch="360"/>
        </w:sectPr>
      </w:pPr>
      <w:bookmarkStart w:id="133" w:name="_Ref47912916"/>
      <w:r>
        <w:t xml:space="preserve">Figure </w:t>
      </w:r>
      <w:fldSimple w:instr=" STYLEREF 1 \s ">
        <w:r w:rsidR="00B957CE">
          <w:rPr>
            <w:noProof/>
          </w:rPr>
          <w:t>2</w:t>
        </w:r>
      </w:fldSimple>
      <w:r w:rsidR="00252BFE">
        <w:noBreakHyphen/>
      </w:r>
      <w:fldSimple w:instr=" SEQ Figure \* ARABIC \s 1 ">
        <w:r w:rsidR="00B957CE">
          <w:rPr>
            <w:noProof/>
          </w:rPr>
          <w:t>10</w:t>
        </w:r>
      </w:fldSimple>
      <w:bookmarkEnd w:id="133"/>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16624E17" w14:textId="1593217A" w:rsidR="00EE38DA" w:rsidRPr="00EF39A3" w:rsidRDefault="003C5594" w:rsidP="00EF39A3">
      <w:pPr>
        <w:pStyle w:val="Heading1"/>
      </w:pPr>
      <w:bookmarkStart w:id="134" w:name="_Ref89325454"/>
      <w:bookmarkStart w:id="135" w:name="_Toc153792510"/>
      <w:r w:rsidRPr="00EF39A3">
        <w:lastRenderedPageBreak/>
        <w:t xml:space="preserve">Analysis </w:t>
      </w:r>
      <w:r>
        <w:t xml:space="preserve">of Lipid </w:t>
      </w:r>
      <w:r w:rsidR="00EE38DA" w:rsidRPr="00EF39A3">
        <w:t>Structur</w:t>
      </w:r>
      <w:r>
        <w:t>e</w:t>
      </w:r>
      <w:bookmarkEnd w:id="134"/>
      <w:bookmarkEnd w:id="135"/>
    </w:p>
    <w:p w14:paraId="1777CEF5" w14:textId="2B30F7E2" w:rsidR="00AD1ECE" w:rsidRPr="002C3D17" w:rsidRDefault="00F1628B" w:rsidP="004279A9">
      <w:pPr>
        <w:pStyle w:val="Heading2"/>
      </w:pPr>
      <w:bookmarkStart w:id="136" w:name="_Ref91144713"/>
      <w:bookmarkStart w:id="137" w:name="_Ref91144772"/>
      <w:bookmarkStart w:id="138" w:name="_Ref91146079"/>
      <w:r>
        <w:t xml:space="preserve"> </w:t>
      </w:r>
      <w:bookmarkStart w:id="139" w:name="_Ref110328298"/>
      <w:bookmarkStart w:id="140" w:name="_Toc153792511"/>
      <w:r w:rsidR="002C2357">
        <w:t>Membrane Curvature and Thickness</w:t>
      </w:r>
      <w:bookmarkEnd w:id="136"/>
      <w:bookmarkEnd w:id="137"/>
      <w:bookmarkEnd w:id="138"/>
      <w:bookmarkEnd w:id="139"/>
      <w:bookmarkEnd w:id="140"/>
    </w:p>
    <w:p w14:paraId="311D2133" w14:textId="125A3829"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w:t>
      </w:r>
      <w:r w:rsidR="003F2543">
        <w:t>,</w:t>
      </w:r>
      <w:r w:rsidR="00D35A9E">
        <w:t xml:space="preserve"> there are </w:t>
      </w:r>
      <w:r w:rsidR="003F2543">
        <w:t>two</w:t>
      </w:r>
      <w:r w:rsidR="00D35A9E">
        <w:t xml:space="preserve">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w:t>
      </w:r>
      <w:r w:rsidR="003F2543">
        <w:t>,</w:t>
      </w:r>
      <w:r w:rsidR="00793558">
        <w:t xml:space="preserv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10034E90"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w:t>
      </w:r>
      <w:r w:rsidR="003F2543">
        <w:t>-</w:t>
      </w:r>
      <w:r>
        <w:t>specified group of atoms</w:t>
      </w:r>
      <w:r w:rsidR="001F0EFB">
        <w:t xml:space="preserve">. This data is then </w:t>
      </w:r>
      <w:r w:rsidR="00EE40AE">
        <w:t>projec</w:t>
      </w:r>
      <w:r w:rsidR="001F0EFB">
        <w:t xml:space="preserve">ted onto the </w:t>
      </w:r>
      <w:r w:rsidR="00913B60">
        <w:t>XY</w:t>
      </w:r>
      <w:r w:rsidR="001F0EFB">
        <w:t xml:space="preserve"> plane</w:t>
      </w:r>
      <w:r w:rsidR="003F2543">
        <w:t>,</w:t>
      </w:r>
      <w:r w:rsidR="001F0EFB">
        <w:t xml:space="preserve"> and the time average</w:t>
      </w:r>
      <w:r w:rsidR="003F2543">
        <w:t xml:space="preserve"> is</w:t>
      </w:r>
      <w:r w:rsidR="001F0EFB">
        <w:t xml:space="preserv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w:t>
      </w:r>
      <w:r w:rsidR="003F2543">
        <w:t>,</w:t>
      </w:r>
      <w:r w:rsidR="00AA2474">
        <w:t xml:space="preserve"> therefore</w:t>
      </w:r>
      <w:r w:rsidR="003F2543">
        <w:t>,</w:t>
      </w:r>
      <w:r w:rsidR="00AA2474">
        <w:t xml:space="preserv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57394584" w:rsidR="003817E5" w:rsidRDefault="002C3D17" w:rsidP="003817E5">
      <w:pPr>
        <w:pStyle w:val="ListParagraph"/>
        <w:spacing w:after="200"/>
        <w:ind w:left="0"/>
        <w:contextualSpacing w:val="0"/>
        <w:jc w:val="both"/>
      </w:pPr>
      <w:r>
        <w:t>In the example above</w:t>
      </w:r>
      <w:r w:rsidR="009C552B">
        <w:t xml:space="preserve"> (see </w:t>
      </w:r>
      <w:r w:rsidR="003525D7">
        <w:t xml:space="preserve">also </w:t>
      </w:r>
      <w:r w:rsidR="009C552B" w:rsidRPr="00EE6B65">
        <w:t>examples/membrane_thickness</w:t>
      </w:r>
      <w:r w:rsidR="009C552B">
        <w:t>/popx.crd)</w:t>
      </w:r>
      <w:r w:rsidR="003F2543">
        <w:t>,</w:t>
      </w:r>
      <w:r>
        <w:t xml:space="preser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coordinate measurements. This information is then added to lattice points around the mapping atoms GL1 and GL2</w:t>
      </w:r>
      <w:r w:rsidR="003F2543">
        <w:t>,</w:t>
      </w:r>
      <w:r w:rsidR="005842E3">
        <w:t xml:space="preserve">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F2543">
        <w:t>,</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688D58AD"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rsidR="003F2543">
        <w:t>,</w:t>
      </w:r>
      <w:r>
        <w:t xml:space="preserve"> and the output filename containing the time</w:t>
      </w:r>
      <w:r w:rsidR="003F2543">
        <w:t>-</w:t>
      </w:r>
      <w:r>
        <w:t>averaged z-coordinates is indicated using the -z tag</w:t>
      </w:r>
      <w:r w:rsidR="00371D22">
        <w:t xml:space="preserve">. Once both </w:t>
      </w:r>
      <w:r>
        <w:lastRenderedPageBreak/>
        <w:t xml:space="preserve">leaflets </w:t>
      </w:r>
      <w:r w:rsidR="00371D22">
        <w:t xml:space="preserve">have been </w:t>
      </w:r>
      <w:r>
        <w:t>analyzed</w:t>
      </w:r>
      <w:r w:rsidR="003F2543">
        <w:t>,</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w:t>
      </w:r>
      <w:r w:rsidR="003F2543">
        <w:t>,</w:t>
      </w:r>
      <w:r>
        <w:t xml:space="preserve">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118FC1D6"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F2543">
        <w:t>,</w:t>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1E36EF00"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3F2543">
        <w:t>,</w:t>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B957CE">
        <w:t xml:space="preserve">Figure </w:t>
      </w:r>
      <w:r w:rsidR="00B957CE">
        <w:rPr>
          <w:noProof/>
        </w:rPr>
        <w:t>3</w:t>
      </w:r>
      <w:r w:rsidR="00B957CE">
        <w:noBreakHyphen/>
      </w:r>
      <w:r w:rsidR="00B957CE">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0646D6E6" w:rsidR="00E0223F" w:rsidRDefault="00412BC2" w:rsidP="00C21BA0">
      <w:pPr>
        <w:pStyle w:val="Caption"/>
        <w:jc w:val="both"/>
      </w:pPr>
      <w:bookmarkStart w:id="141" w:name="_Ref42083705"/>
      <w:r>
        <w:t xml:space="preserve">Figure </w:t>
      </w:r>
      <w:fldSimple w:instr=" STYLEREF 1 \s ">
        <w:r w:rsidR="00B957CE">
          <w:rPr>
            <w:noProof/>
          </w:rPr>
          <w:t>3</w:t>
        </w:r>
      </w:fldSimple>
      <w:r w:rsidR="00252BFE">
        <w:noBreakHyphen/>
      </w:r>
      <w:fldSimple w:instr=" SEQ Figure \* ARABIC \s 1 ">
        <w:r w:rsidR="00B957CE">
          <w:rPr>
            <w:noProof/>
          </w:rPr>
          <w:t>1</w:t>
        </w:r>
      </w:fldSimple>
      <w:bookmarkEnd w:id="141"/>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25A4011F"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Once identified, a group of atoms is selected from the lipid</w:t>
      </w:r>
      <w:r w:rsidR="00CA3155">
        <w:t>,</w:t>
      </w:r>
      <w:r w:rsidR="00BA5199">
        <w:t xml:space="preserve">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w:t>
      </w:r>
      <w:r w:rsidR="00CA3155">
        <w:t xml:space="preserve"> is</w:t>
      </w:r>
      <w:r w:rsidR="001E42BA">
        <w:t xml:space="preserve">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w:t>
      </w:r>
      <w:r w:rsidR="00CA3155">
        <w:t>-</w:t>
      </w:r>
      <w:r w:rsidR="007B1FC2">
        <w:t xml:space="preserve">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3525D7">
        <w:t>.</w:t>
      </w:r>
      <w:r w:rsidR="00745B68">
        <w:t xml:space="preserve"> </w:t>
      </w:r>
      <w:r w:rsidR="003525D7">
        <w:t xml:space="preserve">An example is given in </w:t>
      </w:r>
      <w:r w:rsidR="00745B68">
        <w:fldChar w:fldCharType="begin"/>
      </w:r>
      <w:r w:rsidR="00745B68">
        <w:instrText xml:space="preserve"> REF _Ref104195433 \h </w:instrText>
      </w:r>
      <w:r w:rsidR="00745B68">
        <w:fldChar w:fldCharType="separate"/>
      </w:r>
      <w:r w:rsidR="00B957CE">
        <w:t xml:space="preserve">Figure </w:t>
      </w:r>
      <w:r w:rsidR="00B957CE">
        <w:rPr>
          <w:noProof/>
        </w:rPr>
        <w:t>3</w:t>
      </w:r>
      <w:r w:rsidR="00B957CE">
        <w:noBreakHyphen/>
      </w:r>
      <w:r w:rsidR="00B957CE">
        <w:rPr>
          <w:noProof/>
        </w:rPr>
        <w:t>2</w:t>
      </w:r>
      <w:r w:rsidR="00745B68">
        <w:fldChar w:fldCharType="end"/>
      </w:r>
      <w:r w:rsidR="003525D7">
        <w:t xml:space="preserve"> (see also </w:t>
      </w:r>
      <w:r w:rsidR="003525D7" w:rsidRPr="00EE6B65">
        <w:t>examples/membrane_thickness</w:t>
      </w:r>
      <w:r w:rsidR="003525D7">
        <w:t xml:space="preserve">/podl.crd and </w:t>
      </w:r>
      <w:r w:rsidR="003525D7" w:rsidRPr="00EE6B65">
        <w:t>examples/membrane_thickness</w:t>
      </w:r>
      <w:r w:rsidR="003525D7">
        <w:t>/gl_12.crd)</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7DD46935" w:rsidR="006D4551" w:rsidRDefault="00745B68" w:rsidP="009D2C06">
      <w:pPr>
        <w:pStyle w:val="Caption"/>
        <w:jc w:val="both"/>
      </w:pPr>
      <w:bookmarkStart w:id="142" w:name="_Ref104195433"/>
      <w:r>
        <w:t xml:space="preserve">Figure </w:t>
      </w:r>
      <w:fldSimple w:instr=" STYLEREF 1 \s ">
        <w:r w:rsidR="00B957CE">
          <w:rPr>
            <w:noProof/>
          </w:rPr>
          <w:t>3</w:t>
        </w:r>
      </w:fldSimple>
      <w:r w:rsidR="00252BFE">
        <w:noBreakHyphen/>
      </w:r>
      <w:fldSimple w:instr=" SEQ Figure \* ARABIC \s 1 ">
        <w:r w:rsidR="00B957CE">
          <w:rPr>
            <w:noProof/>
          </w:rPr>
          <w:t>2</w:t>
        </w:r>
      </w:fldSimple>
      <w:bookmarkEnd w:id="142"/>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6">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0F96AE81" w:rsidR="006D4551" w:rsidRDefault="006D4551" w:rsidP="00731865">
      <w:pPr>
        <w:pStyle w:val="Caption"/>
        <w:jc w:val="both"/>
      </w:pPr>
      <w:bookmarkStart w:id="143" w:name="_Ref46142955"/>
      <w:r>
        <w:t xml:space="preserve">Figure </w:t>
      </w:r>
      <w:fldSimple w:instr=" STYLEREF 1 \s ">
        <w:r w:rsidR="00B957CE">
          <w:rPr>
            <w:noProof/>
          </w:rPr>
          <w:t>3</w:t>
        </w:r>
      </w:fldSimple>
      <w:r w:rsidR="00252BFE">
        <w:noBreakHyphen/>
      </w:r>
      <w:fldSimple w:instr=" SEQ Figure \* ARABIC \s 1 ">
        <w:r w:rsidR="00B957CE">
          <w:rPr>
            <w:noProof/>
          </w:rPr>
          <w:t>3</w:t>
        </w:r>
      </w:fldSimple>
      <w:bookmarkEnd w:id="143"/>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059346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w:t>
      </w:r>
      <w:r w:rsidR="00CA3155">
        <w:t xml:space="preserve">the </w:t>
      </w:r>
      <w:r>
        <w:t xml:space="preserve">inclusion of the -all 1 tag. </w:t>
      </w:r>
    </w:p>
    <w:p w14:paraId="2ED132A6" w14:textId="27A7258F"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w:t>
      </w:r>
      <w:r w:rsidR="00CA3155">
        <w:t>of</w:t>
      </w:r>
      <w:r>
        <w:t xml:space="preserve"> lipid pairs </w:t>
      </w:r>
      <w:r w:rsidR="00CA3155">
        <w:t>that</w:t>
      </w:r>
      <w:r>
        <w:t xml:space="preserve">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B957CE">
        <w:t xml:space="preserve">Figure </w:t>
      </w:r>
      <w:r w:rsidR="00B957CE">
        <w:rPr>
          <w:noProof/>
        </w:rPr>
        <w:t>3</w:t>
      </w:r>
      <w:r w:rsidR="00B957CE">
        <w:noBreakHyphen/>
      </w:r>
      <w:r w:rsidR="00B957CE">
        <w:rPr>
          <w:noProof/>
        </w:rPr>
        <w:t>3</w:t>
      </w:r>
      <w:r w:rsidR="00370AAB">
        <w:fldChar w:fldCharType="end"/>
      </w:r>
      <w:r w:rsidR="00370AAB">
        <w:t>)</w:t>
      </w:r>
      <w:r>
        <w:t>.</w:t>
      </w:r>
      <w:r w:rsidR="009F7E6F">
        <w:t xml:space="preserve"> One benefit of measuring bilayer thickness this way</w:t>
      </w:r>
      <w:r w:rsidR="00CA3155">
        <w:t>,</w:t>
      </w:r>
      <w:r w:rsidR="009F7E6F">
        <w:t xml:space="preserve">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CA3155">
        <w:t>,</w:t>
      </w:r>
      <w:r w:rsidR="009F7E6F">
        <w:t xml:space="preserve"> is that it lets the user quantify the spread in distances over the simulation. This can be computed by </w:t>
      </w:r>
      <w:r w:rsidR="00CA3155">
        <w:t xml:space="preserve">the </w:t>
      </w:r>
      <w:r w:rsidR="009F7E6F">
        <w:t xml:space="preserve">inclusion of the -stdev </w:t>
      </w:r>
      <w:r w:rsidR="00F0556B">
        <w:t xml:space="preserve">1 </w:t>
      </w:r>
      <w:r w:rsidR="009F7E6F">
        <w:t>tag</w:t>
      </w:r>
      <w:r w:rsidR="00CA3155">
        <w:t>,</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1E893BAC" w:rsidR="00A832D9" w:rsidRDefault="00A832D9" w:rsidP="0069414F">
      <w:pPr>
        <w:spacing w:after="200"/>
        <w:jc w:val="both"/>
      </w:pPr>
      <w:r>
        <w:t xml:space="preserve">Note </w:t>
      </w:r>
      <w:r w:rsidR="004D5E51">
        <w:t xml:space="preserve">that </w:t>
      </w:r>
      <w:r>
        <w:t xml:space="preserve">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B957CE">
        <w:t xml:space="preserve">Figure </w:t>
      </w:r>
      <w:r w:rsidR="00B957CE">
        <w:rPr>
          <w:noProof/>
        </w:rPr>
        <w:t>3</w:t>
      </w:r>
      <w:r w:rsidR="00B957CE">
        <w:noBreakHyphen/>
      </w:r>
      <w:r w:rsidR="00B957CE">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354BE5D4" w:rsidR="006D4551" w:rsidRDefault="006D4551" w:rsidP="00731865">
      <w:pPr>
        <w:pStyle w:val="Caption"/>
        <w:jc w:val="both"/>
      </w:pPr>
      <w:bookmarkStart w:id="144" w:name="_Ref46143010"/>
      <w:r>
        <w:t xml:space="preserve">Figure </w:t>
      </w:r>
      <w:fldSimple w:instr=" STYLEREF 1 \s ">
        <w:r w:rsidR="00B957CE">
          <w:rPr>
            <w:noProof/>
          </w:rPr>
          <w:t>3</w:t>
        </w:r>
      </w:fldSimple>
      <w:r w:rsidR="00252BFE">
        <w:noBreakHyphen/>
      </w:r>
      <w:fldSimple w:instr=" SEQ Figure \* ARABIC \s 1 ">
        <w:r w:rsidR="00B957CE">
          <w:rPr>
            <w:noProof/>
          </w:rPr>
          <w:t>4</w:t>
        </w:r>
      </w:fldSimple>
      <w:bookmarkEnd w:id="144"/>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29023C54"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B957CE">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is too small</w:t>
      </w:r>
      <w:r w:rsidR="00583D3A">
        <w:t>,</w:t>
      </w:r>
      <w:r w:rsidR="00473CC0">
        <w:t xml:space="preserve">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583D3A">
        <w:t>,</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w:t>
      </w:r>
      <w:r w:rsidR="00583D3A">
        <w:t>,</w:t>
      </w:r>
      <w:r w:rsidR="00E832CD">
        <w:t xml:space="preserve"> which includes </w:t>
      </w:r>
      <w:r w:rsidR="00473CC0">
        <w:t xml:space="preserve">all target </w:t>
      </w:r>
      <w:r w:rsidR="00E832CD">
        <w:t>lipids</w:t>
      </w:r>
      <w:r w:rsidR="00583D3A">
        <w:t>,</w:t>
      </w:r>
      <w:r w:rsidR="00E832CD">
        <w:t xml:space="preserve"> </w:t>
      </w:r>
      <w:r w:rsidR="00473CC0">
        <w:t>including those that</w:t>
      </w:r>
      <w:r w:rsidR="00E832CD">
        <w:t xml:space="preserve"> could or could not find a partner from the opposing leaflet</w:t>
      </w:r>
      <w:r w:rsidR="00583D3A">
        <w: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B957CE">
        <w:t xml:space="preserve">Figure </w:t>
      </w:r>
      <w:r w:rsidR="00B957CE">
        <w:rPr>
          <w:noProof/>
        </w:rPr>
        <w:t>3</w:t>
      </w:r>
      <w:r w:rsidR="00B957CE">
        <w:noBreakHyphen/>
      </w:r>
      <w:r w:rsidR="00B957CE">
        <w:rPr>
          <w:noProof/>
        </w:rPr>
        <w:t>5</w:t>
      </w:r>
      <w:r w:rsidR="007951E7">
        <w:fldChar w:fldCharType="end"/>
      </w:r>
      <w:r w:rsidR="006523C6">
        <w:t>)</w:t>
      </w:r>
      <w:r w:rsidR="00A66682">
        <w:t xml:space="preserve">. </w:t>
      </w:r>
      <w:r w:rsidR="00B0571A">
        <w:t>These files are given a name derived from the membrane thickness grid data but with the “_rho”</w:t>
      </w:r>
      <w:r w:rsidR="00583D3A">
        <w:t>,</w:t>
      </w:r>
      <w:r w:rsidR="00B0571A">
        <w:t xml:space="preserve"> “rho_t”</w:t>
      </w:r>
      <w:r w:rsidR="00583D3A">
        <w:t>,</w:t>
      </w:r>
      <w:r w:rsidR="00B0571A">
        <w:t xml:space="preserve">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69290903" w:rsidR="00E832CD" w:rsidRDefault="006523C6" w:rsidP="00731865">
      <w:pPr>
        <w:pStyle w:val="Caption"/>
        <w:jc w:val="both"/>
      </w:pPr>
      <w:bookmarkStart w:id="145" w:name="_Ref47821840"/>
      <w:r>
        <w:t xml:space="preserve">Figure </w:t>
      </w:r>
      <w:fldSimple w:instr=" STYLEREF 1 \s ">
        <w:r w:rsidR="00B957CE">
          <w:rPr>
            <w:noProof/>
          </w:rPr>
          <w:t>3</w:t>
        </w:r>
      </w:fldSimple>
      <w:r w:rsidR="00252BFE">
        <w:noBreakHyphen/>
      </w:r>
      <w:fldSimple w:instr=" SEQ Figure \* ARABIC \s 1 ">
        <w:r w:rsidR="00B957CE">
          <w:rPr>
            <w:noProof/>
          </w:rPr>
          <w:t>5</w:t>
        </w:r>
      </w:fldSimple>
      <w:bookmarkEnd w:id="145"/>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1E9E82C4"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w:t>
      </w:r>
      <w:r w:rsidR="006972F4">
        <w:t>all</w:t>
      </w:r>
      <w:r>
        <w:t xml:space="preserve"> the trajectory </w:t>
      </w:r>
      <w:r w:rsidR="00583D3A">
        <w:t xml:space="preserve">frames </w:t>
      </w:r>
      <w:r>
        <w:t>have been analyzed</w:t>
      </w:r>
      <w:r w:rsidR="00583D3A">
        <w:t>,</w:t>
      </w:r>
      <w:r>
        <w:t xml:space="preserve">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i/>
                        </w:rPr>
                        <w:sym w:font="Symbol" w:char="F064"/>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i/>
                            </w:rPr>
                            <w:sym w:font="Symbol" w:char="F064"/>
                          </m:r>
                        </m:e>
                      </m:d>
                    </m:num>
                    <m:den>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2</m:t>
                  </m:r>
                </m:e>
              </m:d>
              <m:ctrlPr>
                <w:rPr>
                  <w:rFonts w:ascii="Cambria Math" w:hAnsi="Cambria Math"/>
                  <w:i/>
                </w:rPr>
              </m:ctrlPr>
            </m:e>
          </m:eqArr>
        </m:oMath>
      </m:oMathPara>
    </w:p>
    <w:p w14:paraId="221DBD05" w14:textId="26E25FD6"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B957CE">
        <w:t xml:space="preserve">Figure </w:t>
      </w:r>
      <w:r w:rsidR="00B957CE">
        <w:rPr>
          <w:noProof/>
        </w:rPr>
        <w:t>3</w:t>
      </w:r>
      <w:r w:rsidR="00B957CE">
        <w:noBreakHyphen/>
      </w:r>
      <w:r w:rsidR="00B957CE">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9">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3C53A072" w:rsidR="009F7E6F" w:rsidRDefault="0038660D" w:rsidP="0038660D">
      <w:pPr>
        <w:pStyle w:val="Caption"/>
        <w:jc w:val="both"/>
      </w:pPr>
      <w:bookmarkStart w:id="146" w:name="_Ref44006507"/>
      <w:r>
        <w:t xml:space="preserve">Figure </w:t>
      </w:r>
      <w:fldSimple w:instr=" STYLEREF 1 \s ">
        <w:r w:rsidR="00B957CE">
          <w:rPr>
            <w:noProof/>
          </w:rPr>
          <w:t>3</w:t>
        </w:r>
      </w:fldSimple>
      <w:r w:rsidR="00252BFE">
        <w:noBreakHyphen/>
      </w:r>
      <w:fldSimple w:instr=" SEQ Figure \* ARABIC \s 1 ">
        <w:r w:rsidR="00B957CE">
          <w:rPr>
            <w:noProof/>
          </w:rPr>
          <w:t>6</w:t>
        </w:r>
      </w:fldSimple>
      <w:bookmarkEnd w:id="146"/>
      <w:r>
        <w:t xml:space="preserve"> Free energy profile as a function of membrane thickness. The free energy is for a mole of lipid pairs. Data comes from martini simulations of a POPE/POPG bilayer. </w:t>
      </w:r>
    </w:p>
    <w:p w14:paraId="7BC1DD25" w14:textId="2C2A88B0"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w:t>
      </w:r>
      <w:r w:rsidR="00583D3A">
        <w:t>-</w:t>
      </w:r>
      <w:r>
        <w:t>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B957CE">
        <w:t xml:space="preserve">Figure </w:t>
      </w:r>
      <w:r w:rsidR="00B957CE">
        <w:rPr>
          <w:noProof/>
        </w:rPr>
        <w:t>3</w:t>
      </w:r>
      <w:r w:rsidR="00B957CE">
        <w:noBreakHyphen/>
      </w:r>
      <w:r w:rsidR="00B957CE">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60">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066EDC6A" w:rsidR="002B171C" w:rsidRDefault="002B171C" w:rsidP="00731865">
      <w:pPr>
        <w:pStyle w:val="Caption"/>
        <w:jc w:val="both"/>
      </w:pPr>
      <w:bookmarkStart w:id="147" w:name="_Ref46143101"/>
      <w:r>
        <w:t xml:space="preserve">Figure </w:t>
      </w:r>
      <w:fldSimple w:instr=" STYLEREF 1 \s ">
        <w:r w:rsidR="00B957CE">
          <w:rPr>
            <w:noProof/>
          </w:rPr>
          <w:t>3</w:t>
        </w:r>
      </w:fldSimple>
      <w:r w:rsidR="00252BFE">
        <w:noBreakHyphen/>
      </w:r>
      <w:fldSimple w:instr=" SEQ Figure \* ARABIC \s 1 ">
        <w:r w:rsidR="00B957CE">
          <w:rPr>
            <w:noProof/>
          </w:rPr>
          <w:t>7</w:t>
        </w:r>
      </w:fldSimple>
      <w:bookmarkEnd w:id="147"/>
      <w:r>
        <w:t xml:space="preserve"> P</w:t>
      </w:r>
      <w:r w:rsidR="00370AAB">
        <w:t>DB</w:t>
      </w:r>
      <w:r>
        <w:t xml:space="preserve"> showing an unusually large thickness measurement (upper panel) and an unusually small thickness measurement (lower panel).</w:t>
      </w:r>
    </w:p>
    <w:p w14:paraId="59E91848" w14:textId="28AD220A"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B957CE" w:rsidRPr="00B957CE">
        <w:rPr>
          <w:rFonts w:cstheme="minorHAnsi"/>
        </w:rPr>
        <w:t xml:space="preserve">Figure </w:t>
      </w:r>
      <w:r w:rsidR="00B957CE" w:rsidRPr="00B957CE">
        <w:rPr>
          <w:rFonts w:cstheme="minorHAnsi"/>
          <w:noProof/>
        </w:rPr>
        <w:t>3</w:t>
      </w:r>
      <w:r w:rsidR="00B957CE" w:rsidRPr="00B957CE">
        <w:rPr>
          <w:rFonts w:cstheme="minorHAnsi"/>
          <w:noProof/>
        </w:rPr>
        <w:noBreakHyphen/>
        <w:t>6</w:t>
      </w:r>
      <w:r w:rsidRPr="0069414F">
        <w:rPr>
          <w:rFonts w:cstheme="minorHAnsi"/>
        </w:rPr>
        <w:fldChar w:fldCharType="end"/>
      </w:r>
      <w:r w:rsidR="00583D3A">
        <w:rPr>
          <w:rFonts w:cstheme="minorHAnsi"/>
        </w:rPr>
        <w:t>,</w:t>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B957CE" w:rsidRPr="00B957CE">
        <w:rPr>
          <w:rFonts w:cstheme="minorHAnsi"/>
        </w:rPr>
        <w:t xml:space="preserve">Figure </w:t>
      </w:r>
      <w:r w:rsidR="00B957CE" w:rsidRPr="00B957CE">
        <w:rPr>
          <w:rFonts w:cstheme="minorHAnsi"/>
          <w:noProof/>
        </w:rPr>
        <w:t>3</w:t>
      </w:r>
      <w:r w:rsidR="00B957CE" w:rsidRPr="00B957CE">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B957CE" w:rsidRPr="00B957CE">
        <w:rPr>
          <w:rFonts w:cstheme="minorHAnsi"/>
        </w:rPr>
        <w:t xml:space="preserve">Figure </w:t>
      </w:r>
      <w:r w:rsidR="00B957CE" w:rsidRPr="00B957CE">
        <w:rPr>
          <w:rFonts w:cstheme="minorHAnsi"/>
          <w:noProof/>
        </w:rPr>
        <w:t>3</w:t>
      </w:r>
      <w:r w:rsidR="00B957CE" w:rsidRPr="00B957CE">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3.3</m:t>
                  </m:r>
                </m:e>
              </m:d>
              <m:ctrlPr>
                <w:rPr>
                  <w:rFonts w:ascii="Cambria Math" w:hAnsi="Cambria Math" w:cstheme="minorHAnsi"/>
                  <w:i/>
                </w:rPr>
              </m:ctrlPr>
            </m:e>
          </m:eqArr>
        </m:oMath>
      </m:oMathPara>
    </w:p>
    <w:p w14:paraId="4E985D0B" w14:textId="2DC93AD5"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w:t>
      </w:r>
      <w:r w:rsidR="00583D3A">
        <w:rPr>
          <w:rFonts w:asciiTheme="minorHAnsi" w:hAnsiTheme="minorHAnsi" w:cstheme="minorHAnsi"/>
        </w:rPr>
        <w:t>;</w:t>
      </w:r>
      <w:r w:rsidRPr="0069414F">
        <w:rPr>
          <w:rFonts w:asciiTheme="minorHAnsi" w:hAnsiTheme="minorHAnsi" w:cstheme="minorHAnsi"/>
        </w:rPr>
        <w:t xml:space="preserve"> </w:t>
      </w:r>
      <w:r w:rsidR="00583D3A">
        <w:rPr>
          <w:rFonts w:asciiTheme="minorHAnsi" w:hAnsiTheme="minorHAnsi" w:cstheme="minorHAnsi"/>
        </w:rPr>
        <w:t>t</w:t>
      </w:r>
      <w:r w:rsidR="00E02987" w:rsidRPr="0069414F">
        <w:rPr>
          <w:rFonts w:asciiTheme="minorHAnsi" w:hAnsiTheme="minorHAnsi" w:cstheme="minorHAnsi"/>
        </w:rPr>
        <w:t xml:space="preserve">he average number of lipids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B957CE">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4CB1181C"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B957CE" w:rsidRPr="00B957CE">
        <w:rPr>
          <w:rFonts w:asciiTheme="minorHAnsi" w:hAnsiTheme="minorHAnsi" w:cstheme="minorHAnsi"/>
        </w:rPr>
        <w:t xml:space="preserve">Figure </w:t>
      </w:r>
      <w:r w:rsidR="00B957CE" w:rsidRPr="00B957CE">
        <w:rPr>
          <w:rFonts w:asciiTheme="minorHAnsi" w:hAnsiTheme="minorHAnsi" w:cstheme="minorHAnsi"/>
          <w:noProof/>
        </w:rPr>
        <w:t>3</w:t>
      </w:r>
      <w:r w:rsidR="00B957CE" w:rsidRPr="00B957CE">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w:t>
      </w:r>
      <w:r w:rsidR="00583D3A">
        <w:rPr>
          <w:rFonts w:asciiTheme="minorHAnsi" w:hAnsiTheme="minorHAnsi" w:cstheme="minorHAnsi"/>
        </w:rPr>
        <w:t>,</w:t>
      </w:r>
      <w:r w:rsidR="00E02987" w:rsidRPr="0069414F">
        <w:rPr>
          <w:rFonts w:asciiTheme="minorHAnsi" w:hAnsiTheme="minorHAnsi" w:cstheme="minorHAnsi"/>
        </w:rPr>
        <w:t xml:space="preserve">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B957CE">
        <w:rPr>
          <w:rFonts w:asciiTheme="minorHAnsi" w:hAnsiTheme="minorHAnsi" w:cstheme="minorHAnsi"/>
        </w:rPr>
        <w:t>1.14</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This approach is possible since the bulk thickness should equal the free energy minimum</w:t>
      </w:r>
      <w:r w:rsidR="00583D3A">
        <w:rPr>
          <w:rFonts w:asciiTheme="minorHAnsi" w:hAnsiTheme="minorHAnsi" w:cstheme="minorHAnsi"/>
        </w:rPr>
        <w:t>,</w:t>
      </w:r>
      <w:r w:rsidR="00E02987" w:rsidRPr="0069414F">
        <w:rPr>
          <w:rFonts w:asciiTheme="minorHAnsi" w:hAnsiTheme="minorHAnsi" w:cstheme="minorHAnsi"/>
        </w:rPr>
        <w:t xml:space="preserve">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5CDB2ACC">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1"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168D0B7B" w:rsidR="00AD09CC" w:rsidRDefault="00CB08B8" w:rsidP="00731865">
      <w:pPr>
        <w:pStyle w:val="Caption"/>
        <w:jc w:val="both"/>
      </w:pPr>
      <w:bookmarkStart w:id="148" w:name="_Ref44454090"/>
      <w:r>
        <w:t xml:space="preserve">Figure </w:t>
      </w:r>
      <w:fldSimple w:instr=" STYLEREF 1 \s ">
        <w:r w:rsidR="00B957CE">
          <w:rPr>
            <w:noProof/>
          </w:rPr>
          <w:t>3</w:t>
        </w:r>
      </w:fldSimple>
      <w:r w:rsidR="00252BFE">
        <w:noBreakHyphen/>
      </w:r>
      <w:fldSimple w:instr=" SEQ Figure \* ARABIC \s 1 ">
        <w:r w:rsidR="00B957CE">
          <w:rPr>
            <w:noProof/>
          </w:rPr>
          <w:t>8</w:t>
        </w:r>
      </w:fldSimple>
      <w:bookmarkEnd w:id="148"/>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0F20618A" w:rsidR="00A8651D" w:rsidRDefault="00AD09CC" w:rsidP="00731865">
      <w:pPr>
        <w:spacing w:after="200"/>
        <w:jc w:val="both"/>
      </w:pPr>
      <w:r>
        <w:t>We note that the free energy analysis described in this section is meant to give a rough estimate of the penalty associated with a thinning defect</w:t>
      </w:r>
      <w:r w:rsidR="00583D3A">
        <w:t>,</w:t>
      </w:r>
      <w:r>
        <w:t xml:space="preserve"> as these types of analysis remain an active area of research.  </w:t>
      </w:r>
    </w:p>
    <w:p w14:paraId="2D818FA1" w14:textId="10A2678E" w:rsidR="00E02987" w:rsidRPr="00E02987" w:rsidRDefault="00F1628B" w:rsidP="00EE38DA">
      <w:pPr>
        <w:pStyle w:val="Heading2"/>
      </w:pPr>
      <w:bookmarkStart w:id="149" w:name="_Ref47900946"/>
      <w:r>
        <w:lastRenderedPageBreak/>
        <w:t xml:space="preserve"> </w:t>
      </w:r>
      <w:bookmarkStart w:id="150" w:name="_Toc153792512"/>
      <w:r w:rsidR="00F67EC2">
        <w:t xml:space="preserve">Normalized </w:t>
      </w:r>
      <w:r w:rsidR="00E02987" w:rsidRPr="00E02987">
        <w:t>Lipid Density</w:t>
      </w:r>
      <w:bookmarkEnd w:id="149"/>
      <w:bookmarkEnd w:id="150"/>
    </w:p>
    <w:p w14:paraId="7AA50F5D" w14:textId="1F6DCDC0" w:rsidR="0084327E" w:rsidRDefault="00F67EC2" w:rsidP="007A216C">
      <w:pPr>
        <w:spacing w:after="200"/>
        <w:jc w:val="both"/>
      </w:pPr>
      <w:r>
        <w:t xml:space="preserve">It is sometimes useful to have a normalized lipid density </w:t>
      </w:r>
      <w:r w:rsidR="00C87D26">
        <w:t>that</w:t>
      </w:r>
      <w:r>
        <w:t xml:space="preserve">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B957CE">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To use the program</w:t>
      </w:r>
      <w:r w:rsidR="00C87D26">
        <w:t>,</w:t>
      </w:r>
      <w:r w:rsidR="00281442">
        <w:t xml:space="preserve">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B957CE">
        <w:t xml:space="preserve">Figure </w:t>
      </w:r>
      <w:r w:rsidR="00B957CE">
        <w:rPr>
          <w:noProof/>
        </w:rPr>
        <w:t>3</w:t>
      </w:r>
      <w:r w:rsidR="00B957CE">
        <w:noBreakHyphen/>
      </w:r>
      <w:r w:rsidR="00B957CE">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45D0BD81" w:rsidR="006F2A62" w:rsidRDefault="0084327E" w:rsidP="0084327E">
      <w:pPr>
        <w:pStyle w:val="Caption"/>
        <w:jc w:val="both"/>
      </w:pPr>
      <w:bookmarkStart w:id="151" w:name="_Ref104271520"/>
      <w:r>
        <w:t xml:space="preserve">Figure </w:t>
      </w:r>
      <w:fldSimple w:instr=" STYLEREF 1 \s ">
        <w:r w:rsidR="00B957CE">
          <w:rPr>
            <w:noProof/>
          </w:rPr>
          <w:t>3</w:t>
        </w:r>
      </w:fldSimple>
      <w:r w:rsidR="00252BFE">
        <w:noBreakHyphen/>
      </w:r>
      <w:fldSimple w:instr=" SEQ Figure \* ARABIC \s 1 ">
        <w:r w:rsidR="00B957CE">
          <w:rPr>
            <w:noProof/>
          </w:rPr>
          <w:t>9</w:t>
        </w:r>
      </w:fldSimple>
      <w:bookmarkEnd w:id="151"/>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4BA86118"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279F64BE"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B957CE">
        <w:t xml:space="preserve">Figure </w:t>
      </w:r>
      <w:r w:rsidR="00B957CE">
        <w:rPr>
          <w:noProof/>
        </w:rPr>
        <w:t>3</w:t>
      </w:r>
      <w:r w:rsidR="00B957CE">
        <w:noBreakHyphen/>
      </w:r>
      <w:r w:rsidR="00B957CE">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6912078D" w:rsidR="00187750" w:rsidRPr="00036D11" w:rsidRDefault="00FA34A0" w:rsidP="007A216C">
      <w:pPr>
        <w:pStyle w:val="Caption"/>
        <w:jc w:val="both"/>
      </w:pPr>
      <w:bookmarkStart w:id="152" w:name="_Ref81923186"/>
      <w:r>
        <w:t xml:space="preserve">Figure </w:t>
      </w:r>
      <w:fldSimple w:instr=" STYLEREF 1 \s ">
        <w:r w:rsidR="00B957CE">
          <w:rPr>
            <w:noProof/>
          </w:rPr>
          <w:t>3</w:t>
        </w:r>
      </w:fldSimple>
      <w:r w:rsidR="00252BFE">
        <w:noBreakHyphen/>
      </w:r>
      <w:fldSimple w:instr=" SEQ Figure \* ARABIC \s 1 ">
        <w:r w:rsidR="00B957CE">
          <w:rPr>
            <w:noProof/>
          </w:rPr>
          <w:t>10</w:t>
        </w:r>
      </w:fldSimple>
      <w:bookmarkEnd w:id="152"/>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153" w:name="_Ref91147467"/>
      <w:r>
        <w:t xml:space="preserve"> </w:t>
      </w:r>
      <w:bookmarkStart w:id="154" w:name="_Toc153792513"/>
      <w:r w:rsidR="000B3AD1">
        <w:t>The Rank 2 Order Parameter</w:t>
      </w:r>
      <w:bookmarkEnd w:id="153"/>
      <w:bookmarkEnd w:id="154"/>
    </w:p>
    <w:p w14:paraId="65C471B9" w14:textId="7B9EBDDC" w:rsidR="00481DF9" w:rsidRDefault="00E04DBD" w:rsidP="007A216C">
      <w:pPr>
        <w:pStyle w:val="ListParagraph"/>
        <w:spacing w:after="200"/>
        <w:ind w:left="0"/>
        <w:contextualSpacing w:val="0"/>
        <w:jc w:val="both"/>
      </w:pPr>
      <w:r>
        <w:t xml:space="preserve">The rank </w:t>
      </w:r>
      <w:r w:rsidR="00C01916">
        <w:t>two</w:t>
      </w:r>
      <w:r>
        <w:t xml:space="preserve">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w:t>
      </w:r>
      <w:r w:rsidR="00C01916">
        <w:t>two</w:t>
      </w:r>
      <w:r w:rsidR="002C3D17">
        <w:t xml:space="preserve">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 xml:space="preserve">The rank </w:t>
      </w:r>
      <w:r w:rsidR="00C01916">
        <w:t>two</w:t>
      </w:r>
      <w:r w:rsidR="00481DF9">
        <w:t xml:space="preserve">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P2=0.5</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cos</m:t>
                      </m:r>
                    </m:e>
                    <m:sup>
                      <m:r>
                        <w:rPr>
                          <w:rFonts w:ascii="Cambria Math" w:hAnsi="Cambria Math"/>
                        </w:rPr>
                        <m:t>2</m:t>
                      </m:r>
                    </m:sup>
                  </m:sSup>
                  <m:d>
                    <m:dPr>
                      <m:ctrlPr>
                        <w:rPr>
                          <w:rFonts w:ascii="Cambria Math" w:hAnsi="Cambria Math"/>
                          <w:i/>
                        </w:rPr>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4</m:t>
                  </m:r>
                </m:e>
              </m:d>
              <m:ctrlPr>
                <w:rPr>
                  <w:rFonts w:ascii="Cambria Math" w:hAnsi="Cambria Math"/>
                  <w:i/>
                </w:rPr>
              </m:ctrlPr>
            </m:e>
          </m:eqArr>
        </m:oMath>
      </m:oMathPara>
    </w:p>
    <w:p w14:paraId="4C6F6509" w14:textId="20A4524D"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B957CE">
        <w:t xml:space="preserve">Figure </w:t>
      </w:r>
      <w:r w:rsidR="00B957CE">
        <w:rPr>
          <w:noProof/>
        </w:rPr>
        <w:t>3</w:t>
      </w:r>
      <w:r w:rsidR="00B957CE">
        <w:noBreakHyphen/>
      </w:r>
      <w:r w:rsidR="00B957CE">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64">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3D5C4A0D" w:rsidR="007A216C" w:rsidRPr="007A216C" w:rsidRDefault="007A216C" w:rsidP="007A216C">
      <w:pPr>
        <w:pStyle w:val="Caption"/>
        <w:jc w:val="both"/>
      </w:pPr>
      <w:bookmarkStart w:id="155" w:name="_Ref108940161"/>
      <w:r>
        <w:t xml:space="preserve">Figure </w:t>
      </w:r>
      <w:fldSimple w:instr=" STYLEREF 1 \s ">
        <w:r w:rsidR="00B957CE">
          <w:rPr>
            <w:noProof/>
          </w:rPr>
          <w:t>3</w:t>
        </w:r>
      </w:fldSimple>
      <w:r w:rsidR="00252BFE">
        <w:noBreakHyphen/>
      </w:r>
      <w:fldSimple w:instr=" SEQ Figure \* ARABIC \s 1 ">
        <w:r w:rsidR="00B957CE">
          <w:rPr>
            <w:noProof/>
          </w:rPr>
          <w:t>11</w:t>
        </w:r>
      </w:fldSimple>
      <w:bookmarkEnd w:id="155"/>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P2</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0CE488C2" w14:textId="13E69AC2"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sidR="00C01916">
        <w:rPr>
          <w:rFonts w:eastAsiaTheme="minorEastAsia"/>
        </w:rPr>
        <w:t>,</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57A2EAC8"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C01916">
        <w:rPr>
          <w:rFonts w:eastAsiaTheme="minorEastAsia"/>
        </w:rPr>
        <w:t>,</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relative to the z-axis</w:t>
      </w:r>
      <w:r w:rsidR="00C01916">
        <w:t>,</w:t>
      </w:r>
      <w:r w:rsidR="00481DF9">
        <w:t xml:space="preserve"> </w:t>
      </w:r>
      <w:r w:rsidR="005A4C5B">
        <w:t xml:space="preserve">and </w:t>
      </w:r>
      <w:r w:rsidR="003172F7">
        <w:t>a pair of</w:t>
      </w:r>
      <w:r w:rsidR="005A4C5B">
        <w:t xml:space="preserve"> mapping atom</w:t>
      </w:r>
      <w:r w:rsidR="003172F7">
        <w:t>s</w:t>
      </w:r>
      <w:r w:rsidR="005A4C5B">
        <w:t xml:space="preserve"> for adding </w:t>
      </w:r>
      <m:oMath>
        <m:acc>
          <m:accPr>
            <m:chr m:val="̅"/>
            <m:ctrlPr>
              <w:rPr>
                <w:rFonts w:ascii="Cambria Math" w:hAnsi="Cambria Math"/>
                <w:i/>
              </w:rPr>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602ED0">
        <w:t xml:space="preserve"> (</w:t>
      </w:r>
      <w:r w:rsidR="00602ED0">
        <w:fldChar w:fldCharType="begin"/>
      </w:r>
      <w:r w:rsidR="00602ED0">
        <w:instrText xml:space="preserve"> REF _Ref109371374 \h </w:instrText>
      </w:r>
      <w:r w:rsidR="00602ED0">
        <w:fldChar w:fldCharType="separate"/>
      </w:r>
      <w:r w:rsidR="00B957CE">
        <w:t xml:space="preserve">Figure </w:t>
      </w:r>
      <w:r w:rsidR="00B957CE">
        <w:rPr>
          <w:noProof/>
        </w:rPr>
        <w:t>3</w:t>
      </w:r>
      <w:r w:rsidR="00B957CE">
        <w:noBreakHyphen/>
      </w:r>
      <w:r w:rsidR="00B957CE">
        <w:rPr>
          <w:noProof/>
        </w:rPr>
        <w:t>12</w:t>
      </w:r>
      <w:r w:rsidR="00602ED0">
        <w:fldChar w:fldCharType="end"/>
      </w:r>
      <w:r w:rsidR="00602ED0">
        <w:t>)</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24B601F6" w:rsidR="00415033" w:rsidRDefault="00415033" w:rsidP="00415033">
      <w:pPr>
        <w:pStyle w:val="Caption"/>
        <w:jc w:val="both"/>
      </w:pPr>
      <w:bookmarkStart w:id="156" w:name="_Ref109371374"/>
      <w:r>
        <w:t xml:space="preserve">Figure </w:t>
      </w:r>
      <w:fldSimple w:instr=" STYLEREF 1 \s ">
        <w:r w:rsidR="00B957CE">
          <w:rPr>
            <w:noProof/>
          </w:rPr>
          <w:t>3</w:t>
        </w:r>
      </w:fldSimple>
      <w:r w:rsidR="00252BFE">
        <w:noBreakHyphen/>
      </w:r>
      <w:fldSimple w:instr=" SEQ Figure \* ARABIC \s 1 ">
        <w:r w:rsidR="00B957CE">
          <w:rPr>
            <w:noProof/>
          </w:rPr>
          <w:t>12</w:t>
        </w:r>
      </w:fldSimple>
      <w:bookmarkEnd w:id="156"/>
      <w:r>
        <w:t xml:space="preserve"> Selection card structure used by p2. </w:t>
      </w:r>
      <w:r w:rsidR="003172F7">
        <w:t xml:space="preserve">Here we measure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B957CE">
        <w:t xml:space="preserve">Figure </w:t>
      </w:r>
      <w:r w:rsidR="00B957CE">
        <w:rPr>
          <w:noProof/>
        </w:rPr>
        <w:t>3</w:t>
      </w:r>
      <w:r w:rsidR="00B957CE">
        <w:noBreakHyphen/>
      </w:r>
      <w:r w:rsidR="00B957CE">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6359DB12"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rPr>
                <w:rFonts w:ascii="Cambria Math" w:hAnsi="Cambria Math"/>
                <w:i/>
              </w:rPr>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rPr>
                <w:rFonts w:ascii="Cambria Math" w:hAnsi="Cambria Math"/>
                <w:i/>
              </w:rPr>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rPr>
                <w:rFonts w:ascii="Cambria Math" w:hAnsi="Cambria Math"/>
                <w:i/>
              </w:rPr>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w:t>
      </w:r>
      <w:r w:rsidR="00C01916">
        <w:t>that</w:t>
      </w:r>
      <w:r>
        <w:t xml:space="preserve">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799288CC"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rPr>
                <w:rFonts w:ascii="Cambria Math" w:hAnsi="Cambria Math"/>
                <w:i/>
              </w:rPr>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B957CE">
        <w:t xml:space="preserve">Figure </w:t>
      </w:r>
      <w:r w:rsidR="00B957CE">
        <w:rPr>
          <w:noProof/>
        </w:rPr>
        <w:t>3</w:t>
      </w:r>
      <w:r w:rsidR="00B957CE">
        <w:noBreakHyphen/>
      </w:r>
      <w:r w:rsidR="00B957CE">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7A3DF143" w:rsidR="00042E68" w:rsidRDefault="00713EC3" w:rsidP="007A216C">
      <w:pPr>
        <w:pStyle w:val="Caption"/>
        <w:jc w:val="both"/>
      </w:pPr>
      <w:bookmarkStart w:id="157" w:name="_Ref42083721"/>
      <w:r>
        <w:t xml:space="preserve">Figure </w:t>
      </w:r>
      <w:fldSimple w:instr=" STYLEREF 1 \s ">
        <w:r w:rsidR="00B957CE">
          <w:rPr>
            <w:noProof/>
          </w:rPr>
          <w:t>3</w:t>
        </w:r>
      </w:fldSimple>
      <w:r w:rsidR="00252BFE">
        <w:noBreakHyphen/>
      </w:r>
      <w:fldSimple w:instr=" SEQ Figure \* ARABIC \s 1 ">
        <w:r w:rsidR="00B957CE">
          <w:rPr>
            <w:noProof/>
          </w:rPr>
          <w:t>13</w:t>
        </w:r>
      </w:fldSimple>
      <w:bookmarkEnd w:id="157"/>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rPr>
                <w:rFonts w:ascii="Cambria Math" w:hAnsi="Cambria Math"/>
              </w:rPr>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is defined as: </w:t>
      </w:r>
    </w:p>
    <w:p w14:paraId="2E0EEB0F" w14:textId="48222305" w:rsidR="00BF557B" w:rsidRPr="00BF557B" w:rsidRDefault="00000000" w:rsidP="00BF557B">
      <w:pPr>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rPr>
                <w:rFonts w:ascii="Cambria Math" w:hAnsi="Cambria Math"/>
                <w:i/>
              </w:rPr>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4FD1F62C" w:rsidR="00042E68" w:rsidRPr="00042E68" w:rsidRDefault="002B0FFB" w:rsidP="00EE38DA">
      <w:pPr>
        <w:pStyle w:val="Heading2"/>
      </w:pPr>
      <w:bookmarkStart w:id="158" w:name="_Ref44345328"/>
      <w:r>
        <w:t xml:space="preserve"> </w:t>
      </w:r>
      <w:bookmarkStart w:id="159" w:name="_Toc153792514"/>
      <w:r w:rsidR="00E55F99">
        <w:t xml:space="preserve">Internal </w:t>
      </w:r>
      <w:r w:rsidR="00042E68" w:rsidRPr="00042E68">
        <w:t>Lipid Distances</w:t>
      </w:r>
      <w:bookmarkEnd w:id="158"/>
      <w:bookmarkEnd w:id="159"/>
    </w:p>
    <w:p w14:paraId="6D4523E7" w14:textId="0CBAA68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w:t>
      </w:r>
      <w:r w:rsidR="00C01916">
        <w:t>,</w:t>
      </w:r>
      <w:r>
        <w:t xml:space="preserve"> like </w:t>
      </w:r>
      <w:r w:rsidR="006349EF">
        <w:t>near the surface of</w:t>
      </w:r>
      <w:r>
        <w:t xml:space="preserve"> an embedded protein. In addition to this, one could measure the lipid splay distance</w:t>
      </w:r>
      <w:r w:rsidR="00C01916">
        <w:t>,</w:t>
      </w:r>
      <w:r>
        <w:t xml:space="preserv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w:t>
      </w:r>
      <w:r w:rsidR="00C01916">
        <w:t>,</w:t>
      </w:r>
      <w:r w:rsidR="007A252A">
        <w:t xml:space="preserve">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EE74796" w:rsidR="008D0182" w:rsidRDefault="00403A41" w:rsidP="008D131C">
      <w:pPr>
        <w:pStyle w:val="ListParagraph"/>
        <w:spacing w:after="200"/>
        <w:ind w:left="0" w:firstLine="720"/>
        <w:contextualSpacing w:val="0"/>
        <w:jc w:val="both"/>
      </w:pPr>
      <w:r>
        <w:t>To use the program</w:t>
      </w:r>
      <w:r w:rsidR="00C01916">
        <w:t>,</w:t>
      </w:r>
      <w:r>
        <w:t xml:space="preserve">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C01916">
        <w:t>,</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5BCA0041"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B957CE">
        <w:t xml:space="preserve">Figure </w:t>
      </w:r>
      <w:r w:rsidR="00B957CE">
        <w:rPr>
          <w:noProof/>
        </w:rPr>
        <w:t>3</w:t>
      </w:r>
      <w:r w:rsidR="00B957CE">
        <w:noBreakHyphen/>
      </w:r>
      <w:r w:rsidR="00B957CE">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67">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6990EE55" w:rsidR="004150B4" w:rsidRDefault="004150B4" w:rsidP="004150B4">
      <w:pPr>
        <w:pStyle w:val="Caption"/>
        <w:jc w:val="both"/>
      </w:pPr>
      <w:bookmarkStart w:id="160" w:name="_Ref46143552"/>
      <w:r>
        <w:t xml:space="preserve">Figure </w:t>
      </w:r>
      <w:fldSimple w:instr=" STYLEREF 1 \s ">
        <w:r w:rsidR="00B957CE">
          <w:rPr>
            <w:noProof/>
          </w:rPr>
          <w:t>3</w:t>
        </w:r>
      </w:fldSimple>
      <w:r w:rsidR="00252BFE">
        <w:noBreakHyphen/>
      </w:r>
      <w:fldSimple w:instr=" SEQ Figure \* ARABIC \s 1 ">
        <w:r w:rsidR="00B957CE">
          <w:rPr>
            <w:noProof/>
          </w:rPr>
          <w:t>14</w:t>
        </w:r>
      </w:fldSimple>
      <w:bookmarkEnd w:id="160"/>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3A65D1E7" w:rsidR="008D131C" w:rsidRDefault="008D131C" w:rsidP="008D131C">
      <w:pPr>
        <w:pStyle w:val="ListParagraph"/>
        <w:spacing w:after="200"/>
        <w:ind w:left="0"/>
        <w:contextualSpacing w:val="0"/>
        <w:jc w:val="both"/>
      </w:pPr>
      <w:r>
        <w:t>The columns of the selection card are organized as follows. First, column one contains the lipid type. Columns two and three contain a pair of atoms in which a distance is to be measured</w:t>
      </w:r>
      <w:r w:rsidR="00C01916">
        <w:t>,</w:t>
      </w:r>
      <w:r>
        <w:t xml:space="preserve"> and column four is the atom </w:t>
      </w:r>
      <w:r w:rsidR="00C01916">
        <w:t>that</w:t>
      </w:r>
      <w:r>
        <w:t xml:space="preserve">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07720298" w:rsidR="008D0182" w:rsidRDefault="008D131C" w:rsidP="00DA269C">
      <w:pPr>
        <w:pStyle w:val="ListParagraph"/>
        <w:spacing w:after="200"/>
        <w:ind w:left="0"/>
        <w:contextualSpacing w:val="0"/>
        <w:jc w:val="both"/>
      </w:pPr>
      <w:r>
        <w:t>In this example, the output file containing the time</w:t>
      </w:r>
      <w:r w:rsidR="00C01916">
        <w:t>-</w:t>
      </w:r>
      <w:r>
        <w:t xml:space="preserve">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B957CE">
        <w:t xml:space="preserve">Figure </w:t>
      </w:r>
      <w:r w:rsidR="00B957CE">
        <w:rPr>
          <w:noProof/>
        </w:rPr>
        <w:t>3</w:t>
      </w:r>
      <w:r w:rsidR="00B957CE">
        <w:noBreakHyphen/>
      </w:r>
      <w:r w:rsidR="00B957CE">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38DF11FF" w:rsidR="008E2632" w:rsidRDefault="00713EC3" w:rsidP="00DA269C">
      <w:pPr>
        <w:pStyle w:val="Caption"/>
        <w:jc w:val="both"/>
      </w:pPr>
      <w:bookmarkStart w:id="161" w:name="_Ref42083744"/>
      <w:r>
        <w:t xml:space="preserve">Figure </w:t>
      </w:r>
      <w:fldSimple w:instr=" STYLEREF 1 \s ">
        <w:r w:rsidR="00B957CE">
          <w:rPr>
            <w:noProof/>
          </w:rPr>
          <w:t>3</w:t>
        </w:r>
      </w:fldSimple>
      <w:r w:rsidR="00252BFE">
        <w:noBreakHyphen/>
      </w:r>
      <w:fldSimple w:instr=" SEQ Figure \* ARABIC \s 1 ">
        <w:r w:rsidR="00B957CE">
          <w:rPr>
            <w:noProof/>
          </w:rPr>
          <w:t>15</w:t>
        </w:r>
      </w:fldSimple>
      <w:bookmarkEnd w:id="161"/>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162" w:name="_Ref44345350"/>
      <w:r>
        <w:t xml:space="preserve"> </w:t>
      </w:r>
      <w:bookmarkStart w:id="163" w:name="_Ref92873875"/>
      <w:bookmarkStart w:id="164" w:name="_Toc153792515"/>
      <w:r w:rsidR="00DC385A">
        <w:t xml:space="preserve">The </w:t>
      </w:r>
      <w:r w:rsidR="00EE40AE" w:rsidRPr="00EE40AE">
        <w:t xml:space="preserve">Lipid </w:t>
      </w:r>
      <w:bookmarkEnd w:id="162"/>
      <w:r w:rsidR="00E55F99">
        <w:t>Tilt Angle</w:t>
      </w:r>
      <w:bookmarkEnd w:id="163"/>
      <w:bookmarkEnd w:id="164"/>
    </w:p>
    <w:p w14:paraId="525947DF" w14:textId="4ACB63EA"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B957CE">
        <w:t xml:space="preserve">Figure </w:t>
      </w:r>
      <w:r w:rsidR="00B957CE">
        <w:rPr>
          <w:noProof/>
        </w:rPr>
        <w:t>3</w:t>
      </w:r>
      <w:r w:rsidR="00B957CE">
        <w:noBreakHyphen/>
      </w:r>
      <w:r w:rsidR="00B957CE">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69">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11B9EA86" w:rsidR="00CC6F0E" w:rsidRDefault="00CC6F0E" w:rsidP="00CC6F0E">
      <w:pPr>
        <w:pStyle w:val="Caption"/>
        <w:jc w:val="both"/>
      </w:pPr>
      <w:bookmarkStart w:id="165" w:name="_Ref42083763"/>
      <w:r>
        <w:t xml:space="preserve">Figure </w:t>
      </w:r>
      <w:fldSimple w:instr=" STYLEREF 1 \s ">
        <w:r w:rsidR="00B957CE">
          <w:rPr>
            <w:noProof/>
          </w:rPr>
          <w:t>3</w:t>
        </w:r>
      </w:fldSimple>
      <w:r w:rsidR="00252BFE">
        <w:noBreakHyphen/>
      </w:r>
      <w:fldSimple w:instr=" SEQ Figure \* ARABIC \s 1 ">
        <w:r w:rsidR="00B957CE">
          <w:rPr>
            <w:noProof/>
          </w:rPr>
          <w:t>16</w:t>
        </w:r>
      </w:fldSimple>
      <w:bookmarkEnd w:id="165"/>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35DA85DC"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t>
      </w:r>
      <w:r w:rsidR="00296B38">
        <w:t>that</w:t>
      </w:r>
      <w:r>
        <w:t xml:space="preserve"> does not cancel. This </w:t>
      </w:r>
      <w:r w:rsidR="00AB56BE">
        <w:t xml:space="preserve">preference for tilting </w:t>
      </w:r>
      <w:r w:rsidR="0051672B">
        <w:t>can be</w:t>
      </w:r>
      <w:r>
        <w:t xml:space="preserve"> </w:t>
      </w:r>
      <w:r w:rsidR="0051672B">
        <w:t>probed using</w:t>
      </w:r>
      <w:r>
        <w:t xml:space="preserve"> Lipid Orientation. </w:t>
      </w:r>
    </w:p>
    <w:p w14:paraId="330FF272" w14:textId="1F6E6BAA" w:rsidR="00EE40AE" w:rsidRDefault="005067D8" w:rsidP="00CC6F0E">
      <w:pPr>
        <w:pStyle w:val="ListParagraph"/>
        <w:ind w:left="0" w:firstLine="720"/>
        <w:jc w:val="both"/>
      </w:pPr>
      <w:r>
        <w:t>To use the program</w:t>
      </w:r>
      <w:r w:rsidR="00296B38">
        <w:t>,</w:t>
      </w:r>
      <w:r>
        <w:t xml:space="preserve"> the user must </w:t>
      </w:r>
      <w:r w:rsidR="00924D84">
        <w:t>provide the lipid types to be analyzed, the atoms making the orientation vector</w:t>
      </w:r>
      <w:r w:rsidR="00296B38">
        <w:t>,</w:t>
      </w:r>
      <w:r w:rsidR="00924D84">
        <w:t xml:space="preserve"> and the atoms </w:t>
      </w:r>
      <w:r w:rsidR="00296B38">
        <w:t>that</w:t>
      </w:r>
      <w:r w:rsidR="00924D84">
        <w:t xml:space="preserve">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7034ACE4"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w:t>
      </w:r>
      <w:r w:rsidR="00296B38">
        <w:t>,</w:t>
      </w:r>
      <w:r w:rsidR="007920A2">
        <w:t xml:space="preserve"> and column 4 is the atom </w:t>
      </w:r>
      <w:r w:rsidR="00296B38">
        <w:t>that</w:t>
      </w:r>
      <w:r w:rsidR="007920A2">
        <w:t xml:space="preserve">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B957CE">
        <w:t xml:space="preserve">Figure </w:t>
      </w:r>
      <w:r w:rsidR="00B957CE">
        <w:rPr>
          <w:noProof/>
        </w:rPr>
        <w:t>3</w:t>
      </w:r>
      <w:r w:rsidR="00B957CE">
        <w:noBreakHyphen/>
      </w:r>
      <w:r w:rsidR="00B957CE">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B957CE">
        <w:t xml:space="preserve">Figure </w:t>
      </w:r>
      <w:r w:rsidR="00B957CE">
        <w:rPr>
          <w:noProof/>
        </w:rPr>
        <w:t>3</w:t>
      </w:r>
      <w:r w:rsidR="00B957CE">
        <w:noBreakHyphen/>
      </w:r>
      <w:r w:rsidR="00B957CE">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6C9F1696"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w:t>
      </w:r>
      <w:r w:rsidR="00296B38">
        <w:t>-</w:t>
      </w:r>
      <w:r>
        <w:t xml:space="preserve">averaged orientation vector. For example, the preferred tilt angle </w:t>
      </w:r>
      <w:r>
        <w:sym w:font="Symbol" w:char="F071"/>
      </w:r>
      <w:r>
        <w:t xml:space="preserve"> (</w:t>
      </w:r>
      <w:r>
        <w:fldChar w:fldCharType="begin"/>
      </w:r>
      <w:r>
        <w:instrText xml:space="preserve"> REF _Ref42083763 \h </w:instrText>
      </w:r>
      <w:r>
        <w:fldChar w:fldCharType="separate"/>
      </w:r>
      <w:r w:rsidR="00B957CE">
        <w:t xml:space="preserve">Figure </w:t>
      </w:r>
      <w:r w:rsidR="00B957CE">
        <w:rPr>
          <w:noProof/>
        </w:rPr>
        <w:t>3</w:t>
      </w:r>
      <w:r w:rsidR="00B957CE">
        <w:noBreakHyphen/>
      </w:r>
      <w:r w:rsidR="00B957CE">
        <w:rPr>
          <w:noProof/>
        </w:rPr>
        <w:t>16</w:t>
      </w:r>
      <w:r>
        <w:fldChar w:fldCharType="end"/>
      </w:r>
      <w:r>
        <w:t>) is given the same name as specified with -p2</w:t>
      </w:r>
      <w:r w:rsidR="00296B38">
        <w:t>,</w:t>
      </w:r>
      <w:r>
        <w:t xml:space="preserve">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B957CE">
        <w:t xml:space="preserve">Figure </w:t>
      </w:r>
      <w:r w:rsidR="00B957CE">
        <w:rPr>
          <w:noProof/>
        </w:rPr>
        <w:t>3</w:t>
      </w:r>
      <w:r w:rsidR="00B957CE">
        <w:noBreakHyphen/>
      </w:r>
      <w:r w:rsidR="00B957CE">
        <w:rPr>
          <w:noProof/>
        </w:rPr>
        <w:t>16</w:t>
      </w:r>
      <w:r>
        <w:fldChar w:fldCharType="end"/>
      </w:r>
      <w:r>
        <w:t>) is computed and stored in a data file containing the “_phi” appendage. Other characterizations of the time</w:t>
      </w:r>
      <w:r w:rsidR="00296B38">
        <w:t>-</w:t>
      </w:r>
      <w:r>
        <w:t>averaged orientation vector include its x, y, and z components (given the “_x”, “_y”, and “_z” appendages</w:t>
      </w:r>
      <w:r w:rsidR="00296B38">
        <w:t>,</w:t>
      </w:r>
      <w:r>
        <w:t xml:space="preserve">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B957CE">
        <w:t xml:space="preserve">Figure </w:t>
      </w:r>
      <w:r w:rsidR="00B957CE">
        <w:rPr>
          <w:noProof/>
        </w:rPr>
        <w:t>3</w:t>
      </w:r>
      <w:r w:rsidR="00B957CE">
        <w:noBreakHyphen/>
      </w:r>
      <w:r w:rsidR="00B957CE">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70"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1773309A" w:rsidR="003A4BA1" w:rsidRPr="008E2632" w:rsidRDefault="00713EC3" w:rsidP="003536DB">
      <w:pPr>
        <w:pStyle w:val="Caption"/>
        <w:jc w:val="both"/>
      </w:pPr>
      <w:bookmarkStart w:id="166" w:name="_Ref42083804"/>
      <w:r>
        <w:t xml:space="preserve">Figure </w:t>
      </w:r>
      <w:fldSimple w:instr=" STYLEREF 1 \s ">
        <w:r w:rsidR="00B957CE">
          <w:rPr>
            <w:noProof/>
          </w:rPr>
          <w:t>3</w:t>
        </w:r>
      </w:fldSimple>
      <w:r w:rsidR="00252BFE">
        <w:noBreakHyphen/>
      </w:r>
      <w:fldSimple w:instr=" SEQ Figure \* ARABIC \s 1 ">
        <w:r w:rsidR="00B957CE">
          <w:rPr>
            <w:noProof/>
          </w:rPr>
          <w:t>17</w:t>
        </w:r>
      </w:fldSimple>
      <w:bookmarkEnd w:id="166"/>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167" w:name="_Ref91147305"/>
      <w:bookmarkStart w:id="168" w:name="_Ref91240241"/>
      <w:r>
        <w:t xml:space="preserve"> </w:t>
      </w:r>
      <w:bookmarkStart w:id="169" w:name="_Ref117580566"/>
      <w:bookmarkStart w:id="170" w:name="_Toc153792516"/>
      <w:r w:rsidR="00E55F99">
        <w:t>Leaflet</w:t>
      </w:r>
      <w:bookmarkEnd w:id="167"/>
      <w:r w:rsidR="00DE7E78">
        <w:t xml:space="preserve"> </w:t>
      </w:r>
      <w:r w:rsidR="00DE7E78" w:rsidRPr="00BB182C">
        <w:t>Interdigitation</w:t>
      </w:r>
      <w:bookmarkEnd w:id="168"/>
      <w:bookmarkEnd w:id="169"/>
      <w:bookmarkEnd w:id="170"/>
    </w:p>
    <w:p w14:paraId="0375E394" w14:textId="5AF31046" w:rsidR="00F9186F" w:rsidRDefault="00D979AC" w:rsidP="008F77FA">
      <w:pPr>
        <w:pStyle w:val="ListParagraph"/>
        <w:spacing w:after="200"/>
        <w:ind w:left="0"/>
        <w:contextualSpacing w:val="0"/>
        <w:jc w:val="both"/>
      </w:pPr>
      <w:r>
        <w:t>It is possible to probe the degree of interdigitation between opposing leaflets using a couple</w:t>
      </w:r>
      <w:r w:rsidR="00B315B6">
        <w:t xml:space="preserve"> of</w:t>
      </w:r>
      <w:r>
        <w:t xml:space="preserv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w:t>
      </w:r>
      <w:r w:rsidR="00B315B6">
        <w:t>,</w:t>
      </w:r>
      <w:r>
        <w:t xml:space="preserve"> while those near the tails correspond to low interdigitation</w:t>
      </w:r>
      <w:r w:rsidR="00A314D3">
        <w:t xml:space="preserve"> (</w:t>
      </w:r>
      <w:r w:rsidR="00602ED0">
        <w:fldChar w:fldCharType="begin"/>
      </w:r>
      <w:r w:rsidR="00602ED0">
        <w:instrText xml:space="preserve"> REF _Ref42083852 \h </w:instrText>
      </w:r>
      <w:r w:rsidR="00602ED0">
        <w:fldChar w:fldCharType="separate"/>
      </w:r>
      <w:r w:rsidR="00B957CE">
        <w:t xml:space="preserve">Figure </w:t>
      </w:r>
      <w:r w:rsidR="00B957CE">
        <w:rPr>
          <w:noProof/>
        </w:rPr>
        <w:t>3</w:t>
      </w:r>
      <w:r w:rsidR="00B957CE">
        <w:noBreakHyphen/>
      </w:r>
      <w:r w:rsidR="00B957CE">
        <w:rPr>
          <w:noProof/>
        </w:rPr>
        <w:t>18</w:t>
      </w:r>
      <w:r w:rsidR="00602ED0">
        <w:fldChar w:fldCharType="end"/>
      </w:r>
      <w:r w:rsidR="00A314D3">
        <w:t>)</w:t>
      </w:r>
      <w:r>
        <w:t xml:space="preserve">. </w:t>
      </w:r>
      <w:r w:rsidR="00F9186F">
        <w:t>In this section</w:t>
      </w:r>
      <w:r w:rsidR="0001644B">
        <w:t>,</w:t>
      </w:r>
      <w:r w:rsidR="00F9186F">
        <w:t xml:space="preserve"> we examine </w:t>
      </w:r>
      <w:r w:rsidR="00B315B6">
        <w:t>two</w:t>
      </w:r>
      <w:r w:rsidR="00F9186F">
        <w:t xml:space="preserve">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71">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29524FB2" w:rsidR="00A314D3" w:rsidRDefault="00A314D3" w:rsidP="008F77FA">
      <w:pPr>
        <w:pStyle w:val="Caption"/>
        <w:jc w:val="both"/>
      </w:pPr>
      <w:bookmarkStart w:id="171" w:name="_Ref42083852"/>
      <w:r>
        <w:t xml:space="preserve">Figure </w:t>
      </w:r>
      <w:fldSimple w:instr=" STYLEREF 1 \s ">
        <w:r w:rsidR="00B957CE">
          <w:rPr>
            <w:noProof/>
          </w:rPr>
          <w:t>3</w:t>
        </w:r>
      </w:fldSimple>
      <w:r w:rsidR="00252BFE">
        <w:noBreakHyphen/>
      </w:r>
      <w:fldSimple w:instr=" SEQ Figure \* ARABIC \s 1 ">
        <w:r w:rsidR="00B957CE">
          <w:rPr>
            <w:noProof/>
          </w:rPr>
          <w:t>18</w:t>
        </w:r>
      </w:fldSimple>
      <w:bookmarkEnd w:id="171"/>
      <w:r>
        <w:t xml:space="preserve"> </w:t>
      </w:r>
      <w:r w:rsidRPr="00713EC3">
        <w:t>Cartoon bilayer showing low levels of interdigitation (left) and high levels of interdigitation (right).</w:t>
      </w:r>
    </w:p>
    <w:p w14:paraId="0B53B77B" w14:textId="73F74398"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B957CE">
        <w:t xml:space="preserve">Figure </w:t>
      </w:r>
      <w:r w:rsidR="00B957CE">
        <w:rPr>
          <w:noProof/>
        </w:rPr>
        <w:t>3</w:t>
      </w:r>
      <w:r w:rsidR="00B957CE">
        <w:noBreakHyphen/>
      </w:r>
      <w:r w:rsidR="00B957CE">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72">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2E2549B8" w:rsidR="00F9186F" w:rsidRDefault="00F9186F" w:rsidP="008F77FA">
      <w:pPr>
        <w:pStyle w:val="Caption"/>
        <w:jc w:val="both"/>
      </w:pPr>
      <w:bookmarkStart w:id="172" w:name="_Ref42083952"/>
      <w:r>
        <w:t xml:space="preserve">Figure </w:t>
      </w:r>
      <w:fldSimple w:instr=" STYLEREF 1 \s ">
        <w:r w:rsidR="00B957CE">
          <w:rPr>
            <w:noProof/>
          </w:rPr>
          <w:t>3</w:t>
        </w:r>
      </w:fldSimple>
      <w:r w:rsidR="00252BFE">
        <w:noBreakHyphen/>
      </w:r>
      <w:fldSimple w:instr=" SEQ Figure \* ARABIC \s 1 ">
        <w:r w:rsidR="00B957CE">
          <w:rPr>
            <w:noProof/>
          </w:rPr>
          <w:t>19</w:t>
        </w:r>
      </w:fldSimple>
      <w:bookmarkEnd w:id="172"/>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7</m:t>
                </m:r>
              </m:e>
            </m:d>
            <m:ctrlPr>
              <w:rPr>
                <w:rFonts w:ascii="Cambria Math" w:hAnsi="Cambria Math"/>
                <w:i/>
              </w:rPr>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w:t>
      </w:r>
    </w:p>
    <w:p w14:paraId="24DE9140" w14:textId="3D330D1F" w:rsidR="00352A2E" w:rsidRDefault="00F9186F" w:rsidP="00352A2E">
      <w:pPr>
        <w:pStyle w:val="ListParagraph"/>
        <w:spacing w:after="200"/>
        <w:ind w:left="0" w:firstLine="720"/>
        <w:contextualSpacing w:val="0"/>
        <w:jc w:val="both"/>
      </w:pPr>
      <w:r>
        <w:t>To use the program</w:t>
      </w:r>
      <w:r w:rsidR="00B315B6">
        <w:t>,</w:t>
      </w:r>
      <w:r>
        <w:t xml:space="preserve">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B957CE">
        <w:t xml:space="preserve">Figure </w:t>
      </w:r>
      <w:r w:rsidR="00B957CE">
        <w:rPr>
          <w:noProof/>
        </w:rPr>
        <w:t>3</w:t>
      </w:r>
      <w:r w:rsidR="00B957CE">
        <w:noBreakHyphen/>
      </w:r>
      <w:r w:rsidR="00B957CE">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3"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6EF86C0B" w:rsidR="00D7658D" w:rsidRDefault="00681C10" w:rsidP="008F77FA">
      <w:pPr>
        <w:pStyle w:val="Caption"/>
        <w:jc w:val="both"/>
      </w:pPr>
      <w:bookmarkStart w:id="173" w:name="_Ref103929789"/>
      <w:r>
        <w:t xml:space="preserve">Figure </w:t>
      </w:r>
      <w:fldSimple w:instr=" STYLEREF 1 \s ">
        <w:r w:rsidR="00B957CE">
          <w:rPr>
            <w:noProof/>
          </w:rPr>
          <w:t>3</w:t>
        </w:r>
      </w:fldSimple>
      <w:r w:rsidR="00252BFE">
        <w:noBreakHyphen/>
      </w:r>
      <w:fldSimple w:instr=" SEQ Figure \* ARABIC \s 1 ">
        <w:r w:rsidR="00B957CE">
          <w:rPr>
            <w:noProof/>
          </w:rPr>
          <w:t>20</w:t>
        </w:r>
      </w:fldSimple>
      <w:bookmarkEnd w:id="173"/>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B957CE">
        <w:t xml:space="preserve">Figure </w:t>
      </w:r>
      <w:r w:rsidR="00B957CE">
        <w:rPr>
          <w:noProof/>
        </w:rPr>
        <w:t>3</w:t>
      </w:r>
      <w:r w:rsidR="00B957CE">
        <w:noBreakHyphen/>
      </w:r>
      <w:r w:rsidR="00B957CE">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3735A2E6"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r w:rsidR="001445D8">
        <w:rPr>
          <w:rFonts w:eastAsiaTheme="minorEastAsia"/>
        </w:rPr>
        <w:t xml:space="preserve">Since this computation </w:t>
      </w:r>
      <w:r w:rsidR="001445D8">
        <w:rPr>
          <w:rFonts w:eastAsiaTheme="minorEastAsia"/>
        </w:rPr>
        <w:lastRenderedPageBreak/>
        <w:t xml:space="preserve">requires many distance calculations, the performance may be improved using the “contact screening” option where the screening distance is set via the -screen tag (section </w:t>
      </w:r>
      <w:r w:rsidR="001445D8">
        <w:rPr>
          <w:rFonts w:eastAsiaTheme="minorEastAsia"/>
        </w:rPr>
        <w:fldChar w:fldCharType="begin"/>
      </w:r>
      <w:r w:rsidR="001445D8">
        <w:rPr>
          <w:rFonts w:eastAsiaTheme="minorEastAsia"/>
        </w:rPr>
        <w:instrText xml:space="preserve"> REF _Ref153787432 \r \h </w:instrText>
      </w:r>
      <w:r w:rsidR="001445D8">
        <w:rPr>
          <w:rFonts w:eastAsiaTheme="minorEastAsia"/>
        </w:rPr>
      </w:r>
      <w:r w:rsidR="001445D8">
        <w:rPr>
          <w:rFonts w:eastAsiaTheme="minorEastAsia"/>
        </w:rPr>
        <w:fldChar w:fldCharType="separate"/>
      </w:r>
      <w:r w:rsidR="00B957CE">
        <w:rPr>
          <w:rFonts w:eastAsiaTheme="minorEastAsia"/>
        </w:rPr>
        <w:t>1.19</w:t>
      </w:r>
      <w:r w:rsidR="001445D8">
        <w:rPr>
          <w:rFonts w:eastAsiaTheme="minorEastAsia"/>
        </w:rPr>
        <w:fldChar w:fldCharType="end"/>
      </w:r>
      <w:r w:rsidR="001445D8">
        <w:rPr>
          <w:rFonts w:eastAsiaTheme="minorEastAsia"/>
        </w:rPr>
        <w:t xml:space="preserve">). </w:t>
      </w:r>
    </w:p>
    <w:p w14:paraId="1D1271D3" w14:textId="0102ECA9" w:rsidR="00352A2E" w:rsidRDefault="00C71963" w:rsidP="00960EAD">
      <w:pPr>
        <w:pStyle w:val="ListParagraph"/>
        <w:spacing w:after="200"/>
        <w:ind w:left="0"/>
        <w:contextualSpacing w:val="0"/>
        <w:jc w:val="both"/>
      </w:pPr>
      <w:r>
        <w:t xml:space="preserve"> </w:t>
      </w:r>
      <w:r w:rsidR="001445D8">
        <w:tab/>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3F751690"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rPr>
                <w:rFonts w:ascii="Cambria Math" w:hAnsi="Cambria Math" w:cstheme="minorHAnsi"/>
                <w:i/>
              </w:rPr>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B957CE" w:rsidRPr="00B957CE">
        <w:rPr>
          <w:rFonts w:cstheme="minorHAnsi"/>
        </w:rPr>
        <w:t xml:space="preserve">Figure </w:t>
      </w:r>
      <w:r w:rsidR="00B957CE" w:rsidRPr="00B957CE">
        <w:rPr>
          <w:rFonts w:cstheme="minorHAnsi"/>
          <w:noProof/>
        </w:rPr>
        <w:t>3</w:t>
      </w:r>
      <w:r w:rsidR="00B957CE" w:rsidRPr="00B957CE">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74"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0F8CF3D2" w:rsidR="00F9186F" w:rsidRDefault="00F9186F" w:rsidP="008F77FA">
      <w:pPr>
        <w:pStyle w:val="Caption"/>
        <w:jc w:val="both"/>
      </w:pPr>
      <w:bookmarkStart w:id="174" w:name="_Ref42083969"/>
      <w:r>
        <w:t xml:space="preserve">Figure </w:t>
      </w:r>
      <w:fldSimple w:instr=" STYLEREF 1 \s ">
        <w:r w:rsidR="00B957CE">
          <w:rPr>
            <w:noProof/>
          </w:rPr>
          <w:t>3</w:t>
        </w:r>
      </w:fldSimple>
      <w:r w:rsidR="00252BFE">
        <w:noBreakHyphen/>
      </w:r>
      <w:fldSimple w:instr=" SEQ Figure \* ARABIC \s 1 ">
        <w:r w:rsidR="00B957CE">
          <w:rPr>
            <w:noProof/>
          </w:rPr>
          <w:t>21</w:t>
        </w:r>
      </w:fldSimple>
      <w:bookmarkEnd w:id="174"/>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t xml:space="preserve"> Units for the x/y axis are grid points and the number of contacts for the color bars.</w:t>
      </w:r>
    </w:p>
    <w:p w14:paraId="5B93E6D5" w14:textId="0B76C3F9" w:rsidR="00352A2E" w:rsidRDefault="00352A2E" w:rsidP="00FF449A">
      <w:pPr>
        <w:jc w:val="both"/>
        <w:rPr>
          <w:rFonts w:eastAsiaTheme="minorEastAsia"/>
        </w:rPr>
      </w:pPr>
      <w:r>
        <w:t>We note that Interleaflet Contacts has the option to generate a free energy histogram</w:t>
      </w:r>
      <w:r w:rsidR="00BF3522">
        <w:t xml:space="preserve"> (</w:t>
      </w:r>
      <w:r w:rsidR="00BF3522">
        <w:fldChar w:fldCharType="begin"/>
      </w:r>
      <w:r w:rsidR="00BF3522">
        <w:instrText xml:space="preserve"> REF _Ref118041696 \h </w:instrText>
      </w:r>
      <w:r w:rsidR="00BF3522">
        <w:fldChar w:fldCharType="separate"/>
      </w:r>
      <w:r w:rsidR="00B957CE">
        <w:t xml:space="preserve">Figure </w:t>
      </w:r>
      <w:r w:rsidR="00B957CE">
        <w:rPr>
          <w:noProof/>
        </w:rPr>
        <w:t>3</w:t>
      </w:r>
      <w:r w:rsidR="00B957CE">
        <w:noBreakHyphen/>
      </w:r>
      <w:r w:rsidR="00B957CE">
        <w:rPr>
          <w:noProof/>
        </w:rPr>
        <w:t>22</w:t>
      </w:r>
      <w:r w:rsidR="00BF3522">
        <w:fldChar w:fldCharType="end"/>
      </w:r>
      <w:r w:rsidR="00BF3522">
        <w:t>)</w:t>
      </w:r>
      <w:r>
        <w:t xml:space="preserve"> pertaining to the number of interleaflet contacts, i.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This option may be select</w:t>
      </w:r>
      <w:r w:rsidR="00B315B6">
        <w:rPr>
          <w:rFonts w:eastAsiaTheme="minorEastAsia"/>
        </w:rPr>
        <w:t>ed</w:t>
      </w:r>
      <w:r>
        <w:rPr>
          <w:rFonts w:eastAsiaTheme="minorEastAsia"/>
        </w:rPr>
        <w:t xml:space="preserve">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w:t>
      </w:r>
      <w:r w:rsidR="00B315B6">
        <w:rPr>
          <w:rFonts w:eastAsiaTheme="minorEastAsia"/>
        </w:rPr>
        <w:t xml:space="preserve">of </w:t>
      </w:r>
      <w:r w:rsidR="00BF3522">
        <w:rPr>
          <w:rFonts w:eastAsiaTheme="minorEastAsia"/>
        </w:rPr>
        <w:t>the system</w:t>
      </w:r>
      <w:r w:rsidR="00960EAD">
        <w:rPr>
          <w:rFonts w:eastAsiaTheme="minorEastAsia"/>
        </w:rPr>
        <w:t>) is reported for each trajectory frame</w:t>
      </w:r>
      <w:r w:rsidR="00BF3522">
        <w:rPr>
          <w:rFonts w:eastAsiaTheme="minorEastAsia"/>
        </w:rPr>
        <w:t xml:space="preserve"> (</w:t>
      </w:r>
      <w:r w:rsidR="00BF3522">
        <w:rPr>
          <w:rFonts w:eastAsiaTheme="minorEastAsia"/>
        </w:rPr>
        <w:fldChar w:fldCharType="begin"/>
      </w:r>
      <w:r w:rsidR="00BF3522">
        <w:rPr>
          <w:rFonts w:eastAsiaTheme="minorEastAsia"/>
        </w:rPr>
        <w:instrText xml:space="preserve"> REF _Ref118041696 \h </w:instrText>
      </w:r>
      <w:r w:rsidR="00BF3522">
        <w:rPr>
          <w:rFonts w:eastAsiaTheme="minorEastAsia"/>
        </w:rPr>
      </w:r>
      <w:r w:rsidR="00BF3522">
        <w:rPr>
          <w:rFonts w:eastAsiaTheme="minorEastAsia"/>
        </w:rPr>
        <w:fldChar w:fldCharType="separate"/>
      </w:r>
      <w:r w:rsidR="00B957CE">
        <w:t xml:space="preserve">Figure </w:t>
      </w:r>
      <w:r w:rsidR="00B957CE">
        <w:rPr>
          <w:noProof/>
        </w:rPr>
        <w:t>3</w:t>
      </w:r>
      <w:r w:rsidR="00B957CE">
        <w:noBreakHyphen/>
      </w:r>
      <w:r w:rsidR="00B957CE">
        <w:rPr>
          <w:noProof/>
        </w:rPr>
        <w:t>22</w:t>
      </w:r>
      <w:r w:rsidR="00BF3522">
        <w:rPr>
          <w:rFonts w:eastAsiaTheme="minorEastAsia"/>
        </w:rPr>
        <w:fldChar w:fldCharType="end"/>
      </w:r>
      <w:r w:rsidR="00BF3522">
        <w:rPr>
          <w:rFonts w:eastAsiaTheme="minorEastAsia"/>
        </w:rPr>
        <w:t>)</w:t>
      </w:r>
      <w:r w:rsidR="00960EAD">
        <w:rPr>
          <w:rFonts w:eastAsiaTheme="minorEastAsia"/>
        </w:rPr>
        <w:t xml:space="preserv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738FDE61" w:rsidR="00960EAD" w:rsidRDefault="00960EAD" w:rsidP="00960EAD">
      <w:pPr>
        <w:pStyle w:val="Caption"/>
        <w:jc w:val="both"/>
        <w:rPr>
          <w:rFonts w:eastAsiaTheme="minorEastAsia"/>
        </w:rPr>
      </w:pPr>
      <w:bookmarkStart w:id="175" w:name="_Ref118041696"/>
      <w:r>
        <w:t xml:space="preserve">Figure </w:t>
      </w:r>
      <w:fldSimple w:instr=" STYLEREF 1 \s ">
        <w:r w:rsidR="00B957CE">
          <w:rPr>
            <w:noProof/>
          </w:rPr>
          <w:t>3</w:t>
        </w:r>
      </w:fldSimple>
      <w:r w:rsidR="00252BFE">
        <w:noBreakHyphen/>
      </w:r>
      <w:fldSimple w:instr=" SEQ Figure \* ARABIC \s 1 ">
        <w:r w:rsidR="00B957CE">
          <w:rPr>
            <w:noProof/>
          </w:rPr>
          <w:t>22</w:t>
        </w:r>
      </w:fldSimple>
      <w:bookmarkEnd w:id="175"/>
      <w:r>
        <w:t xml:space="preserve"> Free energy as a function of the number of interleaflet contacts formed by a single lipid (left). The average number of interleaflet contacts per lipid as a function of the trajectory frame (right).</w:t>
      </w:r>
    </w:p>
    <w:p w14:paraId="280A8374" w14:textId="5CEE0637"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B957CE">
        <w:t xml:space="preserve">Figure </w:t>
      </w:r>
      <w:r w:rsidR="00B957CE">
        <w:rPr>
          <w:noProof/>
        </w:rPr>
        <w:t>3</w:t>
      </w:r>
      <w:r w:rsidR="00B957CE">
        <w:noBreakHyphen/>
      </w:r>
      <w:r w:rsidR="00B957CE">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B957CE">
        <w:t xml:space="preserve">Figure </w:t>
      </w:r>
      <w:r w:rsidR="00B957CE">
        <w:rPr>
          <w:noProof/>
        </w:rPr>
        <w:t>3</w:t>
      </w:r>
      <w:r w:rsidR="00B957CE">
        <w:noBreakHyphen/>
      </w:r>
      <w:r w:rsidR="00B957CE">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recorded</w:t>
      </w:r>
      <w:r w:rsidR="00053C3F">
        <w:t>,</w:t>
      </w:r>
      <w:r>
        <w:t xml:space="preserve"> and eventually</w:t>
      </w:r>
      <w:r w:rsidR="00053C3F">
        <w:t>,</w:t>
      </w:r>
      <w:r>
        <w:t xml:space="preserve"> the average rank </w:t>
      </w:r>
      <m:oMath>
        <m:acc>
          <m:accPr>
            <m:chr m:val="̅"/>
            <m:ctrlPr>
              <w:rPr>
                <w:rFonts w:ascii="Cambria Math" w:hAnsi="Cambria Math"/>
                <w:i/>
              </w:rPr>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m:t>
              </m:r>
              <m:d>
                <m:dPr>
                  <m:ctrlPr>
                    <w:rPr>
                      <w:rFonts w:ascii="Cambria Math" w:hAnsi="Cambria Math"/>
                      <w:i/>
                    </w:rPr>
                  </m:ctrlPr>
                </m:dPr>
                <m:e>
                  <m:r>
                    <w:rPr>
                      <w:rFonts w:ascii="Cambria Math" w:hAnsi="Cambria Math"/>
                    </w:rPr>
                    <m:t>3.8</m:t>
                  </m:r>
                </m:e>
              </m:d>
            </m:e>
          </m:eqArr>
        </m:oMath>
      </m:oMathPara>
    </w:p>
    <w:p w14:paraId="05F39076" w14:textId="551665F3"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to the lattice around target lipids</w:t>
      </w:r>
      <w:r w:rsidR="00053C3F">
        <w:rPr>
          <w:rFonts w:eastAsiaTheme="minorEastAsia"/>
        </w:rPr>
        <w:t>,</w:t>
      </w:r>
      <w:r w:rsidR="00EE0B08">
        <w:rPr>
          <w:rFonts w:eastAsiaTheme="minorEastAsia"/>
        </w:rPr>
        <w:t xml:space="preserve"> thus generating a spatially resolved time average of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w:t>
      </w:r>
      <w:r>
        <w:t>In this way</w:t>
      </w:r>
      <w:r w:rsidR="00053C3F">
        <w:t>,</w:t>
      </w:r>
      <w:r>
        <w:t xml:space="preserve">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6">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7D6A9119" w:rsidR="00EF4061" w:rsidRPr="008F77FA" w:rsidRDefault="00713EC3" w:rsidP="008F77FA">
      <w:pPr>
        <w:pStyle w:val="Caption"/>
        <w:jc w:val="both"/>
      </w:pPr>
      <w:bookmarkStart w:id="176" w:name="_Ref42083889"/>
      <w:r>
        <w:t xml:space="preserve">Figure </w:t>
      </w:r>
      <w:fldSimple w:instr=" STYLEREF 1 \s ">
        <w:r w:rsidR="00B957CE">
          <w:rPr>
            <w:noProof/>
          </w:rPr>
          <w:t>3</w:t>
        </w:r>
      </w:fldSimple>
      <w:r w:rsidR="00252BFE">
        <w:noBreakHyphen/>
      </w:r>
      <w:fldSimple w:instr=" SEQ Figure \* ARABIC \s 1 ">
        <w:r w:rsidR="00B957CE">
          <w:rPr>
            <w:noProof/>
          </w:rPr>
          <w:t>23</w:t>
        </w:r>
      </w:fldSimple>
      <w:bookmarkEnd w:id="176"/>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35A490E5"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lipid types to include in the opposing leaflet</w:t>
      </w:r>
      <w:r w:rsidR="00053C3F">
        <w:t>,</w:t>
      </w:r>
      <w:r w:rsidR="00231E2B">
        <w:t xml:space="preserve">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B957CE">
        <w:t xml:space="preserve">Figure </w:t>
      </w:r>
      <w:r w:rsidR="00B957CE">
        <w:rPr>
          <w:noProof/>
        </w:rPr>
        <w:t>3</w:t>
      </w:r>
      <w:r w:rsidR="00B957CE">
        <w:noBreakHyphen/>
      </w:r>
      <w:r w:rsidR="00B957CE">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3831F6A0" w:rsidR="00231E2B" w:rsidRDefault="00F913E3" w:rsidP="008F77FA">
      <w:pPr>
        <w:pStyle w:val="Caption"/>
        <w:jc w:val="both"/>
      </w:pPr>
      <w:bookmarkStart w:id="177" w:name="_Ref104200557"/>
      <w:r>
        <w:t xml:space="preserve">Figure </w:t>
      </w:r>
      <w:fldSimple w:instr=" STYLEREF 1 \s ">
        <w:r w:rsidR="00B957CE">
          <w:rPr>
            <w:noProof/>
          </w:rPr>
          <w:t>3</w:t>
        </w:r>
      </w:fldSimple>
      <w:r w:rsidR="00252BFE">
        <w:noBreakHyphen/>
      </w:r>
      <w:fldSimple w:instr=" SEQ Figure \* ARABIC \s 1 ">
        <w:r w:rsidR="00B957CE">
          <w:rPr>
            <w:noProof/>
          </w:rPr>
          <w:t>24</w:t>
        </w:r>
      </w:fldSimple>
      <w:bookmarkEnd w:id="177"/>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49A9C23C"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B957CE">
        <w:t xml:space="preserve">Figure </w:t>
      </w:r>
      <w:r w:rsidR="00B957CE">
        <w:rPr>
          <w:noProof/>
        </w:rPr>
        <w:t>3</w:t>
      </w:r>
      <w:r w:rsidR="00B957CE">
        <w:noBreakHyphen/>
      </w:r>
      <w:r w:rsidR="00B957CE">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78"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42E0A386" w:rsidR="00CC20E7" w:rsidRDefault="00713EC3" w:rsidP="008F77FA">
      <w:pPr>
        <w:pStyle w:val="Caption"/>
        <w:jc w:val="both"/>
      </w:pPr>
      <w:bookmarkStart w:id="178" w:name="_Ref42083914"/>
      <w:r>
        <w:t xml:space="preserve">Figure </w:t>
      </w:r>
      <w:fldSimple w:instr=" STYLEREF 1 \s ">
        <w:r w:rsidR="00B957CE">
          <w:rPr>
            <w:noProof/>
          </w:rPr>
          <w:t>3</w:t>
        </w:r>
      </w:fldSimple>
      <w:r w:rsidR="00252BFE">
        <w:noBreakHyphen/>
      </w:r>
      <w:fldSimple w:instr=" SEQ Figure \* ARABIC \s 1 ">
        <w:r w:rsidR="00B957CE">
          <w:rPr>
            <w:noProof/>
          </w:rPr>
          <w:t>25</w:t>
        </w:r>
      </w:fldSimple>
      <w:bookmarkEnd w:id="178"/>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179" w:name="_Ref44345383"/>
      <w:r>
        <w:t xml:space="preserve"> </w:t>
      </w:r>
      <w:bookmarkStart w:id="180" w:name="_Toc153792517"/>
      <w:r w:rsidR="00E55F99">
        <w:t xml:space="preserve">Lipid </w:t>
      </w:r>
      <w:r w:rsidR="00FC4460">
        <w:t xml:space="preserve">Packing </w:t>
      </w:r>
      <w:r w:rsidR="00BF290C" w:rsidRPr="005C7AC2">
        <w:t>Density</w:t>
      </w:r>
      <w:bookmarkEnd w:id="179"/>
      <w:bookmarkEnd w:id="180"/>
    </w:p>
    <w:p w14:paraId="4F431425" w14:textId="0B69FFE9"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w:t>
      </w:r>
      <w:r w:rsidR="000807D4">
        <w:t>,</w:t>
      </w:r>
      <w:r w:rsidR="00A73D8B">
        <w:t xml:space="preserve"> we present </w:t>
      </w:r>
      <w:r w:rsidR="003C6B4E">
        <w:t>two</w:t>
      </w:r>
      <w:r w:rsidR="00146801">
        <w:t xml:space="preserve">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3C6B4E">
        <w:t>,</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w:t>
      </w:r>
      <w:r w:rsidR="003C6B4E">
        <w:t>-</w:t>
      </w:r>
      <w:r w:rsidR="006F3CF2">
        <w:t>specified distance (set with -l_rad) from a target</w:t>
      </w:r>
      <w:r w:rsidR="003C6B4E">
        <w:t xml:space="preserve"> </w:t>
      </w:r>
      <w:r w:rsidR="006F3CF2">
        <w:t xml:space="preserve">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w:t>
      </w:r>
      <w:r w:rsidR="003C6B4E">
        <w:t>,</w:t>
      </w:r>
      <w:r w:rsidR="006F3CF2">
        <w:t xml:space="preserve">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B957CE">
        <w:t xml:space="preserve">Figure </w:t>
      </w:r>
      <w:r w:rsidR="00B957CE">
        <w:rPr>
          <w:noProof/>
        </w:rPr>
        <w:t>3</w:t>
      </w:r>
      <w:r w:rsidR="00B957CE">
        <w:noBreakHyphen/>
      </w:r>
      <w:r w:rsidR="00B957CE">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lastRenderedPageBreak/>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79">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5D154923" w:rsidR="007B1290" w:rsidRDefault="007B1290" w:rsidP="00C219E3">
      <w:pPr>
        <w:pStyle w:val="Caption"/>
        <w:jc w:val="both"/>
      </w:pPr>
      <w:bookmarkStart w:id="181" w:name="_Ref46146646"/>
      <w:r>
        <w:t xml:space="preserve">Figure </w:t>
      </w:r>
      <w:fldSimple w:instr=" STYLEREF 1 \s ">
        <w:r w:rsidR="00B957CE">
          <w:rPr>
            <w:noProof/>
          </w:rPr>
          <w:t>3</w:t>
        </w:r>
      </w:fldSimple>
      <w:r w:rsidR="00252BFE">
        <w:noBreakHyphen/>
      </w:r>
      <w:fldSimple w:instr=" SEQ Figure \* ARABIC \s 1 ">
        <w:r w:rsidR="00B957CE">
          <w:rPr>
            <w:noProof/>
          </w:rPr>
          <w:t>26</w:t>
        </w:r>
      </w:fldSimple>
      <w:bookmarkEnd w:id="181"/>
      <w:r>
        <w:t xml:space="preserve"> Number of lipid neighbors counted around a target lipid. The lipid positions are represented by geometric center of the ester atoms (orange balls). The distance for counting a neighbor is specified by l_rad. </w:t>
      </w:r>
    </w:p>
    <w:p w14:paraId="354D8E0B" w14:textId="029260EE" w:rsidR="00824F7A" w:rsidRDefault="006F3CF2" w:rsidP="00C219E3">
      <w:pPr>
        <w:pStyle w:val="ListParagraph"/>
        <w:spacing w:after="200"/>
        <w:ind w:left="0" w:firstLine="720"/>
        <w:contextualSpacing w:val="0"/>
        <w:jc w:val="both"/>
      </w:pPr>
      <w:r>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w:t>
      </w:r>
      <w:r w:rsidR="00C70D06">
        <w:t xml:space="preserve">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 xml:space="preserve">composing the visiting lipids and the atoms used to find their centers </w:t>
      </w:r>
      <w:r w:rsidR="003C6B4E">
        <w:t>are</w:t>
      </w:r>
      <w:r w:rsidR="00224F53">
        <w:t xml:space="preserve"> specified using the -</w:t>
      </w:r>
      <w:r w:rsidR="007D238D">
        <w:t>crd</w:t>
      </w:r>
      <w:r w:rsidR="00224F53">
        <w:t>_2 tag (</w:t>
      </w:r>
      <w:r w:rsidR="00224F53">
        <w:fldChar w:fldCharType="begin"/>
      </w:r>
      <w:r w:rsidR="00224F53">
        <w:instrText xml:space="preserve"> REF _Ref103933246 \h </w:instrText>
      </w:r>
      <w:r w:rsidR="00224F53">
        <w:fldChar w:fldCharType="separate"/>
      </w:r>
      <w:r w:rsidR="00B957CE">
        <w:t xml:space="preserve">Figure </w:t>
      </w:r>
      <w:r w:rsidR="00B957CE">
        <w:rPr>
          <w:noProof/>
        </w:rPr>
        <w:t>3</w:t>
      </w:r>
      <w:r w:rsidR="00B957CE">
        <w:noBreakHyphen/>
      </w:r>
      <w:r w:rsidR="00B957CE">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80"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042FCD77" w:rsidR="00824F7A" w:rsidRDefault="00224F53" w:rsidP="00C219E3">
      <w:pPr>
        <w:pStyle w:val="Caption"/>
        <w:jc w:val="both"/>
      </w:pPr>
      <w:bookmarkStart w:id="182" w:name="_Ref103933246"/>
      <w:r>
        <w:t xml:space="preserve">Figure </w:t>
      </w:r>
      <w:fldSimple w:instr=" STYLEREF 1 \s ">
        <w:r w:rsidR="00B957CE">
          <w:rPr>
            <w:noProof/>
          </w:rPr>
          <w:t>3</w:t>
        </w:r>
      </w:fldSimple>
      <w:r w:rsidR="00252BFE">
        <w:noBreakHyphen/>
      </w:r>
      <w:fldSimple w:instr=" SEQ Figure \* ARABIC \s 1 ">
        <w:r w:rsidR="00B957CE">
          <w:rPr>
            <w:noProof/>
          </w:rPr>
          <w:t>27</w:t>
        </w:r>
      </w:fldSimple>
      <w:bookmarkEnd w:id="182"/>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0133A34E" w:rsidR="00DA4CB9" w:rsidRDefault="006303AB" w:rsidP="006303AB">
      <w:pPr>
        <w:pStyle w:val="ListParagraph"/>
        <w:spacing w:after="200"/>
        <w:ind w:left="0"/>
        <w:contextualSpacing w:val="0"/>
        <w:jc w:val="both"/>
      </w:pPr>
      <w:r>
        <w:lastRenderedPageBreak/>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B957CE">
        <w:t xml:space="preserve">Figure </w:t>
      </w:r>
      <w:r w:rsidR="00B957CE">
        <w:rPr>
          <w:noProof/>
        </w:rPr>
        <w:t>3</w:t>
      </w:r>
      <w:r w:rsidR="00B957CE">
        <w:noBreakHyphen/>
      </w:r>
      <w:r w:rsidR="00B957CE">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2C7E466B" w:rsidR="00DA4CB9" w:rsidRDefault="00713EC3" w:rsidP="00713EC3">
      <w:pPr>
        <w:pStyle w:val="Caption"/>
        <w:jc w:val="both"/>
      </w:pPr>
      <w:bookmarkStart w:id="183" w:name="_Ref42084065"/>
      <w:r>
        <w:t xml:space="preserve">Figure </w:t>
      </w:r>
      <w:fldSimple w:instr=" STYLEREF 1 \s ">
        <w:r w:rsidR="00B957CE">
          <w:rPr>
            <w:noProof/>
          </w:rPr>
          <w:t>3</w:t>
        </w:r>
      </w:fldSimple>
      <w:r w:rsidR="00252BFE">
        <w:noBreakHyphen/>
      </w:r>
      <w:fldSimple w:instr=" SEQ Figure \* ARABIC \s 1 ">
        <w:r w:rsidR="00B957CE">
          <w:rPr>
            <w:noProof/>
          </w:rPr>
          <w:t>28</w:t>
        </w:r>
      </w:fldSimple>
      <w:bookmarkEnd w:id="183"/>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lipid centers for the color bars.</w:t>
      </w:r>
    </w:p>
    <w:p w14:paraId="5058BD0E" w14:textId="7BE0CA0B" w:rsidR="00B81441" w:rsidRDefault="00FC4460" w:rsidP="00C219E3">
      <w:pPr>
        <w:pStyle w:val="ListParagraph"/>
        <w:spacing w:after="200"/>
        <w:ind w:left="0" w:firstLine="720"/>
        <w:contextualSpacing w:val="0"/>
        <w:jc w:val="both"/>
      </w:pPr>
      <w:r>
        <w:t>In addition to the number of nearest</w:t>
      </w:r>
      <w:r w:rsidR="003C6B4E">
        <w:t xml:space="preserve"> </w:t>
      </w:r>
      <w:r>
        <w:t xml:space="preserve">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B957CE">
        <w:t xml:space="preserve">Figure </w:t>
      </w:r>
      <w:r w:rsidR="00B957CE">
        <w:rPr>
          <w:noProof/>
        </w:rPr>
        <w:t>3</w:t>
      </w:r>
      <w:r w:rsidR="00B957CE">
        <w:noBreakHyphen/>
      </w:r>
      <w:r w:rsidR="00B957CE">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0D645345">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8"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203F64D7" w:rsidR="00B81441" w:rsidRDefault="00B81441" w:rsidP="00C219E3">
      <w:pPr>
        <w:pStyle w:val="Caption"/>
        <w:jc w:val="both"/>
      </w:pPr>
      <w:bookmarkStart w:id="184" w:name="_Ref103935464"/>
      <w:r>
        <w:t xml:space="preserve">Figure </w:t>
      </w:r>
      <w:fldSimple w:instr=" STYLEREF 1 \s ">
        <w:r w:rsidR="00B957CE">
          <w:rPr>
            <w:noProof/>
          </w:rPr>
          <w:t>3</w:t>
        </w:r>
      </w:fldSimple>
      <w:r w:rsidR="00252BFE">
        <w:noBreakHyphen/>
      </w:r>
      <w:fldSimple w:instr=" SEQ Figure \* ARABIC \s 1 ">
        <w:r w:rsidR="00B957CE">
          <w:rPr>
            <w:noProof/>
          </w:rPr>
          <w:t>29</w:t>
        </w:r>
      </w:fldSimple>
      <w:bookmarkEnd w:id="184"/>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783EF115"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t>
      </w:r>
      <w:r w:rsidR="006A7DD7">
        <w:lastRenderedPageBreak/>
        <w:t xml:space="preserve">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B957CE">
        <w:t xml:space="preserve">Figure </w:t>
      </w:r>
      <w:r w:rsidR="00B957CE">
        <w:rPr>
          <w:noProof/>
        </w:rPr>
        <w:t>3</w:t>
      </w:r>
      <w:r w:rsidR="00B957CE">
        <w:noBreakHyphen/>
      </w:r>
      <w:r w:rsidR="00B957CE">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82"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35943BF4" w:rsidR="00DA13DC" w:rsidRDefault="004B1244" w:rsidP="004B1244">
      <w:pPr>
        <w:pStyle w:val="Caption"/>
        <w:jc w:val="both"/>
      </w:pPr>
      <w:bookmarkStart w:id="185" w:name="_Ref103935057"/>
      <w:r>
        <w:t xml:space="preserve">Figure </w:t>
      </w:r>
      <w:fldSimple w:instr=" STYLEREF 1 \s ">
        <w:r w:rsidR="00B957CE">
          <w:rPr>
            <w:noProof/>
          </w:rPr>
          <w:t>3</w:t>
        </w:r>
      </w:fldSimple>
      <w:r w:rsidR="00252BFE">
        <w:noBreakHyphen/>
      </w:r>
      <w:fldSimple w:instr=" SEQ Figure \* ARABIC \s 1 ">
        <w:r w:rsidR="00B957CE">
          <w:rPr>
            <w:noProof/>
          </w:rPr>
          <w:t>30</w:t>
        </w:r>
      </w:fldSimple>
      <w:bookmarkEnd w:id="185"/>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2453E20C"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w:t>
      </w:r>
      <w:r w:rsidR="003C6B4E">
        <w:t xml:space="preserve">to </w:t>
      </w:r>
      <w:r w:rsidR="001F2C9E">
        <w:t>be significantly smaller than</w:t>
      </w:r>
      <w:r w:rsidR="003C6B4E">
        <w:t xml:space="preserve"> the</w:t>
      </w:r>
      <w:r w:rsidR="001F2C9E">
        <w:t xml:space="preserve">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w:t>
      </w:r>
      <w:r w:rsidR="003C6B4E">
        <w:t>is</w:t>
      </w:r>
      <w:r w:rsidR="008E427B">
        <w:t xml:space="preserv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303E1C37" w:rsidR="003449D5" w:rsidRDefault="003449D5" w:rsidP="008E427B">
      <w:pPr>
        <w:spacing w:after="200"/>
        <w:jc w:val="both"/>
      </w:pPr>
      <w:r>
        <w:t>Note</w:t>
      </w:r>
      <w:r w:rsidR="003C6B4E">
        <w:t xml:space="preserve"> that</w:t>
      </w:r>
      <w:r>
        <w:t xml:space="preserve"> i</w:t>
      </w:r>
      <w:r w:rsidR="008E427B">
        <w:t xml:space="preserve">n the example here, </w:t>
      </w:r>
      <w:r>
        <w:t>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w:t>
      </w:r>
      <w:r w:rsidR="0080062D">
        <w:t xml:space="preserve"> (</w:t>
      </w:r>
      <w:r w:rsidR="0080062D">
        <w:fldChar w:fldCharType="begin"/>
      </w:r>
      <w:r w:rsidR="0080062D">
        <w:instrText xml:space="preserve"> REF _Ref118186809 \h </w:instrText>
      </w:r>
      <w:r w:rsidR="0080062D">
        <w:fldChar w:fldCharType="separate"/>
      </w:r>
      <w:r w:rsidR="00B957CE">
        <w:t xml:space="preserve">Figure </w:t>
      </w:r>
      <w:r w:rsidR="00B957CE">
        <w:rPr>
          <w:noProof/>
        </w:rPr>
        <w:t>3</w:t>
      </w:r>
      <w:r w:rsidR="00B957CE">
        <w:noBreakHyphen/>
      </w:r>
      <w:r w:rsidR="00B957CE">
        <w:rPr>
          <w:noProof/>
        </w:rPr>
        <w:t>31</w:t>
      </w:r>
      <w:r w:rsidR="0080062D">
        <w:fldChar w:fldCharType="end"/>
      </w:r>
      <w:r w:rsidR="0080062D">
        <w:t>)</w:t>
      </w:r>
      <w:r>
        <w:t xml:space="preserv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2E0A4101" w:rsidR="003449D5" w:rsidRDefault="003449D5" w:rsidP="00A279DC">
      <w:pPr>
        <w:pStyle w:val="Caption"/>
        <w:jc w:val="both"/>
      </w:pPr>
      <w:bookmarkStart w:id="186" w:name="_Ref118186809"/>
      <w:r>
        <w:t xml:space="preserve">Figure </w:t>
      </w:r>
      <w:fldSimple w:instr=" STYLEREF 1 \s ">
        <w:r w:rsidR="00B957CE">
          <w:rPr>
            <w:noProof/>
          </w:rPr>
          <w:t>3</w:t>
        </w:r>
      </w:fldSimple>
      <w:r w:rsidR="00252BFE">
        <w:noBreakHyphen/>
      </w:r>
      <w:fldSimple w:instr=" SEQ Figure \* ARABIC \s 1 ">
        <w:r w:rsidR="00B957CE">
          <w:rPr>
            <w:noProof/>
          </w:rPr>
          <w:t>31</w:t>
        </w:r>
      </w:fldSimple>
      <w:bookmarkEnd w:id="186"/>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122EB035"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B957CE">
        <w:t xml:space="preserve">Figure </w:t>
      </w:r>
      <w:r w:rsidR="00B957CE">
        <w:rPr>
          <w:noProof/>
        </w:rPr>
        <w:t>3</w:t>
      </w:r>
      <w:r w:rsidR="00B957CE">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032D5608" w:rsidR="00B81441" w:rsidRDefault="00B81441" w:rsidP="006E1ECE">
      <w:pPr>
        <w:pStyle w:val="Caption"/>
      </w:pPr>
      <w:bookmarkStart w:id="187" w:name="_Ref103935760"/>
      <w:r>
        <w:t xml:space="preserve">Figure </w:t>
      </w:r>
      <w:fldSimple w:instr=" STYLEREF 1 \s ">
        <w:r w:rsidR="00B957CE">
          <w:rPr>
            <w:noProof/>
          </w:rPr>
          <w:t>3</w:t>
        </w:r>
      </w:fldSimple>
      <w:r w:rsidR="00252BFE">
        <w:noBreakHyphen/>
      </w:r>
      <w:fldSimple w:instr=" SEQ Figure \* ARABIC \s 1 ">
        <w:r w:rsidR="00B957CE">
          <w:rPr>
            <w:noProof/>
          </w:rPr>
          <w:t>32</w:t>
        </w:r>
      </w:fldSimple>
      <w:bookmarkEnd w:id="187"/>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6D7F0DDE" w:rsidR="004022DE" w:rsidRDefault="00ED2BAD" w:rsidP="002E2348">
      <w:pPr>
        <w:ind w:firstLine="720"/>
        <w:jc w:val="both"/>
      </w:pPr>
      <w:r>
        <w:t>We note that the area per lipid computation use</w:t>
      </w:r>
      <w:r w:rsidR="002E2348">
        <w:t>s</w:t>
      </w:r>
      <w:r>
        <w:t xml:space="preserve"> stamp</w:t>
      </w:r>
      <w:r w:rsidR="003C6B4E">
        <w:t>-</w:t>
      </w:r>
      <w:r>
        <w:t>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B957CE">
        <w:t>1.18</w:t>
      </w:r>
      <w:r w:rsidR="002E2348">
        <w:fldChar w:fldCharType="end"/>
      </w:r>
      <w:r w:rsidR="002E2348">
        <w:t>)</w:t>
      </w:r>
      <w:r>
        <w:t>. The stamping radius is set by default to 0.8 nm but may be set by the user with the -voro_r tag. The user may examine the Voronoi diagrams by including the -voro 1 tag</w:t>
      </w:r>
      <w:r w:rsidR="003C6B4E">
        <w:t>,</w:t>
      </w:r>
      <w:r>
        <w:t xml:space="preserve">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w:t>
      </w:r>
      <w:r w:rsidR="003C6B4E">
        <w:t>,</w:t>
      </w:r>
      <w:r>
        <w:t xml:space="preserve"> which greatly improves the accuracy of the method near the box edges. However, small artifacts may still arise near the boundaries due to errors in approximating the box size. That is, a lattice is constructed to hold the Voronoi diagram</w:t>
      </w:r>
      <w:r w:rsidR="003C6B4E">
        <w:t>,</w:t>
      </w:r>
      <w:r>
        <w:t xml:space="preserve"> whose dimensions are chosen to best approximate the current box dimensions. Since the spacing between lattice points is given via the -APS tag</w:t>
      </w:r>
      <w:r w:rsidR="008E427B">
        <w:t>,</w:t>
      </w:r>
      <w:r>
        <w:t xml:space="preserve"> it is not possible to match the box dimensions exactly</w:t>
      </w:r>
      <w:r w:rsidR="003C6B4E">
        <w:t>,</w:t>
      </w:r>
      <w:r>
        <w:t xml:space="preserve"> and the lattice generally overestimates the size of the box. This error manifest</w:t>
      </w:r>
      <w:r w:rsidR="002E2348">
        <w:t>s</w:t>
      </w:r>
      <w:r>
        <w:t xml:space="preserve"> for lipids near the box edges where the lattice is now slightly larger than the actual box</w:t>
      </w:r>
      <w:r w:rsidR="003C6B4E">
        <w:t>,</w:t>
      </w:r>
      <w:r>
        <w:t xml:space="preserve">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B957CE">
        <w:t xml:space="preserve">Figure </w:t>
      </w:r>
      <w:r w:rsidR="00B957CE">
        <w:rPr>
          <w:noProof/>
        </w:rPr>
        <w:t>3</w:t>
      </w:r>
      <w:r w:rsidR="00B957CE">
        <w:noBreakHyphen/>
      </w:r>
      <w:r w:rsidR="00B957CE">
        <w:rPr>
          <w:noProof/>
        </w:rPr>
        <w:t>32</w:t>
      </w:r>
      <w:r>
        <w:fldChar w:fldCharType="end"/>
      </w:r>
      <w:r>
        <w:t xml:space="preserve">. </w:t>
      </w:r>
    </w:p>
    <w:p w14:paraId="2F63F356" w14:textId="56F4E312"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B957CE">
        <w:t xml:space="preserve">Figure </w:t>
      </w:r>
      <w:r w:rsidR="00B957CE">
        <w:rPr>
          <w:noProof/>
        </w:rPr>
        <w:t>3</w:t>
      </w:r>
      <w:r w:rsidR="00B957CE">
        <w:noBreakHyphen/>
      </w:r>
      <w:r w:rsidR="00B957CE">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xml:space="preserve"> with</w:t>
      </w:r>
      <w:r>
        <w:t xml:space="preserve"> no protein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57859E55" w:rsidR="004022DE" w:rsidRPr="004022DE" w:rsidRDefault="004022DE" w:rsidP="004022DE">
      <w:pPr>
        <w:pStyle w:val="Caption"/>
      </w:pPr>
      <w:bookmarkStart w:id="188" w:name="_Ref108689092"/>
      <w:r>
        <w:t xml:space="preserve">Figure </w:t>
      </w:r>
      <w:fldSimple w:instr=" STYLEREF 1 \s ">
        <w:r w:rsidR="00B957CE">
          <w:rPr>
            <w:noProof/>
          </w:rPr>
          <w:t>3</w:t>
        </w:r>
      </w:fldSimple>
      <w:r w:rsidR="00252BFE">
        <w:noBreakHyphen/>
      </w:r>
      <w:fldSimple w:instr=" SEQ Figure \* ARABIC \s 1 ">
        <w:r w:rsidR="00B957CE">
          <w:rPr>
            <w:noProof/>
          </w:rPr>
          <w:t>33</w:t>
        </w:r>
      </w:fldSimple>
      <w:bookmarkEnd w:id="188"/>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189" w:name="_Ref44345318"/>
      <w:bookmarkStart w:id="190" w:name="_Ref91240221"/>
      <w:bookmarkStart w:id="191" w:name="_Ref91240313"/>
      <w:r>
        <w:t xml:space="preserve"> </w:t>
      </w:r>
      <w:bookmarkStart w:id="192" w:name="_Toc153792518"/>
      <w:r w:rsidR="00BF290C" w:rsidRPr="005C7AC2">
        <w:t>Contacts</w:t>
      </w:r>
      <w:bookmarkEnd w:id="189"/>
      <w:r w:rsidR="00E55F99">
        <w:t xml:space="preserve"> Between Lipids and Other Molecules</w:t>
      </w:r>
      <w:bookmarkEnd w:id="190"/>
      <w:bookmarkEnd w:id="191"/>
      <w:bookmarkEnd w:id="192"/>
    </w:p>
    <w:p w14:paraId="10C8106C" w14:textId="06D6114C" w:rsidR="00876B99" w:rsidRDefault="00876B99" w:rsidP="0031785E">
      <w:pPr>
        <w:pStyle w:val="ListParagraph"/>
        <w:ind w:left="0"/>
        <w:jc w:val="both"/>
      </w:pPr>
      <w:r>
        <w:t>With MOSAIC tools</w:t>
      </w:r>
      <w:r w:rsidR="00544BCD">
        <w:t>,</w:t>
      </w:r>
      <w:r>
        <w:t xml:space="preserve"> it is possible to </w:t>
      </w:r>
      <w:r w:rsidR="003B01E5">
        <w:t>quantify</w:t>
      </w:r>
      <w:r>
        <w:t xml:space="preserve"> the contacts formed between lipids and other molecule types. There are </w:t>
      </w:r>
      <w:r w:rsidR="00544BCD">
        <w:t>two</w:t>
      </w:r>
      <w:r>
        <w:t xml:space="preserve"> tools available for these calculations</w:t>
      </w:r>
      <w:r w:rsidR="00544BCD">
        <w:t>,</w:t>
      </w:r>
      <w:r>
        <w:t xml:space="preserve">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xml:space="preserve">. These tools differ in </w:t>
      </w:r>
      <w:r>
        <w:lastRenderedPageBreak/>
        <w:t>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w:t>
      </w:r>
      <w:r w:rsidR="00544BCD">
        <w:t>,</w:t>
      </w:r>
      <w:r w:rsidR="007F4863">
        <w:t xml:space="preserve">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544BCD">
        <w:t>,</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031FAB93"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B957CE">
        <w:t xml:space="preserve">Figure </w:t>
      </w:r>
      <w:r w:rsidR="00B957CE">
        <w:rPr>
          <w:noProof/>
        </w:rPr>
        <w:t>3</w:t>
      </w:r>
      <w:r w:rsidR="00B957CE">
        <w:noBreakHyphen/>
      </w:r>
      <w:r w:rsidR="00B957CE">
        <w:rPr>
          <w:noProof/>
        </w:rPr>
        <w:t>34</w:t>
      </w:r>
      <w:r w:rsidR="00C22E82">
        <w:fldChar w:fldCharType="end"/>
      </w:r>
      <w:r w:rsidR="00C22E82">
        <w:t>)</w:t>
      </w:r>
      <w:r>
        <w:t xml:space="preserve">. Supported molecules include the protein, </w:t>
      </w:r>
      <w:r w:rsidR="009531F6">
        <w:t>lipids,</w:t>
      </w:r>
      <w:r>
        <w:t xml:space="preserve"> solvent</w:t>
      </w:r>
      <w:r w:rsidR="00537F8F">
        <w:t>, and custom selections</w:t>
      </w:r>
      <w:r>
        <w:t>. A combination of thes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6">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1A7D34B6" w:rsidR="007D09C2" w:rsidRDefault="007D09C2" w:rsidP="007B2C85">
      <w:pPr>
        <w:pStyle w:val="Caption"/>
        <w:jc w:val="both"/>
      </w:pPr>
      <w:bookmarkStart w:id="193" w:name="_Ref46146789"/>
      <w:r>
        <w:t xml:space="preserve">Figure </w:t>
      </w:r>
      <w:fldSimple w:instr=" STYLEREF 1 \s ">
        <w:r w:rsidR="00B957CE">
          <w:rPr>
            <w:noProof/>
          </w:rPr>
          <w:t>3</w:t>
        </w:r>
      </w:fldSimple>
      <w:r w:rsidR="00252BFE">
        <w:noBreakHyphen/>
      </w:r>
      <w:fldSimple w:instr=" SEQ Figure \* ARABIC \s 1 ">
        <w:r w:rsidR="00B957CE">
          <w:rPr>
            <w:noProof/>
          </w:rPr>
          <w:t>34</w:t>
        </w:r>
      </w:fldSimple>
      <w:bookmarkEnd w:id="193"/>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40825A24" w:rsidR="004C2A42" w:rsidRDefault="001F6A8D" w:rsidP="003648EB">
      <w:pPr>
        <w:pStyle w:val="ListParagraph"/>
        <w:spacing w:after="200"/>
        <w:ind w:left="0" w:firstLine="720"/>
        <w:contextualSpacing w:val="0"/>
        <w:jc w:val="both"/>
      </w:pPr>
      <w:r>
        <w:t>To use the program</w:t>
      </w:r>
      <w:r w:rsidR="00544BCD">
        <w:t>,</w:t>
      </w:r>
      <w:r>
        <w:t xml:space="preserve"> the user must </w:t>
      </w:r>
      <w:r w:rsidR="004C2A42">
        <w:t xml:space="preserve">specify </w:t>
      </w:r>
      <w:r w:rsidR="00A87C7A">
        <w:t>the contact distance</w:t>
      </w:r>
      <w:r w:rsidR="00537F8F">
        <w:t xml:space="preserve"> (nm)</w:t>
      </w:r>
      <w:r w:rsidR="00A87C7A">
        <w:t xml:space="preserve">. This is done with the -cdist tag. Additionally, the user must specify </w:t>
      </w:r>
      <w:r w:rsidR="004C2A42">
        <w:t>which molecules are to be counted in the contact analysis with the lipids. This is done with the -lip, -prot</w:t>
      </w:r>
      <w:r w:rsidR="00544BCD">
        <w:t>,</w:t>
      </w:r>
      <w:r w:rsidR="004C2A42">
        <w:t xml:space="preserve"> and -sol tags. For the following examples</w:t>
      </w:r>
      <w:r w:rsidR="00544BCD">
        <w:t>,</w:t>
      </w:r>
      <w:r w:rsidR="004C2A42">
        <w:t xml:space="preserve"> let</w:t>
      </w:r>
      <w:r w:rsidR="00544BCD">
        <w:t xml:space="preserve"> us</w:t>
      </w:r>
      <w:r w:rsidR="004C2A42">
        <w:t xml:space="preserve">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w:t>
      </w:r>
      <w:r w:rsidR="0080062D">
        <w:t>(</w:t>
      </w:r>
      <w:r w:rsidR="0080062D">
        <w:fldChar w:fldCharType="begin"/>
      </w:r>
      <w:r w:rsidR="0080062D">
        <w:instrText xml:space="preserve"> REF _Ref118186894 \h </w:instrText>
      </w:r>
      <w:r w:rsidR="0080062D">
        <w:fldChar w:fldCharType="separate"/>
      </w:r>
      <w:r w:rsidR="00B957CE">
        <w:t xml:space="preserve">Figure </w:t>
      </w:r>
      <w:r w:rsidR="00B957CE">
        <w:rPr>
          <w:noProof/>
        </w:rPr>
        <w:t>3</w:t>
      </w:r>
      <w:r w:rsidR="00B957CE">
        <w:noBreakHyphen/>
      </w:r>
      <w:r w:rsidR="00B957CE">
        <w:rPr>
          <w:noProof/>
        </w:rPr>
        <w:t>35</w:t>
      </w:r>
      <w:r w:rsidR="0080062D">
        <w:fldChar w:fldCharType="end"/>
      </w:r>
      <w:r w:rsidR="0080062D">
        <w:t xml:space="preserve">) </w:t>
      </w:r>
      <w:r w:rsidR="00BC50A6">
        <w:t xml:space="preserve">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03A63CBD" w:rsidR="00BC50A6" w:rsidRPr="00BC50A6" w:rsidRDefault="009A2724" w:rsidP="007B2C85">
      <w:pPr>
        <w:pStyle w:val="Caption"/>
        <w:jc w:val="both"/>
      </w:pPr>
      <w:bookmarkStart w:id="194" w:name="_Ref118186894"/>
      <w:r>
        <w:t xml:space="preserve">Figure </w:t>
      </w:r>
      <w:fldSimple w:instr=" STYLEREF 1 \s ">
        <w:r w:rsidR="00B957CE">
          <w:rPr>
            <w:noProof/>
          </w:rPr>
          <w:t>3</w:t>
        </w:r>
      </w:fldSimple>
      <w:r w:rsidR="00252BFE">
        <w:noBreakHyphen/>
      </w:r>
      <w:fldSimple w:instr=" SEQ Figure \* ARABIC \s 1 ">
        <w:r w:rsidR="00B957CE">
          <w:rPr>
            <w:noProof/>
          </w:rPr>
          <w:t>35</w:t>
        </w:r>
      </w:fldSimple>
      <w:bookmarkEnd w:id="194"/>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5E9323FB"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w:t>
      </w:r>
      <w:r w:rsidR="001445D8">
        <w:t xml:space="preserve">And finally, Lipid Contacts supports “contact screening” (section </w:t>
      </w:r>
      <w:r w:rsidR="001445D8">
        <w:fldChar w:fldCharType="begin"/>
      </w:r>
      <w:r w:rsidR="001445D8">
        <w:instrText xml:space="preserve"> REF _Ref153787432 \r \h </w:instrText>
      </w:r>
      <w:r w:rsidR="001445D8">
        <w:fldChar w:fldCharType="separate"/>
      </w:r>
      <w:r w:rsidR="00B957CE">
        <w:t>1.19</w:t>
      </w:r>
      <w:r w:rsidR="001445D8">
        <w:fldChar w:fldCharType="end"/>
      </w:r>
      <w:r w:rsidR="001445D8">
        <w:t xml:space="preserve">) as a way to boost performance where the screening distance is set with the -screen tag. </w:t>
      </w:r>
      <w:r w:rsidR="00253EA2">
        <w:t xml:space="preserve">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3B337247"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B957CE">
        <w:t xml:space="preserve">Figure </w:t>
      </w:r>
      <w:r w:rsidR="00B957CE">
        <w:rPr>
          <w:noProof/>
        </w:rPr>
        <w:t>3</w:t>
      </w:r>
      <w:r w:rsidR="00B957CE">
        <w:noBreakHyphen/>
      </w:r>
      <w:r w:rsidR="00B957CE">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090F1232" w:rsidR="000271E8" w:rsidRDefault="00713EC3" w:rsidP="00713EC3">
      <w:pPr>
        <w:pStyle w:val="Caption"/>
        <w:jc w:val="both"/>
      </w:pPr>
      <w:bookmarkStart w:id="195" w:name="_Ref42084086"/>
      <w:r>
        <w:t xml:space="preserve">Figure </w:t>
      </w:r>
      <w:fldSimple w:instr=" STYLEREF 1 \s ">
        <w:r w:rsidR="00B957CE">
          <w:rPr>
            <w:noProof/>
          </w:rPr>
          <w:t>3</w:t>
        </w:r>
      </w:fldSimple>
      <w:r w:rsidR="00252BFE">
        <w:noBreakHyphen/>
      </w:r>
      <w:fldSimple w:instr=" SEQ Figure \* ARABIC \s 1 ">
        <w:r w:rsidR="00B957CE">
          <w:rPr>
            <w:noProof/>
          </w:rPr>
          <w:t>36</w:t>
        </w:r>
      </w:fldSimple>
      <w:bookmarkEnd w:id="195"/>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contacts for the color bars.</w:t>
      </w:r>
    </w:p>
    <w:p w14:paraId="1735867A" w14:textId="314459C4" w:rsidR="00537F8F" w:rsidRDefault="00537F8F" w:rsidP="00537F8F">
      <w:pPr>
        <w:ind w:firstLine="720"/>
        <w:jc w:val="both"/>
      </w:pPr>
      <w:r>
        <w:t xml:space="preserve">It is worth noting that Lipid Contacts can be used to count contacts between the lipid atoms specified using a selection card and a custom group defined using a selection text (section </w:t>
      </w:r>
      <w:r>
        <w:fldChar w:fldCharType="begin"/>
      </w:r>
      <w:r>
        <w:instrText xml:space="preserve"> REF _Ref120519011 \r \h </w:instrText>
      </w:r>
      <w:r>
        <w:fldChar w:fldCharType="separate"/>
      </w:r>
      <w:r w:rsidR="00B957CE">
        <w:t>1.8</w:t>
      </w:r>
      <w:r>
        <w:fldChar w:fldCharType="end"/>
      </w:r>
      <w:r>
        <w:t xml:space="preserve">). For example, the user could count the contacts between the lipid and protein atoms while excluding any hydrogens. This could be accomplished using a selection text like “prot and not </w:t>
      </w:r>
      <w:r>
        <w:lastRenderedPageBreak/>
        <w:t xml:space="preserve">hydrogen” and setting the -prot, -lip, and -sol arguments to 0. To use this option, the user should construct a file (.sel) with the selection text and provide it to the program using the -sel argument. Given that a selection text is provided, Lipid Contacts will generate a PDB file with the selected atoms highlighted by the B-factor. This data is written to a file with the same name as specified with -sel but with the “.pdb” appendage. </w:t>
      </w:r>
    </w:p>
    <w:p w14:paraId="748B66ED" w14:textId="567E0001" w:rsidR="000271E8" w:rsidRDefault="00537F8F" w:rsidP="007B2C85">
      <w:pPr>
        <w:pStyle w:val="ListParagraph"/>
        <w:ind w:left="0" w:firstLine="720"/>
        <w:jc w:val="both"/>
      </w:pPr>
      <w:r>
        <w:t>It is also worth</w:t>
      </w:r>
      <w:r w:rsidR="00FF4106">
        <w:t xml:space="preserve"> n</w:t>
      </w:r>
      <w:r w:rsidR="00811DFC">
        <w:t>ot</w:t>
      </w:r>
      <w:r>
        <w:t>ing</w:t>
      </w:r>
      <w:r w:rsidR="00FF4106">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t xml:space="preserve">-sol and </w:t>
      </w:r>
      <w:r w:rsidR="00811DFC">
        <w:t>-mol option</w:t>
      </w:r>
      <w:r>
        <w:t>s</w:t>
      </w:r>
      <w:r w:rsidR="00811DFC">
        <w:t xml:space="preserve">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544BCD">
        <w:t>,</w:t>
      </w:r>
      <w:r w:rsidR="00811DFC">
        <w:t xml:space="preserve"> or if another atom of the water forms a contact with an atom in -</w:t>
      </w:r>
      <w:r w:rsidR="007D238D">
        <w:t>crd</w:t>
      </w:r>
      <w:r w:rsidR="00544BCD">
        <w:t>,</w:t>
      </w:r>
      <w:r w:rsidR="00811DFC">
        <w:t xml:space="preserve"> this will not be counted. Thus, the number of water molecules </w:t>
      </w:r>
      <w:r w:rsidR="00544BCD">
        <w:t>is</w:t>
      </w:r>
      <w:r w:rsidR="00811DFC">
        <w:t xml:space="preserv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0BC62861"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B957CE">
        <w:t xml:space="preserve">Figure </w:t>
      </w:r>
      <w:r w:rsidR="00B957CE">
        <w:rPr>
          <w:noProof/>
        </w:rPr>
        <w:t>3</w:t>
      </w:r>
      <w:r w:rsidR="00B957CE">
        <w:noBreakHyphen/>
      </w:r>
      <w:r w:rsidR="00B957CE">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lastRenderedPageBreak/>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040051E9" w:rsidR="00AF36E1" w:rsidRDefault="00D85AE6" w:rsidP="007B2C85">
      <w:pPr>
        <w:pStyle w:val="Caption"/>
      </w:pPr>
      <w:bookmarkStart w:id="196" w:name="_Ref104202564"/>
      <w:r>
        <w:t xml:space="preserve">Figure </w:t>
      </w:r>
      <w:fldSimple w:instr=" STYLEREF 1 \s ">
        <w:r w:rsidR="00B957CE">
          <w:rPr>
            <w:noProof/>
          </w:rPr>
          <w:t>3</w:t>
        </w:r>
      </w:fldSimple>
      <w:r w:rsidR="00252BFE">
        <w:noBreakHyphen/>
      </w:r>
      <w:fldSimple w:instr=" SEQ Figure \* ARABIC \s 1 ">
        <w:r w:rsidR="00B957CE">
          <w:rPr>
            <w:noProof/>
          </w:rPr>
          <w:t>37</w:t>
        </w:r>
      </w:fldSimple>
      <w:bookmarkEnd w:id="196"/>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7C88625D"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graph. Alternatively, the data may be represented graphically such that a PDB file is generated where the same data is written to the </w:t>
      </w:r>
      <w:r w:rsidR="009E22BC">
        <w:t>B-factor</w:t>
      </w:r>
      <w:r>
        <w:t>. This PDB is given the same name as specified with the -ct tag</w:t>
      </w:r>
      <w:r w:rsidR="00544BCD">
        <w:t>,</w:t>
      </w:r>
      <w:r>
        <w:t xml:space="preserve"> but the .dat extension is replaced with .pdb. </w:t>
      </w:r>
      <w:r>
        <w:fldChar w:fldCharType="begin"/>
      </w:r>
      <w:r>
        <w:instrText xml:space="preserve"> REF _Ref70949469 \h </w:instrText>
      </w:r>
      <w:r>
        <w:fldChar w:fldCharType="separate"/>
      </w:r>
      <w:r w:rsidR="00B957CE">
        <w:t xml:space="preserve">Figure </w:t>
      </w:r>
      <w:r w:rsidR="00B957CE">
        <w:rPr>
          <w:noProof/>
        </w:rPr>
        <w:t>3</w:t>
      </w:r>
      <w:r w:rsidR="00B957CE">
        <w:noBreakHyphen/>
      </w:r>
      <w:r w:rsidR="00B957CE">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lastRenderedPageBreak/>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6B8B8752" w:rsidR="00AF36E1" w:rsidRDefault="00AF36E1" w:rsidP="00AF36E1">
      <w:pPr>
        <w:pStyle w:val="Caption"/>
        <w:jc w:val="both"/>
      </w:pPr>
      <w:bookmarkStart w:id="197" w:name="_Ref70949469"/>
      <w:r>
        <w:t xml:space="preserve">Figure </w:t>
      </w:r>
      <w:fldSimple w:instr=" STYLEREF 1 \s ">
        <w:r w:rsidR="00B957CE">
          <w:rPr>
            <w:noProof/>
          </w:rPr>
          <w:t>3</w:t>
        </w:r>
      </w:fldSimple>
      <w:r w:rsidR="00252BFE">
        <w:noBreakHyphen/>
      </w:r>
      <w:fldSimple w:instr=" SEQ Figure \* ARABIC \s 1 ">
        <w:r w:rsidR="00B957CE">
          <w:rPr>
            <w:noProof/>
          </w:rPr>
          <w:t>38</w:t>
        </w:r>
      </w:fldSimple>
      <w:bookmarkEnd w:id="197"/>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44D31618"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in this case</w:t>
      </w:r>
      <w:r w:rsidR="00544BCD">
        <w:t>,</w:t>
      </w:r>
      <w:r>
        <w:t xml:space="preserve"> giving the number of lipid contacts formed for each protein residue) </w:t>
      </w:r>
      <w:r w:rsidR="00AF36E1">
        <w:t>to a more meaningful structure</w:t>
      </w:r>
      <w:r w:rsidR="00544BCD">
        <w:t>,</w:t>
      </w:r>
      <w:r w:rsidR="00AF36E1">
        <w:t xml:space="preserv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B957CE">
        <w:t>3.12</w:t>
      </w:r>
      <w:r w:rsidR="00937A74">
        <w:fldChar w:fldCharType="end"/>
      </w:r>
      <w:r w:rsidR="00937A74">
        <w:t>)</w:t>
      </w:r>
      <w:r w:rsidR="00544BCD">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w:t>
      </w:r>
      <w:r w:rsidR="00544BCD">
        <w:t>,</w:t>
      </w:r>
      <w:r w:rsidR="00AF36E1">
        <w:t xml:space="preserve"> and copies it to the second. To use B Stamp</w:t>
      </w:r>
      <w:r w:rsidR="00544BCD">
        <w:t>,</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613423F3"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s with</w:t>
      </w:r>
      <w:r w:rsidR="00544BCD">
        <w:t xml:space="preserve"> the</w:t>
      </w:r>
      <w:r w:rsidR="00AF36E1">
        <w:t xml:space="preserve">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B957CE">
        <w:t xml:space="preserve">Figure </w:t>
      </w:r>
      <w:r w:rsidR="00B957CE">
        <w:rPr>
          <w:noProof/>
        </w:rPr>
        <w:t>3</w:t>
      </w:r>
      <w:r w:rsidR="00B957CE">
        <w:noBreakHyphen/>
      </w:r>
      <w:r w:rsidR="00B957CE">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91">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6532B334" w:rsidR="00AF36E1" w:rsidRDefault="00AF36E1" w:rsidP="007B2C85">
      <w:pPr>
        <w:pStyle w:val="Caption"/>
        <w:jc w:val="both"/>
      </w:pPr>
      <w:bookmarkStart w:id="198" w:name="_Ref70949985"/>
      <w:r>
        <w:t xml:space="preserve">Figure </w:t>
      </w:r>
      <w:fldSimple w:instr=" STYLEREF 1 \s ">
        <w:r w:rsidR="00B957CE">
          <w:rPr>
            <w:noProof/>
          </w:rPr>
          <w:t>3</w:t>
        </w:r>
      </w:fldSimple>
      <w:r w:rsidR="00252BFE">
        <w:noBreakHyphen/>
      </w:r>
      <w:fldSimple w:instr=" SEQ Figure \* ARABIC \s 1 ">
        <w:r w:rsidR="00B957CE">
          <w:rPr>
            <w:noProof/>
          </w:rPr>
          <w:t>39</w:t>
        </w:r>
      </w:fldSimple>
      <w:bookmarkEnd w:id="198"/>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199" w:name="_Ref82531324"/>
      <w:r>
        <w:t xml:space="preserve"> </w:t>
      </w:r>
      <w:bookmarkStart w:id="200" w:name="_Toc153792519"/>
      <w:r w:rsidR="00E55F99">
        <w:t>Lipid Gyration</w:t>
      </w:r>
      <w:bookmarkEnd w:id="199"/>
      <w:bookmarkEnd w:id="200"/>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9</m:t>
                  </m:r>
                </m:e>
              </m:d>
              <m:ctrlPr>
                <w:rPr>
                  <w:rFonts w:ascii="Cambria Math" w:hAnsi="Cambria Math"/>
                  <w:i/>
                </w:rPr>
              </m:ctrlPr>
            </m:e>
          </m:eqArr>
        </m:oMath>
      </m:oMathPara>
    </w:p>
    <w:p w14:paraId="0AD300FC" w14:textId="5C8C0C8C"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B957CE">
        <w:t xml:space="preserve">Figure </w:t>
      </w:r>
      <w:r w:rsidR="00B957CE">
        <w:rPr>
          <w:noProof/>
        </w:rPr>
        <w:t>3</w:t>
      </w:r>
      <w:r w:rsidR="00B957CE">
        <w:noBreakHyphen/>
      </w:r>
      <w:r w:rsidR="00B957CE">
        <w:rPr>
          <w:noProof/>
        </w:rPr>
        <w:t>40</w:t>
      </w:r>
      <w:r>
        <w:fldChar w:fldCharType="end"/>
      </w:r>
      <w:r>
        <w:t xml:space="preserve">) </w:t>
      </w:r>
      <w:r>
        <w:rPr>
          <w:rFonts w:eastAsiaTheme="minorEastAsia"/>
        </w:rPr>
        <w:t xml:space="preserve">making the molecule, </w:t>
      </w:r>
      <m:oMath>
        <m:acc>
          <m:accPr>
            <m:chr m:val="⃑"/>
            <m:ctrlPr>
              <w:rPr>
                <w:rFonts w:ascii="Cambria Math" w:eastAsiaTheme="minorEastAsia" w:hAnsi="Cambria Math"/>
                <w:i/>
              </w:rPr>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2">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1E7B5488" w:rsidR="00E55F99" w:rsidRDefault="00E55F99" w:rsidP="00E55F99">
      <w:pPr>
        <w:pStyle w:val="Caption"/>
        <w:jc w:val="both"/>
      </w:pPr>
      <w:bookmarkStart w:id="201" w:name="_Ref104203596"/>
      <w:r>
        <w:t xml:space="preserve">Figure </w:t>
      </w:r>
      <w:fldSimple w:instr=" STYLEREF 1 \s ">
        <w:r w:rsidR="00B957CE">
          <w:rPr>
            <w:noProof/>
          </w:rPr>
          <w:t>3</w:t>
        </w:r>
      </w:fldSimple>
      <w:r w:rsidR="00252BFE">
        <w:noBreakHyphen/>
      </w:r>
      <w:fldSimple w:instr=" SEQ Figure \* ARABIC \s 1 ">
        <w:r w:rsidR="00B957CE">
          <w:rPr>
            <w:noProof/>
          </w:rPr>
          <w:t>40</w:t>
        </w:r>
      </w:fldSimple>
      <w:bookmarkEnd w:id="201"/>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7F520258" w:rsidR="00F13506" w:rsidRPr="00F13506" w:rsidRDefault="00F13506" w:rsidP="004E4648">
      <w:pPr>
        <w:spacing w:after="200"/>
        <w:jc w:val="both"/>
      </w:pPr>
      <w:r>
        <w:lastRenderedPageBreak/>
        <w:t>To use the program</w:t>
      </w:r>
      <w:r w:rsidR="00872F1B">
        <w:t>,</w:t>
      </w:r>
      <w:r>
        <w:t xml:space="preserve"> the user must specify the lipid types and corresponding atoms to include in the calculation</w:t>
      </w:r>
      <w:r w:rsidR="00872F1B">
        <w:t>,</w:t>
      </w:r>
      <w:r>
        <w:t xml:space="preserve">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B957CE">
        <w:t xml:space="preserve">Figure </w:t>
      </w:r>
      <w:r w:rsidR="00B957CE">
        <w:rPr>
          <w:noProof/>
        </w:rPr>
        <w:t>3</w:t>
      </w:r>
      <w:r w:rsidR="00B957CE">
        <w:noBreakHyphen/>
      </w:r>
      <w:r w:rsidR="00B957CE">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6110FD09" w:rsidR="00E55F99" w:rsidRDefault="00F13506" w:rsidP="004E4648">
      <w:pPr>
        <w:pStyle w:val="Caption"/>
        <w:jc w:val="both"/>
      </w:pPr>
      <w:bookmarkStart w:id="202" w:name="_Ref104274522"/>
      <w:r>
        <w:t xml:space="preserve">Figure </w:t>
      </w:r>
      <w:fldSimple w:instr=" STYLEREF 1 \s ">
        <w:r w:rsidR="00B957CE">
          <w:rPr>
            <w:noProof/>
          </w:rPr>
          <w:t>3</w:t>
        </w:r>
      </w:fldSimple>
      <w:r w:rsidR="00252BFE">
        <w:noBreakHyphen/>
      </w:r>
      <w:fldSimple w:instr=" SEQ Figure \* ARABIC \s 1 ">
        <w:r w:rsidR="00B957CE">
          <w:rPr>
            <w:noProof/>
          </w:rPr>
          <w:t>41</w:t>
        </w:r>
      </w:fldSimple>
      <w:bookmarkEnd w:id="202"/>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30B3B5AA" w:rsidR="008619E7" w:rsidRDefault="008619E7" w:rsidP="004E4648">
      <w:pPr>
        <w:spacing w:after="200"/>
        <w:jc w:val="both"/>
      </w:pPr>
      <w:r>
        <w:t xml:space="preserve">An example of the run commands for Lipid Gyration </w:t>
      </w:r>
      <w:r w:rsidR="00872F1B">
        <w:t>is</w:t>
      </w:r>
      <w:r>
        <w:t xml:space="preserv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23C6B57F"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We note that a PDB file should be used for the reference file. This is because atomic masses are needed for</w:t>
      </w:r>
      <w:r w:rsidR="00872F1B">
        <w:t xml:space="preserve"> the</w:t>
      </w:r>
      <w:r w:rsidR="00CB7348">
        <w:t xml:space="preserve"> computation of the center of mass. For PDB reference files, the atomic masses can be specified using the </w:t>
      </w:r>
      <w:r w:rsidR="00312BE2">
        <w:t>B-factor</w:t>
      </w:r>
      <w:r w:rsidR="00CB7348">
        <w:t xml:space="preserve">. If a gro file </w:t>
      </w:r>
      <w:r w:rsidR="00872F1B">
        <w:t xml:space="preserve">is </w:t>
      </w:r>
      <w:r w:rsidR="00CB7348">
        <w:t xml:space="preserve">provided, </w:t>
      </w:r>
      <w:r w:rsidR="00872F1B">
        <w:t xml:space="preserve">then </w:t>
      </w:r>
      <w:r w:rsidR="00CB7348">
        <w:t>the masses are set to 1.0 for each atom. In this case, the masses cancel from the center</w:t>
      </w:r>
      <w:r w:rsidR="00872F1B">
        <w:t>-</w:t>
      </w:r>
      <w:r w:rsidR="00CB7348">
        <w:t>of</w:t>
      </w:r>
      <w:r w:rsidR="00872F1B">
        <w:t>-</w:t>
      </w:r>
      <w:r w:rsidR="00CB7348">
        <w:t>mass equation</w:t>
      </w:r>
      <w:r w:rsidR="00872F1B">
        <w:t>,</w:t>
      </w:r>
      <w:r w:rsidR="00CB7348">
        <w:t xml:space="preserve">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B957CE">
        <w:t xml:space="preserve">Figure </w:t>
      </w:r>
      <w:r w:rsidR="00B957CE">
        <w:rPr>
          <w:noProof/>
        </w:rPr>
        <w:t>3</w:t>
      </w:r>
      <w:r w:rsidR="00B957CE">
        <w:noBreakHyphen/>
      </w:r>
      <w:r w:rsidR="00B957CE">
        <w:rPr>
          <w:noProof/>
        </w:rPr>
        <w:t>42</w:t>
      </w:r>
      <w:r w:rsidR="00E55F99">
        <w:fldChar w:fldCharType="end"/>
      </w:r>
      <w:r>
        <w:t xml:space="preserve">. </w:t>
      </w:r>
    </w:p>
    <w:p w14:paraId="1E32C9DD" w14:textId="77777777" w:rsidR="00E55F99" w:rsidRDefault="00E55F99" w:rsidP="00E55F99">
      <w:pPr>
        <w:keepNext/>
        <w:jc w:val="center"/>
      </w:pPr>
      <w:r>
        <w:rPr>
          <w:noProof/>
        </w:rPr>
        <w:lastRenderedPageBreak/>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25EEC3AC" w:rsidR="00E55F99" w:rsidRPr="000271E8" w:rsidRDefault="00E55F99" w:rsidP="004E4648">
      <w:pPr>
        <w:pStyle w:val="Caption"/>
        <w:jc w:val="both"/>
      </w:pPr>
      <w:bookmarkStart w:id="203" w:name="_Ref82001581"/>
      <w:r>
        <w:t xml:space="preserve">Figure </w:t>
      </w:r>
      <w:fldSimple w:instr=" STYLEREF 1 \s ">
        <w:r w:rsidR="00B957CE">
          <w:rPr>
            <w:noProof/>
          </w:rPr>
          <w:t>3</w:t>
        </w:r>
      </w:fldSimple>
      <w:r w:rsidR="00252BFE">
        <w:noBreakHyphen/>
      </w:r>
      <w:fldSimple w:instr=" SEQ Figure \* ARABIC \s 1 ">
        <w:r w:rsidR="00B957CE">
          <w:rPr>
            <w:noProof/>
          </w:rPr>
          <w:t>42</w:t>
        </w:r>
      </w:fldSimple>
      <w:bookmarkEnd w:id="203"/>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204" w:name="_Ref44345197"/>
      <w:r>
        <w:t xml:space="preserve"> </w:t>
      </w:r>
      <w:bookmarkStart w:id="205" w:name="_Ref92873841"/>
      <w:bookmarkStart w:id="206" w:name="_Toc153792520"/>
      <w:r w:rsidR="00E55F99">
        <w:t xml:space="preserve">Lipid </w:t>
      </w:r>
      <w:r w:rsidR="00BF290C" w:rsidRPr="005C7AC2">
        <w:t>Enrichment</w:t>
      </w:r>
      <w:bookmarkEnd w:id="204"/>
      <w:bookmarkEnd w:id="205"/>
      <w:bookmarkEnd w:id="206"/>
    </w:p>
    <w:p w14:paraId="72EA1237" w14:textId="323DD491"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w:t>
      </w:r>
      <w:r w:rsidR="00FC6B80">
        <w:t>two</w:t>
      </w:r>
      <w:r>
        <w:t xml:space="preserve"> analysis tools </w:t>
      </w:r>
      <w:r w:rsidR="00302BC4">
        <w:t xml:space="preserve">that are used </w:t>
      </w:r>
      <w:r>
        <w:t>for enrichment calculations. First, we have 2d Enrichment</w:t>
      </w:r>
      <w:r w:rsidR="00FC6B80">
        <w: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5A538D2C"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rsidR="00FC6B80">
        <w:t xml:space="preserve"> </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28659857" w14:textId="6C992A7D"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w:t>
      </w:r>
      <w:r w:rsidR="00FC6B80">
        <w:rPr>
          <w:rFonts w:eastAsiaTheme="minorEastAsia"/>
        </w:rPr>
        <w:t>,</w:t>
      </w:r>
      <w:r w:rsidR="006B5674">
        <w:rPr>
          <w:rFonts w:eastAsiaTheme="minorEastAsia"/>
        </w:rPr>
        <w:t xml:space="preserve">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B957CE">
        <w:t>1.12</w:t>
      </w:r>
      <w:r w:rsidR="008C359C">
        <w:fldChar w:fldCharType="end"/>
      </w:r>
      <w:r w:rsidR="008C359C">
        <w:t>)</w:t>
      </w:r>
      <w:r w:rsidR="00FC6B80">
        <w:t>,</w:t>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1D5AD82D"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B957CE">
        <w:t xml:space="preserve">Figure </w:t>
      </w:r>
      <w:r w:rsidR="00B957CE">
        <w:rPr>
          <w:noProof/>
        </w:rPr>
        <w:t>3</w:t>
      </w:r>
      <w:r w:rsidR="00B957CE">
        <w:noBreakHyphen/>
      </w:r>
      <w:r w:rsidR="00B957CE">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lastRenderedPageBreak/>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5"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5F4E2C51" w:rsidR="00663506" w:rsidRPr="00931801" w:rsidRDefault="00FC10E8" w:rsidP="00931801">
      <w:pPr>
        <w:pStyle w:val="Caption"/>
        <w:jc w:val="both"/>
        <w:rPr>
          <w:rFonts w:eastAsiaTheme="minorEastAsia"/>
        </w:rPr>
      </w:pPr>
      <w:bookmarkStart w:id="207" w:name="_Ref103938006"/>
      <w:r>
        <w:t xml:space="preserve">Figure </w:t>
      </w:r>
      <w:fldSimple w:instr=" STYLEREF 1 \s ">
        <w:r w:rsidR="00B957CE">
          <w:rPr>
            <w:noProof/>
          </w:rPr>
          <w:t>3</w:t>
        </w:r>
      </w:fldSimple>
      <w:r w:rsidR="00252BFE">
        <w:noBreakHyphen/>
      </w:r>
      <w:fldSimple w:instr=" SEQ Figure \* ARABIC \s 1 ">
        <w:r w:rsidR="00B957CE">
          <w:rPr>
            <w:noProof/>
          </w:rPr>
          <w:t>43</w:t>
        </w:r>
      </w:fldSimple>
      <w:bookmarkEnd w:id="207"/>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3F1770C3" w:rsidR="008B333F" w:rsidRDefault="00663506" w:rsidP="00931801">
      <w:pPr>
        <w:pStyle w:val="ListParagraph"/>
        <w:spacing w:after="200"/>
        <w:ind w:left="0"/>
        <w:contextualSpacing w:val="0"/>
        <w:jc w:val="both"/>
      </w:pPr>
      <w:r>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4A73FD6E" w:rsidR="00FC10E8" w:rsidRDefault="008B333F" w:rsidP="00931801">
      <w:pPr>
        <w:pStyle w:val="ListParagraph"/>
        <w:spacing w:after="200"/>
        <w:ind w:left="0"/>
        <w:contextualSpacing w:val="0"/>
        <w:jc w:val="both"/>
      </w:pPr>
      <w:r>
        <w:t xml:space="preserve">In the example here, the output data file containing </w:t>
      </w:r>
      <w:r w:rsidR="00BF4217">
        <w:t xml:space="preserve">the </w:t>
      </w:r>
      <w:r>
        <w:t>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w:t>
      </w:r>
      <w:r w:rsidR="00BF4217">
        <w:t>,</w:t>
      </w:r>
      <w:r>
        <w:t xml:space="preserve">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B957CE">
        <w:t xml:space="preserve">Figure </w:t>
      </w:r>
      <w:r w:rsidR="00B957CE">
        <w:rPr>
          <w:noProof/>
        </w:rPr>
        <w:t>3</w:t>
      </w:r>
      <w:r w:rsidR="00B957CE">
        <w:noBreakHyphen/>
      </w:r>
      <w:r w:rsidR="00B957CE">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lastRenderedPageBreak/>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1D2465E0" w:rsidR="00376C84" w:rsidRDefault="00713EC3" w:rsidP="00E54180">
      <w:pPr>
        <w:pStyle w:val="Caption"/>
        <w:jc w:val="both"/>
      </w:pPr>
      <w:bookmarkStart w:id="208" w:name="_Ref42084104"/>
      <w:r>
        <w:t xml:space="preserve">Figure </w:t>
      </w:r>
      <w:fldSimple w:instr=" STYLEREF 1 \s ">
        <w:r w:rsidR="00B957CE">
          <w:rPr>
            <w:noProof/>
          </w:rPr>
          <w:t>3</w:t>
        </w:r>
      </w:fldSimple>
      <w:r w:rsidR="00252BFE">
        <w:noBreakHyphen/>
      </w:r>
      <w:fldSimple w:instr=" SEQ Figure \* ARABIC \s 1 ">
        <w:r w:rsidR="00B957CE">
          <w:rPr>
            <w:noProof/>
          </w:rPr>
          <w:t>44</w:t>
        </w:r>
      </w:fldSimple>
      <w:bookmarkEnd w:id="208"/>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5F204C69"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B957CE">
        <w:t>1.14</w:t>
      </w:r>
      <w:r>
        <w:fldChar w:fldCharType="end"/>
      </w:r>
      <w:r>
        <w:t xml:space="preserve">) </w:t>
      </w:r>
      <w:r w:rsidR="001C76A4">
        <w:t>in that it create</w:t>
      </w:r>
      <w:r>
        <w:t>s</w:t>
      </w:r>
      <w:r w:rsidR="001C76A4">
        <w:t xml:space="preserve"> a mask of width -rang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d>
                <m:dPr>
                  <m:ctrlPr>
                    <w:rPr>
                      <w:rFonts w:ascii="Cambria Math" w:hAnsi="Cambria Math"/>
                      <w:i/>
                    </w:rPr>
                  </m:ctrlPr>
                </m:dPr>
                <m:e>
                  <m:r>
                    <w:rPr>
                      <w:rFonts w:ascii="Cambria Math" w:hAnsi="Cambria Math"/>
                    </w:rPr>
                    <m:t>d±tol</m:t>
                  </m:r>
                </m:e>
              </m:d>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11</m:t>
                  </m:r>
                </m:e>
              </m:d>
              <m:ctrlPr>
                <w:rPr>
                  <w:rFonts w:ascii="Cambria Math" w:hAnsi="Cambria Math"/>
                  <w:i/>
                </w:rPr>
              </m:ctrlPr>
            </m:e>
          </m:eqArr>
        </m:oMath>
      </m:oMathPara>
    </w:p>
    <w:p w14:paraId="32F9CF54" w14:textId="6F41612E" w:rsidR="000153DE" w:rsidRDefault="005947CB" w:rsidP="00D65273">
      <w:pPr>
        <w:spacing w:before="200" w:after="200"/>
        <w:jc w:val="both"/>
      </w:pPr>
      <w:r>
        <w:t xml:space="preserve">where the sums are over the lattice points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w:t>
      </w:r>
      <w:r w:rsidR="00BF4217">
        <w:t>,</w:t>
      </w:r>
      <w:r w:rsidR="001C76A4">
        <w:t xml:space="preserve"> and the mask is moved -res nm with each iteration. To enable the selection of one interface over another</w:t>
      </w:r>
      <w:r w:rsidR="00BF4217">
        <w:t>,</w:t>
      </w:r>
      <w:r w:rsidR="001C76A4">
        <w:t xml:space="preserve">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B957CE">
        <w:t>1.16</w:t>
      </w:r>
      <w:r w:rsidR="00F14542">
        <w:fldChar w:fldCharType="end"/>
      </w:r>
      <w:r w:rsidR="00F14542">
        <w:t>)</w:t>
      </w:r>
      <w:r w:rsidR="001C76A4">
        <w:t>. The user must therefore provide the rectangle information with the -x, -y, rx, -ry</w:t>
      </w:r>
      <w:r w:rsidR="00BF4217">
        <w:t>,</w:t>
      </w:r>
      <w:r w:rsidR="001C76A4">
        <w:t xml:space="preserve"> and -invert tags. </w:t>
      </w:r>
      <w:r>
        <w:t xml:space="preserve">In addition to this, </w:t>
      </w:r>
      <w:r w:rsidR="001C76A4">
        <w:t xml:space="preserve">the </w:t>
      </w:r>
      <w:r w:rsidR="00387644">
        <w:t>sample counts</w:t>
      </w:r>
      <w:r w:rsidR="001C76A4">
        <w:t xml:space="preserve"> for the </w:t>
      </w:r>
      <w:r w:rsidR="00BF4217">
        <w:t>two</w:t>
      </w:r>
      <w:r w:rsidR="001C76A4">
        <w:t xml:space="preserve">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lastRenderedPageBreak/>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5FF8A966" w:rsidR="00F736EF" w:rsidRDefault="000153DE" w:rsidP="00D65273">
      <w:pPr>
        <w:spacing w:before="200" w:after="200"/>
        <w:jc w:val="both"/>
      </w:pPr>
      <w:r>
        <w:t>In the example provided here, the output data file contain</w:t>
      </w:r>
      <w:r w:rsidR="00BF4217">
        <w:t>in</w:t>
      </w:r>
      <w:r>
        <w:t xml:space="preserve">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B957CE">
        <w:t xml:space="preserve">Figure </w:t>
      </w:r>
      <w:r w:rsidR="00B957CE">
        <w:rPr>
          <w:noProof/>
        </w:rPr>
        <w:t>3</w:t>
      </w:r>
      <w:r w:rsidR="00B957CE">
        <w:noBreakHyphen/>
      </w:r>
      <w:r w:rsidR="00B957CE">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7">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2EEBCFA5" w:rsidR="001C76A4" w:rsidRDefault="00F736EF" w:rsidP="00931801">
      <w:pPr>
        <w:pStyle w:val="Caption"/>
      </w:pPr>
      <w:bookmarkStart w:id="209" w:name="_Ref81924754"/>
      <w:r>
        <w:t xml:space="preserve">Figure </w:t>
      </w:r>
      <w:fldSimple w:instr=" STYLEREF 1 \s ">
        <w:r w:rsidR="00B957CE">
          <w:rPr>
            <w:noProof/>
          </w:rPr>
          <w:t>3</w:t>
        </w:r>
      </w:fldSimple>
      <w:r w:rsidR="00252BFE">
        <w:noBreakHyphen/>
      </w:r>
      <w:fldSimple w:instr=" SEQ Figure \* ARABIC \s 1 ">
        <w:r w:rsidR="00B957CE">
          <w:rPr>
            <w:noProof/>
          </w:rPr>
          <w:t>45</w:t>
        </w:r>
      </w:fldSimple>
      <w:bookmarkEnd w:id="209"/>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2</m:t>
                  </m:r>
                </m:e>
              </m:d>
              <m:ctrlPr>
                <w:rPr>
                  <w:rFonts w:ascii="Cambria Math" w:hAnsi="Cambria Math"/>
                  <w:i/>
                </w:rPr>
              </m:ctrlPr>
            </m:e>
          </m:eqArr>
        </m:oMath>
      </m:oMathPara>
    </w:p>
    <w:p w14:paraId="7A4DF359" w14:textId="45312DC6"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corresponds to the ratio of lipids A over B in the bulk (this is the total number of lipids A/B in the system). To use the program</w:t>
      </w:r>
      <w:r w:rsidR="00BF4217">
        <w:t>,</w:t>
      </w:r>
      <w:r w:rsidR="001D0BFF">
        <w:t xml:space="preserve">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w:t>
      </w:r>
      <w:r w:rsidR="00BF4217">
        <w:t>two</w:t>
      </w:r>
      <w:r w:rsidR="001D0BFF">
        <w:t xml:space="preserve"> lipid types corresponding to A and B</w:t>
      </w:r>
      <w:r w:rsidR="00BF4217">
        <w:t>,</w:t>
      </w:r>
      <w:r w:rsidR="001D0BFF">
        <w:t xml:space="preserve">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B957CE">
        <w:t xml:space="preserve">Figure </w:t>
      </w:r>
      <w:r w:rsidR="00B957CE">
        <w:rPr>
          <w:noProof/>
        </w:rPr>
        <w:t>3</w:t>
      </w:r>
      <w:r w:rsidR="00B957CE">
        <w:noBreakHyphen/>
      </w:r>
      <w:r w:rsidR="00B957CE">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lastRenderedPageBreak/>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1FDD43F8" w:rsidR="001D0BFF" w:rsidRDefault="00616202" w:rsidP="00931801">
      <w:pPr>
        <w:pStyle w:val="Caption"/>
        <w:jc w:val="both"/>
      </w:pPr>
      <w:bookmarkStart w:id="210" w:name="_Ref109425794"/>
      <w:r>
        <w:t xml:space="preserve">Figure </w:t>
      </w:r>
      <w:fldSimple w:instr=" STYLEREF 1 \s ">
        <w:r w:rsidR="00B957CE">
          <w:rPr>
            <w:noProof/>
          </w:rPr>
          <w:t>3</w:t>
        </w:r>
      </w:fldSimple>
      <w:r w:rsidR="00252BFE">
        <w:noBreakHyphen/>
      </w:r>
      <w:fldSimple w:instr=" SEQ Figure \* ARABIC \s 1 ">
        <w:r w:rsidR="00B957CE">
          <w:rPr>
            <w:noProof/>
          </w:rPr>
          <w:t>46</w:t>
        </w:r>
      </w:fldSimple>
      <w:bookmarkEnd w:id="210"/>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4F22F27B"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t xml:space="preserve">lipids </w:t>
      </w:r>
      <w:r>
        <w:t>contact</w:t>
      </w:r>
      <w:r w:rsidR="009521F6">
        <w:t xml:space="preserve">ing </w:t>
      </w:r>
      <w:r w:rsidR="008B4A04">
        <w:t>the protein</w:t>
      </w:r>
      <w:r>
        <w:t>. Note that every atom making the protein is considered when counting contac</w:t>
      </w:r>
      <w:r w:rsidR="009521F6">
        <w:t>ts</w:t>
      </w:r>
      <w:r w:rsidR="00BF4217">
        <w:t>,</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w:t>
      </w:r>
      <w:r w:rsidR="00BF4217">
        <w:t>ere</w:t>
      </w:r>
      <w:r w:rsidR="00E93EC1">
        <w:t xml:space="preserve">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w:t>
      </w:r>
      <w:r w:rsidR="007C1EAD">
        <w:lastRenderedPageBreak/>
        <w:t>(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E93EC1">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2D50E248"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w:t>
      </w:r>
      <w:r w:rsidR="00BF4217">
        <w:t>is</w:t>
      </w:r>
      <w:r>
        <w:t xml:space="preserv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5E7D0DA7"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B957CE">
        <w:t xml:space="preserve">Figure </w:t>
      </w:r>
      <w:r w:rsidR="00B957CE">
        <w:rPr>
          <w:noProof/>
        </w:rPr>
        <w:t>3</w:t>
      </w:r>
      <w:r w:rsidR="00B957CE">
        <w:noBreakHyphen/>
      </w:r>
      <w:r w:rsidR="00B957CE">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0F851F54" w:rsidR="001D0BFF" w:rsidRPr="00931801" w:rsidRDefault="001D0BFF" w:rsidP="00931801">
      <w:pPr>
        <w:pStyle w:val="Caption"/>
        <w:jc w:val="both"/>
      </w:pPr>
      <w:bookmarkStart w:id="211" w:name="_Ref42176943"/>
      <w:r>
        <w:t xml:space="preserve">Figure </w:t>
      </w:r>
      <w:fldSimple w:instr=" STYLEREF 1 \s ">
        <w:r w:rsidR="00B957CE">
          <w:rPr>
            <w:noProof/>
          </w:rPr>
          <w:t>3</w:t>
        </w:r>
      </w:fldSimple>
      <w:r w:rsidR="00252BFE">
        <w:noBreakHyphen/>
      </w:r>
      <w:fldSimple w:instr=" SEQ Figure \* ARABIC \s 1 ">
        <w:r w:rsidR="00B957CE">
          <w:rPr>
            <w:noProof/>
          </w:rPr>
          <w:t>47</w:t>
        </w:r>
      </w:fldSimple>
      <w:bookmarkEnd w:id="211"/>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lastRenderedPageBreak/>
        <w:t xml:space="preserve"> </w:t>
      </w:r>
      <w:bookmarkStart w:id="212" w:name="_Toc153792521"/>
      <w:r w:rsidR="00D47114">
        <w:t>Lipid Exposed Surface A</w:t>
      </w:r>
      <w:r w:rsidR="004A3F58">
        <w:t>toms</w:t>
      </w:r>
      <w:bookmarkEnd w:id="212"/>
    </w:p>
    <w:p w14:paraId="3699A066" w14:textId="20615F91"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w:t>
      </w:r>
      <w:r w:rsidR="00BC4D6A">
        <w:t>-</w:t>
      </w:r>
      <w:r w:rsidR="000A1019">
        <w:t>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w:t>
      </w:r>
      <w:r w:rsidR="00BC4D6A">
        <w:t>,</w:t>
      </w:r>
      <w:r w:rsidR="000A1019">
        <w:t xml:space="preserve"> and the percentage of frames </w:t>
      </w:r>
      <w:r w:rsidR="00A363E0">
        <w:t>that</w:t>
      </w:r>
      <w:r w:rsidR="000A1019">
        <w:t xml:space="preserve"> a contact was present</w:t>
      </w:r>
      <w:r w:rsidR="00A363E0">
        <w:t xml:space="preserve"> is determined for each protein atom</w:t>
      </w:r>
      <w:r w:rsidR="000A1019">
        <w:t>. This percentage, which we refer to as the exposure factor, may be computed with the MOSAICS tool Surface Residue Finder</w:t>
      </w:r>
      <w:r w:rsidR="00B73FAA">
        <w:fldChar w:fldCharType="begin"/>
      </w:r>
      <w:r w:rsidR="00B73FAA">
        <w:instrText xml:space="preserve"> XE "</w:instrText>
      </w:r>
      <w:r w:rsidR="00B73FAA" w:rsidRPr="005860AF">
        <w:instrText>Surface Residue Finder</w:instrText>
      </w:r>
      <w:r w:rsidR="00B73FAA">
        <w:instrText xml:space="preserve">" </w:instrText>
      </w:r>
      <w:r w:rsidR="00B73FAA">
        <w:fldChar w:fldCharType="end"/>
      </w:r>
      <w:r w:rsidR="000A1019">
        <w:t xml:space="preserve">.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B957CE">
        <w:t xml:space="preserve">Figure </w:t>
      </w:r>
      <w:r w:rsidR="00B957CE">
        <w:rPr>
          <w:noProof/>
        </w:rPr>
        <w:t>3</w:t>
      </w:r>
      <w:r w:rsidR="00B957CE">
        <w:noBreakHyphen/>
      </w:r>
      <w:r w:rsidR="00B957CE">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572048C7" w:rsidR="00FE260B" w:rsidRDefault="004C60C3" w:rsidP="004C60C3">
      <w:pPr>
        <w:pStyle w:val="Caption"/>
        <w:jc w:val="both"/>
      </w:pPr>
      <w:bookmarkStart w:id="213" w:name="_Ref104275265"/>
      <w:r>
        <w:t xml:space="preserve">Figure </w:t>
      </w:r>
      <w:fldSimple w:instr=" STYLEREF 1 \s ">
        <w:r w:rsidR="00B957CE">
          <w:rPr>
            <w:noProof/>
          </w:rPr>
          <w:t>3</w:t>
        </w:r>
      </w:fldSimple>
      <w:r w:rsidR="00252BFE">
        <w:noBreakHyphen/>
      </w:r>
      <w:fldSimple w:instr=" SEQ Figure \* ARABIC \s 1 ">
        <w:r w:rsidR="00B957CE">
          <w:rPr>
            <w:noProof/>
          </w:rPr>
          <w:t>48</w:t>
        </w:r>
      </w:fldSimple>
      <w:bookmarkEnd w:id="213"/>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2C8ED7F" w14:textId="7A3C6667" w:rsidR="006A6A14" w:rsidRDefault="006A6A14" w:rsidP="006A6A14">
      <w:pPr>
        <w:jc w:val="both"/>
      </w:pPr>
      <w:r>
        <w:t xml:space="preserve">It is worth noting that the protein atoms included in the analysis can be fine-tuned using an optional selection text (section </w:t>
      </w:r>
      <w:r>
        <w:fldChar w:fldCharType="begin"/>
      </w:r>
      <w:r>
        <w:instrText xml:space="preserve"> REF _Ref120519011 \r \h </w:instrText>
      </w:r>
      <w:r>
        <w:fldChar w:fldCharType="separate"/>
      </w:r>
      <w:r w:rsidR="00B957CE">
        <w:t>1.8</w:t>
      </w:r>
      <w:r>
        <w:fldChar w:fldCharType="end"/>
      </w:r>
      <w:r>
        <w:t>). In this case, the protein atoms selected using the protein finder are screened against the atoms selected from the text, i.e., only atoms on both lists are included in the analysis. This option can be used, for example, to exclude hydrogen atoms from the analysis, thus speeding up the analysis when an all-atom model is considered. Such a selection might resemble the following:</w:t>
      </w:r>
    </w:p>
    <w:p w14:paraId="7C947E4C" w14:textId="67BE270A" w:rsidR="006A6A14" w:rsidRDefault="006A6A14" w:rsidP="006A6A14">
      <w:pPr>
        <w:jc w:val="both"/>
      </w:pPr>
    </w:p>
    <w:p w14:paraId="04EC872C" w14:textId="0E3C1000" w:rsidR="006A6A14" w:rsidRDefault="006A6A14" w:rsidP="006A6A14">
      <w:pPr>
        <w:jc w:val="both"/>
      </w:pPr>
      <w:r>
        <w:t>prot and not hydrogen</w:t>
      </w:r>
    </w:p>
    <w:p w14:paraId="0683C8F2" w14:textId="77777777" w:rsidR="006A6A14" w:rsidRDefault="006A6A14" w:rsidP="006A6A14">
      <w:pPr>
        <w:jc w:val="both"/>
      </w:pPr>
    </w:p>
    <w:p w14:paraId="32CBE736" w14:textId="5673BCAE" w:rsidR="006A6A14" w:rsidRDefault="006A6A14" w:rsidP="006A6A14">
      <w:pPr>
        <w:jc w:val="both"/>
      </w:pPr>
      <w:r>
        <w:t xml:space="preserve">Moreover, the user can store their selection text in a file whose name is specified using the -sel command line argument. Given that a selection text is provided, </w:t>
      </w:r>
      <w:r w:rsidR="00D35C88">
        <w:t>Surface Residue Finder</w:t>
      </w:r>
      <w:r>
        <w:t xml:space="preserve"> will generate a PDB file with the selected atoms highlighted by the </w:t>
      </w:r>
      <w:r w:rsidR="00D35C88">
        <w:t>B</w:t>
      </w:r>
      <w:r>
        <w:t xml:space="preserve">-factor. This data is written to a file with the same name as specified with -sel but with the “.pdb” appendage. </w:t>
      </w:r>
      <w:r w:rsidR="00C62B36">
        <w:t xml:space="preserve">In addition to fine-tuning the atom selection, improved performance can usually be obtained using the </w:t>
      </w:r>
      <w:r w:rsidR="001445D8">
        <w:t>“contact</w:t>
      </w:r>
      <w:r w:rsidR="00C62B36">
        <w:t xml:space="preserve"> screening</w:t>
      </w:r>
      <w:r w:rsidR="001445D8">
        <w:t>”</w:t>
      </w:r>
      <w:r w:rsidR="00C62B36">
        <w:t xml:space="preserve"> option where the screening distance is set with the -screen argument (See section </w:t>
      </w:r>
      <w:r w:rsidR="00C62B36">
        <w:fldChar w:fldCharType="begin"/>
      </w:r>
      <w:r w:rsidR="00C62B36">
        <w:instrText xml:space="preserve"> REF _Ref153787432 \r \h </w:instrText>
      </w:r>
      <w:r w:rsidR="00C62B36">
        <w:fldChar w:fldCharType="separate"/>
      </w:r>
      <w:r w:rsidR="00B957CE">
        <w:t>1.19</w:t>
      </w:r>
      <w:r w:rsidR="00C62B36">
        <w:fldChar w:fldCharType="end"/>
      </w:r>
      <w:r w:rsidR="00C62B36">
        <w:t xml:space="preserve">). </w:t>
      </w:r>
    </w:p>
    <w:p w14:paraId="76CDF985" w14:textId="4377B2BD" w:rsidR="00A363E0" w:rsidRDefault="00A363E0" w:rsidP="006A6A14">
      <w:pPr>
        <w:pStyle w:val="ListParagraph"/>
        <w:spacing w:after="200"/>
        <w:ind w:left="0" w:firstLine="720"/>
        <w:contextualSpacing w:val="0"/>
        <w:jc w:val="both"/>
      </w:pPr>
      <w:r>
        <w:lastRenderedPageBreak/>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i.e., the number of protein atoms that formed a contact with the target lipid atoms, is computed for each time</w:t>
      </w:r>
      <w:r w:rsidR="00BC4D6A">
        <w:t xml:space="preserve"> </w:t>
      </w:r>
      <w:r>
        <w:t>point t</w:t>
      </w:r>
      <w:r w:rsidR="00BC4D6A">
        <w:t>,</w:t>
      </w:r>
      <w:r>
        <w:t xml:space="preserve"> and a probability distribution is generated. The histogram filename may be set by </w:t>
      </w:r>
      <w:r w:rsidR="00A91B05">
        <w:t xml:space="preserve">the </w:t>
      </w:r>
      <w:r>
        <w:t>user via the -histo tag</w:t>
      </w:r>
      <w:r w:rsidR="00BC4D6A">
        <w:t>,</w:t>
      </w:r>
      <w:r>
        <w:t xml:space="preserve"> and the bin width is set using </w:t>
      </w:r>
      <w:r w:rsidR="00A91B05">
        <w:t xml:space="preserve">the </w:t>
      </w:r>
      <w:r>
        <w:t xml:space="preserve">-bin tag. The average number of surface atoms </w:t>
      </w:r>
      <m:oMath>
        <m:acc>
          <m:accPr>
            <m:chr m:val="̅"/>
            <m:ctrlPr>
              <w:rPr>
                <w:rFonts w:ascii="Cambria Math" w:hAnsi="Cambria Math"/>
                <w:i/>
              </w:rPr>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This information, along with the exposure factors, </w:t>
      </w:r>
      <w:r w:rsidR="00BC4D6A">
        <w:t>is</w:t>
      </w:r>
      <w:r>
        <w:t xml:space="preserve"> used to identify the most probabl</w:t>
      </w:r>
      <w:r w:rsidR="00BC4D6A">
        <w:t>e</w:t>
      </w:r>
      <w:r>
        <w:t xml:space="preserve">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rPr>
                <w:rFonts w:ascii="Cambria Math" w:hAnsi="Cambria Math"/>
                <w:i/>
              </w:rPr>
            </m:ctrlPr>
          </m:eqArrPr>
          <m:e>
            <m:r>
              <w:rPr>
                <w:rFonts w:ascii="Cambria Math" w:hAnsi="Cambria Math"/>
              </w:rPr>
              <m:t>N=</m:t>
            </m:r>
            <m:acc>
              <m:accPr>
                <m:chr m:val="̅"/>
                <m:ctrlPr>
                  <w:rPr>
                    <w:rFonts w:ascii="Cambria Math" w:hAnsi="Cambria Math"/>
                    <w:i/>
                  </w:rPr>
                </m:ctrlPr>
              </m:accPr>
              <m:e>
                <m:r>
                  <w:rPr>
                    <w:rFonts w:ascii="Cambria Math" w:hAnsi="Cambria Math"/>
                  </w:rPr>
                  <m:t>s</m:t>
                </m:r>
              </m:e>
            </m:acc>
            <m:r>
              <w:rPr>
                <w:rFonts w:ascii="Cambria Math" w:hAnsi="Cambria Math"/>
              </w:rPr>
              <m:t>+χ*</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5664C66C" w:rsidR="00653FA8" w:rsidRPr="00653FA8" w:rsidRDefault="00653FA8" w:rsidP="00653FA8">
      <w:pPr>
        <w:pStyle w:val="ListParagraph"/>
        <w:spacing w:after="200"/>
        <w:ind w:left="0"/>
        <w:contextualSpacing w:val="0"/>
        <w:jc w:val="both"/>
        <w:rPr>
          <w:i/>
          <w:iCs/>
        </w:rPr>
      </w:pPr>
      <w:r>
        <w:rPr>
          <w:i/>
          <w:iCs/>
        </w:rPr>
        <w:t xml:space="preserve">$ </w:t>
      </w:r>
      <w:r w:rsidRPr="00653FA8">
        <w:rPr>
          <w:i/>
          <w:iCs/>
        </w:rPr>
        <w:t>mpirun -n 100 surface_residue_finder_mpi -traj traj.xtc -ref ref.pdb -crd podl.crd -histo surface.dat -s_pdb surface.pdb -</w:t>
      </w:r>
      <w:r w:rsidR="00C62B36">
        <w:rPr>
          <w:i/>
          <w:iCs/>
        </w:rPr>
        <w:t>bin</w:t>
      </w:r>
      <w:r w:rsidRPr="00653FA8">
        <w:rPr>
          <w:i/>
          <w:iCs/>
        </w:rPr>
        <w:t xml:space="preserve"> 1 -leaf 0 -cutoff 0.0 -cdist 0.6</w:t>
      </w:r>
    </w:p>
    <w:p w14:paraId="26B90C35" w14:textId="78E34AA8" w:rsidR="00A363E0" w:rsidRDefault="00653FA8" w:rsidP="009041F3">
      <w:pPr>
        <w:pStyle w:val="ListParagraph"/>
        <w:spacing w:before="200" w:after="200"/>
        <w:ind w:left="0"/>
        <w:contextualSpacing w:val="0"/>
        <w:jc w:val="both"/>
      </w:pPr>
      <w:r>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B957CE">
        <w:t xml:space="preserve">Figure </w:t>
      </w:r>
      <w:r w:rsidR="00B957CE">
        <w:rPr>
          <w:noProof/>
        </w:rPr>
        <w:t>3</w:t>
      </w:r>
      <w:r w:rsidR="00B957CE">
        <w:noBreakHyphen/>
      </w:r>
      <w:r w:rsidR="00B957CE">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3526AF0C" w:rsidR="00592D53" w:rsidRDefault="00A6092D" w:rsidP="00931801">
      <w:pPr>
        <w:pStyle w:val="Caption"/>
        <w:jc w:val="both"/>
        <w:rPr>
          <w:rFonts w:eastAsiaTheme="minorEastAsia"/>
        </w:rPr>
      </w:pPr>
      <w:bookmarkStart w:id="214" w:name="_Ref42205508"/>
      <w:r>
        <w:t xml:space="preserve">Figure </w:t>
      </w:r>
      <w:fldSimple w:instr=" STYLEREF 1 \s ">
        <w:r w:rsidR="00B957CE">
          <w:rPr>
            <w:noProof/>
          </w:rPr>
          <w:t>3</w:t>
        </w:r>
      </w:fldSimple>
      <w:r w:rsidR="00252BFE">
        <w:noBreakHyphen/>
      </w:r>
      <w:fldSimple w:instr=" SEQ Figure \* ARABIC \s 1 ">
        <w:r w:rsidR="00B957CE">
          <w:rPr>
            <w:noProof/>
          </w:rPr>
          <w:t>49</w:t>
        </w:r>
      </w:fldSimple>
      <w:bookmarkEnd w:id="214"/>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3CAB5946" w:rsidR="00325C8D" w:rsidRDefault="00325C8D" w:rsidP="00D35C88">
      <w:pPr>
        <w:jc w:val="both"/>
      </w:pPr>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rsidR="00D35C88">
        <w:instrText xml:space="preserve"> \* MERGEFORMAT </w:instrText>
      </w:r>
      <w:r>
        <w:fldChar w:fldCharType="separate"/>
      </w:r>
      <w:r w:rsidR="00B957CE">
        <w:t>3.12</w:t>
      </w:r>
      <w:r>
        <w:fldChar w:fldCharType="end"/>
      </w:r>
      <w:r>
        <w:t xml:space="preserve">) and then loading the time average lipid coordinates (section </w:t>
      </w:r>
      <w:r>
        <w:fldChar w:fldCharType="begin"/>
      </w:r>
      <w:r>
        <w:instrText xml:space="preserve"> REF _Ref92873896 \r \h </w:instrText>
      </w:r>
      <w:r w:rsidR="00D35C88">
        <w:instrText xml:space="preserve"> \* MERGEFORMAT </w:instrText>
      </w:r>
      <w:r>
        <w:fldChar w:fldCharType="separate"/>
      </w:r>
      <w:r w:rsidR="00B957CE">
        <w:t>3.12</w:t>
      </w:r>
      <w:r>
        <w:fldChar w:fldCharType="end"/>
      </w:r>
      <w:r>
        <w:t xml:space="preserve">). </w:t>
      </w:r>
      <w:r w:rsidR="00273526">
        <w:t xml:space="preserve">See </w:t>
      </w:r>
      <w:r w:rsidR="00273526">
        <w:fldChar w:fldCharType="begin"/>
      </w:r>
      <w:r w:rsidR="00273526">
        <w:instrText xml:space="preserve"> REF _Ref110522604 \h </w:instrText>
      </w:r>
      <w:r w:rsidR="00D35C88">
        <w:instrText xml:space="preserve"> \* MERGEFORMAT </w:instrText>
      </w:r>
      <w:r w:rsidR="00273526">
        <w:fldChar w:fldCharType="separate"/>
      </w:r>
      <w:r w:rsidR="00B957CE">
        <w:t xml:space="preserve">Figure </w:t>
      </w:r>
      <w:r w:rsidR="00B957CE">
        <w:rPr>
          <w:noProof/>
        </w:rPr>
        <w:t>3</w:t>
      </w:r>
      <w:r w:rsidR="00B957CE">
        <w:rPr>
          <w:noProof/>
        </w:rPr>
        <w:noBreakHyphen/>
        <w:t>50</w:t>
      </w:r>
      <w:r w:rsidR="00273526">
        <w:fldChar w:fldCharType="end"/>
      </w:r>
      <w:r w:rsidR="00273526">
        <w:t xml:space="preserve"> for an example. </w:t>
      </w:r>
    </w:p>
    <w:p w14:paraId="6603CD5B" w14:textId="4D8EA457" w:rsidR="00325C8D" w:rsidRDefault="00325C8D" w:rsidP="00325C8D">
      <w:pPr>
        <w:keepNext/>
        <w:jc w:val="center"/>
      </w:pPr>
      <w:r>
        <w:rPr>
          <w:noProof/>
        </w:rPr>
        <w:lastRenderedPageBreak/>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102"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54697F1A" w:rsidR="00325C8D" w:rsidRPr="00325C8D" w:rsidRDefault="00325C8D" w:rsidP="00325C8D">
      <w:pPr>
        <w:pStyle w:val="Caption"/>
        <w:jc w:val="both"/>
      </w:pPr>
      <w:bookmarkStart w:id="215" w:name="_Ref110522604"/>
      <w:r>
        <w:t xml:space="preserve">Figure </w:t>
      </w:r>
      <w:fldSimple w:instr=" STYLEREF 1 \s ">
        <w:r w:rsidR="00B957CE">
          <w:rPr>
            <w:noProof/>
          </w:rPr>
          <w:t>3</w:t>
        </w:r>
      </w:fldSimple>
      <w:r w:rsidR="00252BFE">
        <w:noBreakHyphen/>
      </w:r>
      <w:fldSimple w:instr=" SEQ Figure \* ARABIC \s 1 ">
        <w:r w:rsidR="00B957CE">
          <w:rPr>
            <w:noProof/>
          </w:rPr>
          <w:t>50</w:t>
        </w:r>
      </w:fldSimple>
      <w:bookmarkEnd w:id="215"/>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216" w:name="_Ref44345395"/>
      <w:bookmarkStart w:id="217" w:name="_Ref91147355"/>
      <w:bookmarkStart w:id="218" w:name="_Ref91147372"/>
      <w:r>
        <w:t xml:space="preserve"> </w:t>
      </w:r>
      <w:bookmarkStart w:id="219" w:name="_Ref92873896"/>
      <w:bookmarkStart w:id="220" w:name="_Toc153792522"/>
      <w:r w:rsidR="00BF290C" w:rsidRPr="005C7AC2">
        <w:t xml:space="preserve">Mean </w:t>
      </w:r>
      <w:r w:rsidR="00E55F99">
        <w:t>Atomic</w:t>
      </w:r>
      <w:r w:rsidR="00BF290C" w:rsidRPr="005C7AC2">
        <w:t xml:space="preserve"> Coord</w:t>
      </w:r>
      <w:bookmarkEnd w:id="216"/>
      <w:r w:rsidR="00E55F99">
        <w:t>inates</w:t>
      </w:r>
      <w:bookmarkEnd w:id="217"/>
      <w:bookmarkEnd w:id="218"/>
      <w:bookmarkEnd w:id="219"/>
      <w:bookmarkEnd w:id="220"/>
    </w:p>
    <w:p w14:paraId="4E96965B" w14:textId="130CFE20"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w:t>
      </w:r>
      <w:r w:rsidR="000A2774">
        <w:t>,</w:t>
      </w:r>
      <w:r w:rsidR="00706705">
        <w:t xml:space="preserv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coordinates </w:t>
      </w:r>
      <w:r w:rsidR="003A4BC1">
        <w:t xml:space="preserve">tell the story. </w:t>
      </w:r>
      <w:r w:rsidR="00BA0BC8">
        <w:t>In this section</w:t>
      </w:r>
      <w:r w:rsidR="000A2774">
        <w:t>,</w:t>
      </w:r>
      <w:r w:rsidR="00BA0BC8">
        <w:t xml:space="preserve"> we introduce 3 MOSAICS tools used for comput</w:t>
      </w:r>
      <w:r w:rsidR="00BE7C54">
        <w:t xml:space="preserve">ing </w:t>
      </w:r>
      <w:r w:rsidR="00BA0BC8">
        <w:t>time</w:t>
      </w:r>
      <w:r w:rsidR="000A2774">
        <w:t>-</w:t>
      </w:r>
      <w:r w:rsidR="00BA0BC8">
        <w:t>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198D9F8A"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B957CE">
        <w:t xml:space="preserve">Figure </w:t>
      </w:r>
      <w:r w:rsidR="00B957CE">
        <w:rPr>
          <w:noProof/>
        </w:rPr>
        <w:t>3</w:t>
      </w:r>
      <w:r w:rsidR="00B957CE">
        <w:noBreakHyphen/>
      </w:r>
      <w:r w:rsidR="00B957CE">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103">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104">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52543C25" w:rsidR="002A1F64" w:rsidRDefault="002A1F64" w:rsidP="0074345D">
      <w:pPr>
        <w:pStyle w:val="Caption"/>
        <w:jc w:val="both"/>
      </w:pPr>
      <w:bookmarkStart w:id="221" w:name="_Ref46179553"/>
      <w:r>
        <w:t xml:space="preserve">Figure </w:t>
      </w:r>
      <w:fldSimple w:instr=" STYLEREF 1 \s ">
        <w:r w:rsidR="00B957CE">
          <w:rPr>
            <w:noProof/>
          </w:rPr>
          <w:t>3</w:t>
        </w:r>
      </w:fldSimple>
      <w:r w:rsidR="00252BFE">
        <w:noBreakHyphen/>
      </w:r>
      <w:fldSimple w:instr=" SEQ Figure \* ARABIC \s 1 ">
        <w:r w:rsidR="00B957CE">
          <w:rPr>
            <w:noProof/>
          </w:rPr>
          <w:t>51</w:t>
        </w:r>
      </w:fldSimple>
      <w:bookmarkEnd w:id="221"/>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747DD6EE" w:rsidR="00D51AB9" w:rsidRDefault="000762D9" w:rsidP="0074345D">
      <w:pPr>
        <w:pStyle w:val="ListParagraph"/>
        <w:spacing w:after="200"/>
        <w:ind w:left="0"/>
        <w:contextualSpacing w:val="0"/>
        <w:jc w:val="both"/>
      </w:pPr>
      <w:r>
        <w:lastRenderedPageBreak/>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0A2774">
        <w:t>,</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t xml:space="preserve">Box_x  Box_y  Box_z   </w:t>
            </w:r>
          </w:p>
        </w:tc>
      </w:tr>
    </w:tbl>
    <w:p w14:paraId="1A969C50" w14:textId="77777777" w:rsidR="00D60A0E" w:rsidRDefault="00D60A0E" w:rsidP="00036812">
      <w:pPr>
        <w:pStyle w:val="ListParagraph"/>
        <w:ind w:left="0"/>
        <w:jc w:val="both"/>
      </w:pPr>
    </w:p>
    <w:p w14:paraId="208FA107" w14:textId="6FE7E853" w:rsidR="001052FA" w:rsidRDefault="000762D9" w:rsidP="00C15A9D">
      <w:pPr>
        <w:pStyle w:val="ListParagraph"/>
        <w:spacing w:after="200"/>
        <w:ind w:left="0"/>
        <w:contextualSpacing w:val="0"/>
        <w:jc w:val="both"/>
        <w:rPr>
          <w:rFonts w:eastAsiaTheme="minorEastAsia"/>
        </w:rPr>
      </w:pPr>
      <w:r>
        <w:t xml:space="preserve">Note </w:t>
      </w:r>
      <w:r w:rsidR="0002326A">
        <w:t xml:space="preserve">that </w:t>
      </w:r>
      <w:r>
        <w:t xml:space="preserve">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w:t>
      </w:r>
      <w:r w:rsidR="000A2774">
        <w:t>-</w:t>
      </w:r>
      <w:r>
        <w:t>minimized lipid gro files available for each lipid type on the Martini website. It should be noted that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w:t>
      </w:r>
      <w:r w:rsidR="000A2774">
        <w:t>,</w:t>
      </w:r>
      <w:r>
        <w:t xml:space="preserve"> given that their chemistry allows for this. For example</w:t>
      </w:r>
      <w:r w:rsidR="00D83682">
        <w:t>,</w:t>
      </w:r>
      <w:r>
        <w:t xml:space="preserve"> the user could get the average coordinates for both POPE and POPG lipids since the</w:t>
      </w:r>
      <w:r w:rsidR="00D83682">
        <w:t>y</w:t>
      </w:r>
      <w:r>
        <w:t xml:space="preserve"> differ only by the head atom (GL0 vs</w:t>
      </w:r>
      <w:r w:rsidR="000A2774">
        <w:t>.</w:t>
      </w:r>
      <w:r>
        <w:t xml:space="preserve"> NH3). To do so</w:t>
      </w:r>
      <w:r w:rsidR="001052FA">
        <w:t>,</w:t>
      </w:r>
      <w:r>
        <w:t xml:space="preserve"> the user</w:t>
      </w:r>
      <w:r w:rsidR="00AE15AE">
        <w:t xml:space="preserve"> could</w:t>
      </w:r>
      <w:r>
        <w:t xml:space="preserve"> rename POPG to POPE in the reference file</w:t>
      </w:r>
      <w:r w:rsidR="00D04A00">
        <w:t xml:space="preserve"> (-ref)</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w:t>
      </w:r>
      <w:r w:rsidR="000A2774">
        <w:t>,</w:t>
      </w:r>
      <w:r>
        <w:t xml:space="preserve"> such as Z</w:t>
      </w:r>
      <w:r w:rsidR="00AE15AE">
        <w:t xml:space="preserve"> C</w:t>
      </w:r>
      <w:r>
        <w:t>oord</w:t>
      </w:r>
      <w:r w:rsidR="000A2774">
        <w:t>,</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B957CE">
        <w:t>1.12</w:t>
      </w:r>
      <w:r w:rsidR="004C33FF">
        <w:fldChar w:fldCharType="end"/>
      </w:r>
      <w:r w:rsidR="004C33FF">
        <w:t>)</w:t>
      </w:r>
      <w:r>
        <w:t xml:space="preserve">. </w:t>
      </w:r>
      <w:r w:rsidR="00D04A00">
        <w:t xml:space="preserve">We note that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by </w:t>
      </w:r>
      <w:r w:rsidR="000A2774">
        <w:rPr>
          <w:rFonts w:eastAsiaTheme="minorEastAsia"/>
        </w:rPr>
        <w:t xml:space="preserve">the </w:t>
      </w:r>
      <w:r w:rsidR="001052FA">
        <w:rPr>
          <w:rFonts w:eastAsiaTheme="minorEastAsia"/>
        </w:rPr>
        <w:t xml:space="preserve">inclusion of the -rho_t 1 argument wher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for example</w:t>
      </w:r>
      <w:r w:rsidR="000A2774">
        <w:rPr>
          <w:rFonts w:eastAsiaTheme="minorEastAsia"/>
        </w:rPr>
        <w:t>,</w:t>
      </w:r>
      <w:r w:rsidR="00FE3720">
        <w:rPr>
          <w:rFonts w:eastAsiaTheme="minorEastAsia"/>
        </w:rPr>
        <w:t xml:space="preserve"> POPE vs</w:t>
      </w:r>
      <w:r w:rsidR="000A2774">
        <w:rPr>
          <w:rFonts w:eastAsiaTheme="minorEastAsia"/>
        </w:rPr>
        <w:t>.</w:t>
      </w:r>
      <w:r w:rsidR="00FE3720">
        <w:rPr>
          <w:rFonts w:eastAsiaTheme="minorEastAsia"/>
        </w:rPr>
        <w:t xml:space="preserve"> DLPE)</w:t>
      </w:r>
      <w:r w:rsidR="000A2774">
        <w:rPr>
          <w:rFonts w:eastAsiaTheme="minorEastAsia"/>
        </w:rPr>
        <w:t>,</w:t>
      </w:r>
      <w:r w:rsidR="00FE3720">
        <w:rPr>
          <w:rFonts w:eastAsiaTheme="minorEastAsia"/>
        </w:rPr>
        <w:t xml:space="preserve"> </w:t>
      </w:r>
      <w:r w:rsidR="00D04A00">
        <w:rPr>
          <w:rFonts w:eastAsiaTheme="minorEastAsia"/>
        </w:rPr>
        <w:t xml:space="preserve">thus ensuring that the same lattice points are defined regardless </w:t>
      </w:r>
      <w:r w:rsidR="000A2774">
        <w:rPr>
          <w:rFonts w:eastAsiaTheme="minorEastAsia"/>
        </w:rPr>
        <w:t xml:space="preserve">of </w:t>
      </w:r>
      <w:r w:rsidR="00D04A00">
        <w:rPr>
          <w:rFonts w:eastAsiaTheme="minorEastAsia"/>
        </w:rPr>
        <w:t>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B957CE">
        <w:t xml:space="preserve">Figure </w:t>
      </w:r>
      <w:r w:rsidR="00B957CE">
        <w:rPr>
          <w:noProof/>
        </w:rPr>
        <w:t>3</w:t>
      </w:r>
      <w:r w:rsidR="00B957CE">
        <w:noBreakHyphen/>
      </w:r>
      <w:r w:rsidR="00B957CE">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w:t>
      </w:r>
      <w:r w:rsidR="000A2774">
        <w:rPr>
          <w:rFonts w:eastAsiaTheme="minorEastAsia"/>
        </w:rPr>
        <w:t>-</w:t>
      </w:r>
      <w:r w:rsidR="001052FA">
        <w:rPr>
          <w:rFonts w:eastAsiaTheme="minorEastAsia"/>
        </w:rPr>
        <w:t>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B957CE">
        <w:t xml:space="preserve">Figure </w:t>
      </w:r>
      <w:r w:rsidR="00B957CE">
        <w:rPr>
          <w:noProof/>
        </w:rPr>
        <w:t>3</w:t>
      </w:r>
      <w:r w:rsidR="00B957CE">
        <w:noBreakHyphen/>
      </w:r>
      <w:r w:rsidR="00B957CE">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lastRenderedPageBreak/>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105"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4A4EB6D1" w:rsidR="00FE3720" w:rsidRDefault="00FE3720" w:rsidP="00FE3720">
      <w:pPr>
        <w:pStyle w:val="Caption"/>
        <w:jc w:val="both"/>
        <w:rPr>
          <w:rFonts w:eastAsiaTheme="minorEastAsia"/>
        </w:rPr>
      </w:pPr>
      <w:bookmarkStart w:id="222" w:name="_Ref109511828"/>
      <w:r>
        <w:t xml:space="preserve">Figure </w:t>
      </w:r>
      <w:fldSimple w:instr=" STYLEREF 1 \s ">
        <w:r w:rsidR="00B957CE">
          <w:rPr>
            <w:noProof/>
          </w:rPr>
          <w:t>3</w:t>
        </w:r>
      </w:fldSimple>
      <w:r w:rsidR="00252BFE">
        <w:noBreakHyphen/>
      </w:r>
      <w:fldSimple w:instr=" SEQ Figure \* ARABIC \s 1 ">
        <w:r w:rsidR="00B957CE">
          <w:rPr>
            <w:noProof/>
          </w:rPr>
          <w:t>52</w:t>
        </w:r>
      </w:fldSimple>
      <w:bookmarkEnd w:id="222"/>
      <w:r>
        <w:t xml:space="preserve"> Comparison of the sample count </w:t>
      </w:r>
      <m:oMath>
        <m:sSup>
          <m:sSupPr>
            <m:ctrlPr>
              <w:rPr>
                <w:rFonts w:ascii="Cambria Math" w:hAnsi="Cambria Math"/>
              </w:rPr>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t xml:space="preserve">$ </w:t>
      </w:r>
      <w:r w:rsidRPr="00C15A9D">
        <w:rPr>
          <w:i/>
          <w:iCs/>
        </w:rPr>
        <w:t>mpirun -n 60 mean_lipid_coords_mpi -traj traj.xtc -ref ref.gro -param pope.pdb -mlc upper_pope.pdb -m1 GL1 -m2 GL2 -APS 0.16 -r 0.26 -cutoff 0.4 -leaf 1</w:t>
      </w:r>
    </w:p>
    <w:p w14:paraId="339D27F9" w14:textId="5FA2D42D" w:rsidR="00D04A00"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 xml:space="preserve">It should be noted that even though grid points </w:t>
      </w:r>
      <w:r w:rsidR="000A2774">
        <w:t>that</w:t>
      </w:r>
      <w:r w:rsidR="00BF15EF">
        <w:t xml:space="preserve"> have </w:t>
      </w:r>
      <w:r w:rsidR="00AE15AE">
        <w:t>a</w:t>
      </w:r>
      <w:r w:rsidR="00BF15EF">
        <w:t xml:space="preserv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w:t>
      </w:r>
      <w:r w:rsidR="000A2774">
        <w:t>,</w:t>
      </w:r>
      <w:r w:rsidR="00D04A00">
        <w:t xml:space="preserve">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may be included</w:t>
      </w:r>
      <w:r w:rsidR="000A2774">
        <w:t>,</w:t>
      </w:r>
      <w:r w:rsidR="00AE15AE">
        <w:t xml:space="preserve"> which is short </w:t>
      </w:r>
      <w:r>
        <w:t>for grid stride.</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B957CE">
        <w:t xml:space="preserve">Figure </w:t>
      </w:r>
      <w:r w:rsidR="00B957CE">
        <w:rPr>
          <w:noProof/>
        </w:rPr>
        <w:t>3</w:t>
      </w:r>
      <w:r w:rsidR="00B957CE">
        <w:noBreakHyphen/>
      </w:r>
      <w:r w:rsidR="00B957CE">
        <w:rPr>
          <w:noProof/>
        </w:rPr>
        <w:t>51</w:t>
      </w:r>
      <w:r w:rsidR="002C5F65">
        <w:fldChar w:fldCharType="end"/>
      </w:r>
      <w:r w:rsidR="00D83682">
        <w:t>.</w:t>
      </w:r>
      <w:r w:rsidR="00710B8E">
        <w:t xml:space="preserve"> Note </w:t>
      </w:r>
      <w:r w:rsidR="0002326A">
        <w:t xml:space="preserve">that </w:t>
      </w:r>
      <w:r w:rsidR="00710B8E">
        <w:t xml:space="preserve">the leaflets in </w:t>
      </w:r>
      <w:r w:rsidR="002C5F65">
        <w:fldChar w:fldCharType="begin"/>
      </w:r>
      <w:r w:rsidR="002C5F65">
        <w:instrText xml:space="preserve"> REF _Ref46179553 \h </w:instrText>
      </w:r>
      <w:r w:rsidR="002C5F65">
        <w:fldChar w:fldCharType="separate"/>
      </w:r>
      <w:r w:rsidR="00B957CE">
        <w:t xml:space="preserve">Figure </w:t>
      </w:r>
      <w:r w:rsidR="00B957CE">
        <w:rPr>
          <w:noProof/>
        </w:rPr>
        <w:t>3</w:t>
      </w:r>
      <w:r w:rsidR="00B957CE">
        <w:noBreakHyphen/>
      </w:r>
      <w:r w:rsidR="00B957CE">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p>
    <w:p w14:paraId="646D97F0" w14:textId="27D8AAD4" w:rsidR="00D04A00" w:rsidRDefault="00D04A00" w:rsidP="00D04A00">
      <w:pPr>
        <w:pStyle w:val="ListParagraph"/>
        <w:ind w:left="0" w:firstLine="720"/>
        <w:contextualSpacing w:val="0"/>
        <w:jc w:val="both"/>
      </w:pPr>
      <w:r>
        <w:t xml:space="preserve">As a last note, we mention that Mean Lipid Coords can be used on all-atom or coarse-grained systems alike. In the case of an all-atom model, it may be desirable to remove some of </w:t>
      </w:r>
      <w:r>
        <w:lastRenderedPageBreak/>
        <w:t>the atoms from the analysis</w:t>
      </w:r>
      <w:r w:rsidR="0002326A">
        <w:t>,</w:t>
      </w:r>
      <w:r>
        <w:t xml:space="preserve"> like the hydrogen atoms. If this approach is taken, the user should remove the desired atoms from the trajectory as well as the reference files (-ref, -param)</w:t>
      </w:r>
      <w:r w:rsidR="00FE3720">
        <w:t xml:space="preserve"> before performing the analysis</w:t>
      </w:r>
      <w:r>
        <w:t>.</w:t>
      </w:r>
    </w:p>
    <w:p w14:paraId="687E06D9" w14:textId="55D09012"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rsidR="000A2774">
        <w:t>that</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B957CE">
        <w:t>1.12</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w:t>
      </w:r>
      <w:r w:rsidR="000A2774">
        <w:t xml:space="preserve"> the</w:t>
      </w:r>
      <w:r w:rsidR="00031B36">
        <w:t xml:space="preserve">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63549DDC"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0A2774">
        <w:t>,</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w:t>
      </w:r>
      <w:r w:rsidR="000A2774">
        <w:t>,</w:t>
      </w:r>
      <w:r w:rsidR="00B63CC7">
        <w:t xml:space="preserve"> see </w:t>
      </w:r>
      <w:r w:rsidR="00B63CC7">
        <w:fldChar w:fldCharType="begin"/>
      </w:r>
      <w:r w:rsidR="00B63CC7">
        <w:instrText xml:space="preserve"> REF _Ref71036332 \h </w:instrText>
      </w:r>
      <w:r w:rsidR="00B63CC7">
        <w:fldChar w:fldCharType="separate"/>
      </w:r>
      <w:r w:rsidR="00B957CE">
        <w:t xml:space="preserve">Figure </w:t>
      </w:r>
      <w:r w:rsidR="00B957CE">
        <w:rPr>
          <w:noProof/>
        </w:rPr>
        <w:t>3</w:t>
      </w:r>
      <w:r w:rsidR="00B957CE">
        <w:noBreakHyphen/>
      </w:r>
      <w:r w:rsidR="00B957CE">
        <w:rPr>
          <w:noProof/>
        </w:rPr>
        <w:t>53</w:t>
      </w:r>
      <w:r w:rsidR="00B63CC7">
        <w:fldChar w:fldCharType="end"/>
      </w:r>
      <w:r w:rsidR="00B63CC7">
        <w:t>.</w:t>
      </w:r>
    </w:p>
    <w:p w14:paraId="31BBBDA8" w14:textId="77777777" w:rsidR="00B63CC7" w:rsidRDefault="00B63CC7" w:rsidP="00B63CC7">
      <w:pPr>
        <w:pStyle w:val="ListParagraph"/>
        <w:keepNext/>
        <w:ind w:left="0"/>
        <w:jc w:val="both"/>
      </w:pPr>
      <w:r>
        <w:rPr>
          <w:noProof/>
        </w:rPr>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6"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017BEAE4" w:rsidR="00B63CC7" w:rsidRPr="00B63CC7" w:rsidRDefault="00B63CC7" w:rsidP="0074345D">
      <w:pPr>
        <w:pStyle w:val="Caption"/>
        <w:jc w:val="both"/>
      </w:pPr>
      <w:bookmarkStart w:id="223" w:name="_Ref71036332"/>
      <w:r>
        <w:t xml:space="preserve">Figure </w:t>
      </w:r>
      <w:fldSimple w:instr=" STYLEREF 1 \s ">
        <w:r w:rsidR="00B957CE">
          <w:rPr>
            <w:noProof/>
          </w:rPr>
          <w:t>3</w:t>
        </w:r>
      </w:fldSimple>
      <w:r w:rsidR="00252BFE">
        <w:noBreakHyphen/>
      </w:r>
      <w:fldSimple w:instr=" SEQ Figure \* ARABIC \s 1 ">
        <w:r w:rsidR="00B957CE">
          <w:rPr>
            <w:noProof/>
          </w:rPr>
          <w:t>53</w:t>
        </w:r>
      </w:fldSimple>
      <w:bookmarkEnd w:id="223"/>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5214DC84" w:rsidR="006E38B2" w:rsidRDefault="00E55B7A" w:rsidP="0074345D">
      <w:pPr>
        <w:pStyle w:val="ListParagraph"/>
        <w:spacing w:after="200"/>
        <w:ind w:left="0" w:firstLine="720"/>
        <w:contextualSpacing w:val="0"/>
        <w:jc w:val="both"/>
      </w:pPr>
      <w:r>
        <w:t xml:space="preserve">And finally, there is a tool </w:t>
      </w:r>
      <w:r w:rsidR="0002326A">
        <w:t xml:space="preserve">called </w:t>
      </w:r>
      <w:r>
        <w:t>“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w:t>
      </w:r>
      <w:r w:rsidR="0002326A">
        <w:t>inate</w:t>
      </w:r>
      <w:r>
        <w:t xml:space="preserve">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 xml:space="preserve">om the grid data to exclude </w:t>
      </w:r>
      <w:r w:rsidR="00533445">
        <w:lastRenderedPageBreak/>
        <w:t>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2E8A62B5"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B957CE">
        <w:t xml:space="preserve">Figure </w:t>
      </w:r>
      <w:r w:rsidR="00B957CE">
        <w:rPr>
          <w:noProof/>
        </w:rPr>
        <w:t>3</w:t>
      </w:r>
      <w:r w:rsidR="00B957CE">
        <w:noBreakHyphen/>
      </w:r>
      <w:r w:rsidR="00B957CE">
        <w:rPr>
          <w:noProof/>
        </w:rPr>
        <w:t>54</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5B85F5E8" w:rsidR="009F5688" w:rsidRPr="0074345D" w:rsidRDefault="00E55B7A" w:rsidP="0074345D">
      <w:pPr>
        <w:pStyle w:val="Caption"/>
        <w:jc w:val="both"/>
      </w:pPr>
      <w:bookmarkStart w:id="224" w:name="_Ref70961530"/>
      <w:r>
        <w:t xml:space="preserve">Figure </w:t>
      </w:r>
      <w:fldSimple w:instr=" STYLEREF 1 \s ">
        <w:r w:rsidR="00B957CE">
          <w:rPr>
            <w:noProof/>
          </w:rPr>
          <w:t>3</w:t>
        </w:r>
      </w:fldSimple>
      <w:r w:rsidR="00252BFE">
        <w:noBreakHyphen/>
      </w:r>
      <w:fldSimple w:instr=" SEQ Figure \* ARABIC \s 1 ">
        <w:r w:rsidR="00B957CE">
          <w:rPr>
            <w:noProof/>
          </w:rPr>
          <w:t>54</w:t>
        </w:r>
      </w:fldSimple>
      <w:bookmarkEnd w:id="224"/>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 xml:space="preserve">are shown as a </w:t>
      </w:r>
      <w:r w:rsidR="007C34C3">
        <w:t xml:space="preserve">green </w:t>
      </w:r>
      <w:r>
        <w:t xml:space="preserve">surface.  </w:t>
      </w:r>
    </w:p>
    <w:p w14:paraId="1E3C01EB" w14:textId="24693F89"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least</w:t>
      </w:r>
      <w:r w:rsidR="0002326A">
        <w:t>-</w:t>
      </w:r>
      <w:r>
        <w:t xml:space="preserve">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07FB106E"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t>
      </w:r>
      <w:r w:rsidR="00426A3F">
        <w:lastRenderedPageBreak/>
        <w:t xml:space="preserve">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B957CE">
        <w:t xml:space="preserve">Figure </w:t>
      </w:r>
      <w:r w:rsidR="00B957CE">
        <w:rPr>
          <w:noProof/>
        </w:rPr>
        <w:t>3</w:t>
      </w:r>
      <w:r w:rsidR="00B957CE">
        <w:noBreakHyphen/>
      </w:r>
      <w:r w:rsidR="00B957CE">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15</m:t>
                  </m:r>
                </m:e>
              </m:d>
            </m:e>
          </m:eqArr>
        </m:oMath>
      </m:oMathPara>
    </w:p>
    <w:p w14:paraId="062DC4AE" w14:textId="2730CE79" w:rsidR="00835B02" w:rsidRDefault="009D72BB" w:rsidP="00835B02">
      <w:pPr>
        <w:spacing w:before="200"/>
        <w:jc w:val="both"/>
      </w:pPr>
      <w:r>
        <w:t>w</w:t>
      </w:r>
      <w:r w:rsidR="00835B02">
        <w:t xml:space="preserve">here T+1 is the number of trajectory frames analyze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The average distance can be used to judge the significance of the time average co</w:t>
      </w:r>
      <w:r>
        <w:t>o</w:t>
      </w:r>
      <w:r w:rsidR="001E4789">
        <w:t>rd</w:t>
      </w:r>
      <w:r>
        <w:t>inate</w:t>
      </w:r>
      <w:r w:rsidR="001E4789">
        <w:t xml:space="preserve">s. For example, a small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the individual snapshots than wh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w:t>
      </w:r>
      <w:r w:rsidR="0002326A">
        <w:t>,</w:t>
      </w:r>
      <w:r w:rsidR="000579D8">
        <w:t xml:space="preserve">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B957CE">
        <w:t xml:space="preserve">Figure </w:t>
      </w:r>
      <w:r w:rsidR="00B957CE">
        <w:rPr>
          <w:noProof/>
        </w:rPr>
        <w:t>3</w:t>
      </w:r>
      <w:r w:rsidR="00B957CE">
        <w:noBreakHyphen/>
      </w:r>
      <w:r w:rsidR="00B957CE">
        <w:rPr>
          <w:noProof/>
        </w:rPr>
        <w:t>55</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08"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68F1DEBC" w:rsidR="000579D8" w:rsidRDefault="00325F05" w:rsidP="00325F05">
      <w:pPr>
        <w:pStyle w:val="Caption"/>
        <w:jc w:val="both"/>
      </w:pPr>
      <w:bookmarkStart w:id="225" w:name="_Ref109592175"/>
      <w:r>
        <w:t xml:space="preserve">Figure </w:t>
      </w:r>
      <w:fldSimple w:instr=" STYLEREF 1 \s ">
        <w:r w:rsidR="00B957CE">
          <w:rPr>
            <w:noProof/>
          </w:rPr>
          <w:t>3</w:t>
        </w:r>
      </w:fldSimple>
      <w:r w:rsidR="00252BFE">
        <w:noBreakHyphen/>
      </w:r>
      <w:fldSimple w:instr=" SEQ Figure \* ARABIC \s 1 ">
        <w:r w:rsidR="00B957CE">
          <w:rPr>
            <w:noProof/>
          </w:rPr>
          <w:t>55</w:t>
        </w:r>
      </w:fldSimple>
      <w:bookmarkEnd w:id="225"/>
      <w:r>
        <w:t xml:space="preserve"> Time average protein coordinates with </w:t>
      </w:r>
      <m:oMath>
        <m:sSub>
          <m:sSubPr>
            <m:ctrlPr>
              <w:rPr>
                <w:rFonts w:ascii="Cambria Math" w:eastAsiaTheme="minorEastAsia" w:hAnsi="Cambria Math"/>
                <w:iCs w:val="0"/>
                <w:color w:val="auto"/>
                <w:sz w:val="24"/>
                <w:szCs w:val="24"/>
              </w:rPr>
            </m:ctrlPr>
          </m:sSubPr>
          <m:e>
            <m:acc>
              <m:accPr>
                <m:chr m:val="̅"/>
                <m:ctrlPr>
                  <w:rPr>
                    <w:rFonts w:ascii="Cambria Math" w:eastAsiaTheme="minorEastAsia" w:hAnsi="Cambria Math"/>
                    <w:iCs w:val="0"/>
                    <w:color w:val="auto"/>
                    <w:sz w:val="24"/>
                    <w:szCs w:val="24"/>
                  </w:rPr>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432C1299"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B957CE">
        <w:t>3.13</w:t>
      </w:r>
      <w:r>
        <w:fldChar w:fldCharType="end"/>
      </w:r>
      <w:r>
        <w:t>)</w:t>
      </w:r>
      <w:r w:rsidR="00DF4486">
        <w:t xml:space="preserve"> but can also be used to make a reference file for </w:t>
      </w:r>
      <w:r w:rsidR="0002326A">
        <w:t xml:space="preserve">the </w:t>
      </w:r>
      <w:r w:rsidR="00DF4486">
        <w:t>leaflet finder</w:t>
      </w:r>
      <w:r>
        <w:t xml:space="preserve">. </w:t>
      </w:r>
      <w:r w:rsidR="00E55F99">
        <w:t xml:space="preserve">Use of the program only requires </w:t>
      </w:r>
      <w:r w:rsidR="0002326A">
        <w:t xml:space="preserve">the </w:t>
      </w:r>
      <w:r w:rsidR="00E55F99">
        <w:t xml:space="preserve">input of a trajectory </w:t>
      </w:r>
      <w:r w:rsidR="00DF4486">
        <w:t xml:space="preserve">file </w:t>
      </w:r>
      <w:r w:rsidR="00E55F99">
        <w:lastRenderedPageBreak/>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1C8CA816"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B957CE">
        <w:t xml:space="preserve">Figure </w:t>
      </w:r>
      <w:r w:rsidR="00B957CE">
        <w:rPr>
          <w:noProof/>
        </w:rPr>
        <w:t>3</w:t>
      </w:r>
      <w:r w:rsidR="00B957CE">
        <w:noBreakHyphen/>
      </w:r>
      <w:r w:rsidR="00B957CE">
        <w:rPr>
          <w:noProof/>
        </w:rPr>
        <w:t>56</w:t>
      </w:r>
      <w:r>
        <w:fldChar w:fldCharType="end"/>
      </w:r>
      <w:r>
        <w:t xml:space="preserve">. </w:t>
      </w:r>
    </w:p>
    <w:p w14:paraId="6EB43D07" w14:textId="77777777" w:rsidR="00CA2F4E" w:rsidRDefault="00CA2F4E" w:rsidP="00CA2F4E">
      <w:pPr>
        <w:keepNext/>
        <w:jc w:val="center"/>
      </w:pPr>
      <w:r>
        <w:rPr>
          <w:noProof/>
        </w:rPr>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09"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38161095" w:rsidR="00CA2F4E" w:rsidRDefault="00CA2F4E" w:rsidP="00CA2F4E">
      <w:pPr>
        <w:pStyle w:val="Caption"/>
        <w:jc w:val="both"/>
      </w:pPr>
      <w:bookmarkStart w:id="226" w:name="_Ref109593029"/>
      <w:r>
        <w:t xml:space="preserve">Figure </w:t>
      </w:r>
      <w:fldSimple w:instr=" STYLEREF 1 \s ">
        <w:r w:rsidR="00B957CE">
          <w:rPr>
            <w:noProof/>
          </w:rPr>
          <w:t>3</w:t>
        </w:r>
      </w:fldSimple>
      <w:r w:rsidR="00252BFE">
        <w:noBreakHyphen/>
      </w:r>
      <w:fldSimple w:instr=" SEQ Figure \* ARABIC \s 1 ">
        <w:r w:rsidR="00B957CE">
          <w:rPr>
            <w:noProof/>
          </w:rPr>
          <w:t>56</w:t>
        </w:r>
      </w:fldSimple>
      <w:bookmarkEnd w:id="226"/>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227" w:name="_Ref44345453"/>
      <w:bookmarkStart w:id="228" w:name="_Ref44346372"/>
      <w:bookmarkStart w:id="229" w:name="_Ref91147237"/>
      <w:r>
        <w:t xml:space="preserve"> </w:t>
      </w:r>
      <w:bookmarkStart w:id="230" w:name="_Ref135142748"/>
      <w:bookmarkStart w:id="231" w:name="_Toc153792523"/>
      <w:r w:rsidR="00965AF7">
        <w:t xml:space="preserve">The </w:t>
      </w:r>
      <w:r w:rsidR="00EE3E21" w:rsidRPr="00EE3E21">
        <w:t xml:space="preserve">Protein </w:t>
      </w:r>
      <w:bookmarkEnd w:id="227"/>
      <w:bookmarkEnd w:id="228"/>
      <w:r w:rsidR="00E55F99">
        <w:t>Tilt Angle</w:t>
      </w:r>
      <w:bookmarkEnd w:id="229"/>
      <w:bookmarkEnd w:id="230"/>
      <w:bookmarkEnd w:id="231"/>
    </w:p>
    <w:p w14:paraId="43789FB7" w14:textId="22F21C85"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B957CE">
        <w:t xml:space="preserve">Figure </w:t>
      </w:r>
      <w:r w:rsidR="00B957CE">
        <w:rPr>
          <w:noProof/>
        </w:rPr>
        <w:t>3</w:t>
      </w:r>
      <w:r w:rsidR="00B957CE">
        <w:noBreakHyphen/>
      </w:r>
      <w:r w:rsidR="00B957CE">
        <w:rPr>
          <w:noProof/>
        </w:rPr>
        <w:t>57</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10">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4382AC31" w:rsidR="00E07CDC" w:rsidRDefault="00713EC3" w:rsidP="001F2E2A">
      <w:pPr>
        <w:pStyle w:val="Caption"/>
        <w:jc w:val="both"/>
      </w:pPr>
      <w:bookmarkStart w:id="232" w:name="_Ref42084210"/>
      <w:r>
        <w:t xml:space="preserve">Figure </w:t>
      </w:r>
      <w:fldSimple w:instr=" STYLEREF 1 \s ">
        <w:r w:rsidR="00B957CE">
          <w:rPr>
            <w:noProof/>
          </w:rPr>
          <w:t>3</w:t>
        </w:r>
      </w:fldSimple>
      <w:r w:rsidR="00252BFE">
        <w:noBreakHyphen/>
      </w:r>
      <w:fldSimple w:instr=" SEQ Figure \* ARABIC \s 1 ">
        <w:r w:rsidR="00B957CE">
          <w:rPr>
            <w:noProof/>
          </w:rPr>
          <w:t>57</w:t>
        </w:r>
      </w:fldSimple>
      <w:bookmarkEnd w:id="232"/>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0E544348"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877075">
        <w:t>,</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64B74415"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structural 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w:t>
      </w:r>
      <w:r w:rsidR="000D48EF">
        <w:t xml:space="preserve">to </w:t>
      </w:r>
      <w:r>
        <w:t>gauge the overall protein tilt</w:t>
      </w:r>
      <w:r w:rsidR="00563536">
        <w:t xml:space="preserve"> angle</w:t>
      </w:r>
      <w:r w:rsidR="000A4545">
        <w:t>s</w:t>
      </w:r>
      <w:r>
        <w:t xml:space="preserve">. </w:t>
      </w:r>
    </w:p>
    <w:p w14:paraId="5A69C8DF" w14:textId="282530C3"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0D48EF">
        <w:t>,</w:t>
      </w:r>
      <w:r w:rsidR="00914B7E">
        <w:t xml:space="preserve"> the frequency will closely match that of </w:t>
      </w:r>
      <w:r w:rsidR="00914B7E">
        <w:sym w:font="Symbol" w:char="F066"/>
      </w:r>
      <w:r w:rsidR="00914B7E">
        <w:t xml:space="preserve"> + 180. When this condition holds, taking the time</w:t>
      </w:r>
      <w:r w:rsidR="000D48EF">
        <w:t>-</w:t>
      </w:r>
      <w:r w:rsidR="00914B7E">
        <w:t>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w:t>
      </w:r>
      <w:r w:rsidR="000D48EF">
        <w:t>,</w:t>
      </w:r>
      <w:r w:rsidR="005508E0">
        <w:t xml:space="preserve"> therefor</w:t>
      </w:r>
      <w:r w:rsidR="000D48EF">
        <w:t>e,</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B957CE">
        <w:t xml:space="preserve">Figure </w:t>
      </w:r>
      <w:r w:rsidR="00B957CE">
        <w:rPr>
          <w:noProof/>
        </w:rPr>
        <w:t>3</w:t>
      </w:r>
      <w:r w:rsidR="00B957CE">
        <w:noBreakHyphen/>
      </w:r>
      <w:r w:rsidR="00B957CE">
        <w:rPr>
          <w:noProof/>
        </w:rPr>
        <w:t>58</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11">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2D4F75A2" w:rsidR="00F91F44" w:rsidRDefault="00713EC3" w:rsidP="001F2E2A">
      <w:pPr>
        <w:pStyle w:val="Caption"/>
        <w:jc w:val="both"/>
      </w:pPr>
      <w:bookmarkStart w:id="233" w:name="_Ref42084263"/>
      <w:r>
        <w:t xml:space="preserve">Figure </w:t>
      </w:r>
      <w:fldSimple w:instr=" STYLEREF 1 \s ">
        <w:r w:rsidR="00B957CE">
          <w:rPr>
            <w:noProof/>
          </w:rPr>
          <w:t>3</w:t>
        </w:r>
      </w:fldSimple>
      <w:r w:rsidR="00252BFE">
        <w:noBreakHyphen/>
      </w:r>
      <w:fldSimple w:instr=" SEQ Figure \* ARABIC \s 1 ">
        <w:r w:rsidR="00B957CE">
          <w:rPr>
            <w:noProof/>
          </w:rPr>
          <w:t>58</w:t>
        </w:r>
      </w:fldSimple>
      <w:bookmarkEnd w:id="233"/>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6B1FB46"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w:t>
      </w:r>
      <w:r w:rsidR="000D48EF">
        <w:t>,</w:t>
      </w:r>
      <w:r>
        <w:t xml:space="preserve">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lastRenderedPageBreak/>
        <w:t xml:space="preserve">$ </w:t>
      </w:r>
      <w:r w:rsidRPr="006A364B">
        <w:rPr>
          <w:i/>
          <w:iCs/>
        </w:rPr>
        <w:t>mpirun -n 25 protein_orientation_mpi -traj traj.xtc -ref ref.gro -upper upper.ndx -lower lower.ndx -ori prot_tilt.dat</w:t>
      </w:r>
    </w:p>
    <w:p w14:paraId="42D22897" w14:textId="53A8D4D5"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percentages are represented by color. </w:t>
      </w:r>
      <w:r w:rsidR="000E73FB">
        <w:t>T</w:t>
      </w:r>
      <w:r w:rsidR="009B39E5">
        <w:t>o produce a plot like th</w:t>
      </w:r>
      <w:r w:rsidR="005508E0">
        <w:t xml:space="preserve">at </w:t>
      </w:r>
      <w:r w:rsidR="009B39E5">
        <w:t>see</w:t>
      </w:r>
      <w:r w:rsidR="005508E0">
        <w:t>n</w:t>
      </w:r>
      <w:r w:rsidR="000D48EF">
        <w:t xml:space="preserve"> in</w:t>
      </w:r>
      <w:r w:rsidR="009B39E5">
        <w:t xml:space="preserve"> </w:t>
      </w:r>
      <w:r w:rsidR="00C201F7">
        <w:fldChar w:fldCharType="begin"/>
      </w:r>
      <w:r w:rsidR="00C201F7">
        <w:instrText xml:space="preserve"> REF _Ref42084286 \h </w:instrText>
      </w:r>
      <w:r w:rsidR="00C201F7">
        <w:fldChar w:fldCharType="separate"/>
      </w:r>
      <w:r w:rsidR="00B957CE">
        <w:t xml:space="preserve">Figure </w:t>
      </w:r>
      <w:r w:rsidR="00B957CE">
        <w:rPr>
          <w:noProof/>
        </w:rPr>
        <w:t>3</w:t>
      </w:r>
      <w:r w:rsidR="00B957CE">
        <w:noBreakHyphen/>
      </w:r>
      <w:r w:rsidR="00B957CE">
        <w:rPr>
          <w:noProof/>
        </w:rPr>
        <w:t>59</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13542948"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rsidR="000D48EF">
        <w:t>,</w:t>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B957CE">
        <w:t xml:space="preserve">Figure </w:t>
      </w:r>
      <w:r w:rsidR="00B957CE">
        <w:rPr>
          <w:noProof/>
        </w:rPr>
        <w:t>3</w:t>
      </w:r>
      <w:r w:rsidR="00B957CE">
        <w:noBreakHyphen/>
      </w:r>
      <w:r w:rsidR="00B957CE">
        <w:rPr>
          <w:noProof/>
        </w:rPr>
        <w:t>59</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w:t>
      </w:r>
      <w:r w:rsidR="000D48EF">
        <w:t xml:space="preserve">that </w:t>
      </w:r>
      <w:r w:rsidR="00492613">
        <w:t xml:space="preserve">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B957CE">
        <w:t xml:space="preserve">Figure </w:t>
      </w:r>
      <w:r w:rsidR="00B957CE">
        <w:rPr>
          <w:noProof/>
        </w:rPr>
        <w:t>3</w:t>
      </w:r>
      <w:r w:rsidR="00B957CE">
        <w:noBreakHyphen/>
      </w:r>
      <w:r w:rsidR="00B957CE">
        <w:rPr>
          <w:noProof/>
        </w:rPr>
        <w:t>59</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12">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51AB804F" w:rsidR="008501C5" w:rsidRPr="001F2E2A" w:rsidRDefault="00713EC3" w:rsidP="001F2E2A">
      <w:pPr>
        <w:pStyle w:val="Caption"/>
        <w:jc w:val="both"/>
      </w:pPr>
      <w:bookmarkStart w:id="234" w:name="_Ref42084286"/>
      <w:r>
        <w:t xml:space="preserve">Figure </w:t>
      </w:r>
      <w:fldSimple w:instr=" STYLEREF 1 \s ">
        <w:r w:rsidR="00B957CE">
          <w:rPr>
            <w:noProof/>
          </w:rPr>
          <w:t>3</w:t>
        </w:r>
      </w:fldSimple>
      <w:r w:rsidR="00252BFE">
        <w:noBreakHyphen/>
      </w:r>
      <w:fldSimple w:instr=" SEQ Figure \* ARABIC \s 1 ">
        <w:r w:rsidR="00B957CE">
          <w:rPr>
            <w:noProof/>
          </w:rPr>
          <w:t>59</w:t>
        </w:r>
      </w:fldSimple>
      <w:bookmarkEnd w:id="234"/>
      <w:r>
        <w:t xml:space="preserve"> </w:t>
      </w:r>
      <w:r w:rsidRPr="00713EC3">
        <w:t xml:space="preserve">Tilt of the CLC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146F2240" w:rsidR="006A364B" w:rsidRDefault="006A364B" w:rsidP="000A4545">
      <w:pPr>
        <w:ind w:firstLine="720"/>
        <w:jc w:val="both"/>
      </w:pPr>
      <w:r>
        <w:lastRenderedPageBreak/>
        <w:t xml:space="preserve">We note that the components of the orientation vector can be displayed for each trajectory frame by </w:t>
      </w:r>
      <w:r w:rsidR="000D48EF">
        <w:t xml:space="preserve">the </w:t>
      </w:r>
      <w:r>
        <w:t>inclusion of the -p_vec 1 argument when running Protein Orientation. Likewise, a PDB can be written to file with the orientation vector defined by a pair of pseudo atoms</w:t>
      </w:r>
      <w:r w:rsidR="000A4545">
        <w:t>,</w:t>
      </w:r>
      <w:r>
        <w:t xml:space="preserve"> </w:t>
      </w:r>
      <w:r w:rsidR="000D48EF">
        <w:t xml:space="preserve">as </w:t>
      </w:r>
      <w:r>
        <w:t xml:space="preserve">shown in </w:t>
      </w:r>
      <w:r>
        <w:fldChar w:fldCharType="begin"/>
      </w:r>
      <w:r>
        <w:instrText xml:space="preserve"> REF _Ref42084263 \h </w:instrText>
      </w:r>
      <w:r>
        <w:fldChar w:fldCharType="separate"/>
      </w:r>
      <w:r w:rsidR="00B957CE">
        <w:t xml:space="preserve">Figure </w:t>
      </w:r>
      <w:r w:rsidR="00B957CE">
        <w:rPr>
          <w:noProof/>
        </w:rPr>
        <w:t>3</w:t>
      </w:r>
      <w:r w:rsidR="00B957CE">
        <w:noBreakHyphen/>
      </w:r>
      <w:r w:rsidR="00B957CE">
        <w:rPr>
          <w:noProof/>
        </w:rPr>
        <w:t>58</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w:t>
      </w:r>
      <w:r w:rsidR="000D48EF">
        <w:t xml:space="preserve"> that</w:t>
      </w:r>
      <w:r>
        <w:t xml:space="preserve"> this option should be used on a single trajectory frame (try using the -b and -e options).</w:t>
      </w:r>
    </w:p>
    <w:p w14:paraId="589A0EFD" w14:textId="3565B315" w:rsidR="005508E0" w:rsidRDefault="00070FD3" w:rsidP="00D127CC">
      <w:pPr>
        <w:pStyle w:val="ListParagraph"/>
        <w:ind w:left="0" w:firstLine="720"/>
        <w:jc w:val="both"/>
      </w:pPr>
      <w:r>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0D48EF">
        <w:t>,</w:t>
      </w:r>
      <w:r w:rsidR="00E85D12">
        <w:t xml:space="preserve"> but far apart in </w:t>
      </w:r>
      <w:r w:rsidR="00D127CC">
        <w:t>Z</w:t>
      </w:r>
      <w:r w:rsidR="00E85D12">
        <w:t xml:space="preserve">. These 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B957CE">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2A5DD6C6"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w:t>
      </w:r>
      <w:r w:rsidR="000D48EF">
        <w:t>,</w:t>
      </w:r>
      <w:r w:rsidR="004A6EF2">
        <w:t xml:space="preserve">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lastRenderedPageBreak/>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6B5AB6B7"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w:t>
      </w:r>
      <w:r w:rsidR="000D48EF">
        <w:t xml:space="preserve">the </w:t>
      </w:r>
      <w:r>
        <w:t xml:space="preserve">protein finder to filter protein atoms from the rest of the system. As a result, atom pairs are only chosen from 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w:t>
      </w:r>
      <w:r w:rsidR="000D48EF">
        <w:t>,</w:t>
      </w:r>
      <w:r w:rsidR="005508E0">
        <w:t xml:space="preserve"> however, that the orientation should be measured for each protomer separately</w:t>
      </w:r>
      <w:r w:rsidR="000D48EF">
        <w:t>,</w:t>
      </w:r>
      <w:r w:rsidR="005508E0">
        <w:t xml:space="preserve"> and any pairs containing cross terms should be deleted. Furthermore, the same atom selection should be used in each protomer. </w:t>
      </w:r>
    </w:p>
    <w:p w14:paraId="65617A41" w14:textId="37A79EA0" w:rsidR="00AF3111" w:rsidRDefault="004A053D" w:rsidP="00EE38DA">
      <w:pPr>
        <w:pStyle w:val="Heading2"/>
      </w:pPr>
      <w:bookmarkStart w:id="235" w:name="_Ref71035607"/>
      <w:bookmarkStart w:id="236" w:name="_Ref91147328"/>
      <w:r>
        <w:t xml:space="preserve"> </w:t>
      </w:r>
      <w:bookmarkStart w:id="237" w:name="_Ref153452813"/>
      <w:bookmarkStart w:id="238" w:name="_Toc153792524"/>
      <w:r w:rsidR="00AF3111">
        <w:t>Lipid H</w:t>
      </w:r>
      <w:r w:rsidR="00E55F99">
        <w:t xml:space="preserve">ydrogen </w:t>
      </w:r>
      <w:r w:rsidR="00AF3111">
        <w:t>Bond</w:t>
      </w:r>
      <w:bookmarkEnd w:id="235"/>
      <w:r w:rsidR="00A7353C">
        <w:t>ing</w:t>
      </w:r>
      <w:r w:rsidR="00E55F99">
        <w:t xml:space="preserve"> and Salt Bridges</w:t>
      </w:r>
      <w:bookmarkEnd w:id="236"/>
      <w:bookmarkEnd w:id="237"/>
      <w:bookmarkEnd w:id="238"/>
    </w:p>
    <w:p w14:paraId="45EDCD2F" w14:textId="21875D5C"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65757A">
        <w:t xml:space="preserve"> </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w:t>
      </w:r>
      <w:r w:rsidR="0065757A">
        <w:t xml:space="preserve"> that</w:t>
      </w:r>
      <w:r w:rsidR="008D7983">
        <w:t xml:space="preserve"> this information is projected onto the </w:t>
      </w:r>
      <w:r w:rsidR="00F7044F">
        <w:t>XY</w:t>
      </w:r>
      <w:r w:rsidR="008D7983">
        <w:t xml:space="preserve"> plane. </w:t>
      </w:r>
    </w:p>
    <w:p w14:paraId="209B301C" w14:textId="6BB79FBE"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B957CE">
        <w:t xml:space="preserve">Figure </w:t>
      </w:r>
      <w:r w:rsidR="00B957CE">
        <w:rPr>
          <w:noProof/>
        </w:rPr>
        <w:t>3</w:t>
      </w:r>
      <w:r w:rsidR="00B957CE">
        <w:noBreakHyphen/>
      </w:r>
      <w:r w:rsidR="00B957CE">
        <w:rPr>
          <w:noProof/>
        </w:rPr>
        <w:t>60</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tblGrid>
      <w:tr w:rsidR="009F6B42" w:rsidRPr="009F6B42" w14:paraId="05402BE8" w14:textId="77777777" w:rsidTr="009F6B42">
        <w:tc>
          <w:tcPr>
            <w:tcW w:w="1720" w:type="dxa"/>
          </w:tcPr>
          <w:p w14:paraId="0FD8A50A" w14:textId="77777777" w:rsidR="009F6B42" w:rsidRPr="009F6B42" w:rsidRDefault="009F6B42" w:rsidP="0016444A">
            <w:pPr>
              <w:jc w:val="both"/>
              <w:rPr>
                <w:color w:val="7030A0"/>
              </w:rPr>
            </w:pPr>
            <w:r w:rsidRPr="002309A1">
              <w:rPr>
                <w:color w:val="0011FF"/>
              </w:rPr>
              <w:t xml:space="preserve">#donors </w:t>
            </w:r>
            <w:r w:rsidRPr="009F6B42">
              <w:t>None</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738"/>
        <w:gridCol w:w="738"/>
        <w:gridCol w:w="738"/>
        <w:gridCol w:w="738"/>
        <w:gridCol w:w="738"/>
        <w:gridCol w:w="738"/>
        <w:gridCol w:w="738"/>
        <w:gridCol w:w="738"/>
      </w:tblGrid>
      <w:tr w:rsidR="009F6B42" w14:paraId="4B8F66E4" w14:textId="77777777" w:rsidTr="009F6B42">
        <w:tc>
          <w:tcPr>
            <w:tcW w:w="1285" w:type="dxa"/>
          </w:tcPr>
          <w:p w14:paraId="2E952770" w14:textId="32B614BB" w:rsidR="009F6B42" w:rsidRDefault="009F6B42" w:rsidP="00CD097A">
            <w:pPr>
              <w:jc w:val="both"/>
            </w:pPr>
            <w:r w:rsidRPr="002309A1">
              <w:rPr>
                <w:color w:val="0011FF"/>
              </w:rPr>
              <w:t>#acceptors</w:t>
            </w:r>
          </w:p>
        </w:tc>
        <w:tc>
          <w:tcPr>
            <w:tcW w:w="738" w:type="dxa"/>
          </w:tcPr>
          <w:p w14:paraId="2B16CEE0" w14:textId="27A4D73F" w:rsidR="009F6B42" w:rsidRDefault="009F6B42" w:rsidP="00CD097A">
            <w:pPr>
              <w:jc w:val="both"/>
            </w:pPr>
            <w:r>
              <w:t>O11</w:t>
            </w:r>
          </w:p>
        </w:tc>
        <w:tc>
          <w:tcPr>
            <w:tcW w:w="738" w:type="dxa"/>
          </w:tcPr>
          <w:p w14:paraId="250B4364" w14:textId="7357169B" w:rsidR="009F6B42" w:rsidRDefault="009F6B42" w:rsidP="00CD097A">
            <w:pPr>
              <w:jc w:val="both"/>
            </w:pPr>
            <w:r>
              <w:t>O12</w:t>
            </w:r>
          </w:p>
        </w:tc>
        <w:tc>
          <w:tcPr>
            <w:tcW w:w="738" w:type="dxa"/>
          </w:tcPr>
          <w:p w14:paraId="3C2508E7" w14:textId="389A99FC" w:rsidR="009F6B42" w:rsidRDefault="009F6B42" w:rsidP="00CD097A">
            <w:pPr>
              <w:jc w:val="both"/>
            </w:pPr>
            <w:r>
              <w:t>O13</w:t>
            </w:r>
          </w:p>
        </w:tc>
        <w:tc>
          <w:tcPr>
            <w:tcW w:w="738" w:type="dxa"/>
          </w:tcPr>
          <w:p w14:paraId="73D35AE2" w14:textId="064A0AF5" w:rsidR="009F6B42" w:rsidRDefault="009F6B42" w:rsidP="00CD097A">
            <w:pPr>
              <w:jc w:val="both"/>
            </w:pPr>
            <w:r>
              <w:t>O14</w:t>
            </w:r>
          </w:p>
        </w:tc>
        <w:tc>
          <w:tcPr>
            <w:tcW w:w="738" w:type="dxa"/>
          </w:tcPr>
          <w:p w14:paraId="0E528F8F" w14:textId="31A99832" w:rsidR="009F6B42" w:rsidRDefault="009F6B42" w:rsidP="00CD097A">
            <w:pPr>
              <w:jc w:val="both"/>
            </w:pPr>
            <w:r>
              <w:t>O21</w:t>
            </w:r>
          </w:p>
        </w:tc>
        <w:tc>
          <w:tcPr>
            <w:tcW w:w="738" w:type="dxa"/>
          </w:tcPr>
          <w:p w14:paraId="105A1361" w14:textId="2CBD345A" w:rsidR="009F6B42" w:rsidRDefault="009F6B42" w:rsidP="00CD097A">
            <w:pPr>
              <w:jc w:val="both"/>
            </w:pPr>
            <w:r>
              <w:t>O22</w:t>
            </w:r>
          </w:p>
        </w:tc>
        <w:tc>
          <w:tcPr>
            <w:tcW w:w="738" w:type="dxa"/>
          </w:tcPr>
          <w:p w14:paraId="6AA62D14" w14:textId="658F22E4" w:rsidR="009F6B42" w:rsidRDefault="009F6B42" w:rsidP="00CD097A">
            <w:pPr>
              <w:jc w:val="both"/>
            </w:pPr>
            <w:r>
              <w:t>O31</w:t>
            </w:r>
          </w:p>
        </w:tc>
        <w:tc>
          <w:tcPr>
            <w:tcW w:w="738" w:type="dxa"/>
          </w:tcPr>
          <w:p w14:paraId="041C44FE" w14:textId="340BBE55" w:rsidR="009F6B42" w:rsidRDefault="009F6B42" w:rsidP="00CD097A">
            <w:pPr>
              <w:jc w:val="both"/>
            </w:pPr>
            <w:r>
              <w:t>O32</w:t>
            </w:r>
          </w:p>
        </w:tc>
      </w:tr>
    </w:tbl>
    <w:p w14:paraId="32B26B50" w14:textId="3FE14C31"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4A390622" w14:textId="77777777" w:rsidTr="009F6B42">
        <w:tc>
          <w:tcPr>
            <w:tcW w:w="1019" w:type="dxa"/>
          </w:tcPr>
          <w:p w14:paraId="255F782B" w14:textId="1D09DCA1" w:rsidR="009F6B42" w:rsidRPr="002309A1" w:rsidRDefault="009F6B42" w:rsidP="00CD097A">
            <w:pPr>
              <w:jc w:val="both"/>
              <w:rPr>
                <w:color w:val="0011FF"/>
              </w:rPr>
            </w:pPr>
            <w:r w:rsidRPr="002309A1">
              <w:rPr>
                <w:color w:val="0011FF"/>
              </w:rPr>
              <w:t>#donors</w:t>
            </w:r>
          </w:p>
        </w:tc>
        <w:tc>
          <w:tcPr>
            <w:tcW w:w="608" w:type="dxa"/>
          </w:tcPr>
          <w:p w14:paraId="5A91DA78" w14:textId="00DB5CAD" w:rsidR="009F6B42" w:rsidRDefault="009F6B42" w:rsidP="00CD097A">
            <w:pPr>
              <w:jc w:val="both"/>
            </w:pPr>
            <w:r>
              <w:t>N</w:t>
            </w:r>
          </w:p>
        </w:tc>
        <w:tc>
          <w:tcPr>
            <w:tcW w:w="603" w:type="dxa"/>
          </w:tcPr>
          <w:p w14:paraId="2877070F" w14:textId="77B7F5EF" w:rsidR="009F6B42" w:rsidRDefault="009F6B42" w:rsidP="00CD097A">
            <w:pPr>
              <w:jc w:val="both"/>
            </w:pPr>
            <w:r>
              <w:t>NZ</w:t>
            </w:r>
          </w:p>
        </w:tc>
        <w:tc>
          <w:tcPr>
            <w:tcW w:w="768" w:type="dxa"/>
          </w:tcPr>
          <w:p w14:paraId="79569FA4" w14:textId="14DB11E5" w:rsidR="009F6B42" w:rsidRDefault="009F6B42" w:rsidP="00CD097A">
            <w:pPr>
              <w:jc w:val="both"/>
            </w:pPr>
            <w:r>
              <w:t>NE1</w:t>
            </w:r>
          </w:p>
        </w:tc>
        <w:tc>
          <w:tcPr>
            <w:tcW w:w="764" w:type="dxa"/>
          </w:tcPr>
          <w:p w14:paraId="0B374494" w14:textId="4EF15B64" w:rsidR="009F6B42" w:rsidRDefault="009F6B42" w:rsidP="00CD097A">
            <w:pPr>
              <w:jc w:val="both"/>
            </w:pPr>
            <w:r>
              <w:t>NE2</w:t>
            </w:r>
          </w:p>
        </w:tc>
        <w:tc>
          <w:tcPr>
            <w:tcW w:w="764" w:type="dxa"/>
          </w:tcPr>
          <w:p w14:paraId="624E87C1" w14:textId="3C4526D7" w:rsidR="009F6B42" w:rsidRDefault="009F6B42" w:rsidP="00CD097A">
            <w:pPr>
              <w:jc w:val="both"/>
            </w:pPr>
            <w:r>
              <w:t>ND2</w:t>
            </w:r>
          </w:p>
        </w:tc>
        <w:tc>
          <w:tcPr>
            <w:tcW w:w="734" w:type="dxa"/>
          </w:tcPr>
          <w:p w14:paraId="79BAD479" w14:textId="65AB4A5C" w:rsidR="009F6B42" w:rsidRDefault="009F6B42" w:rsidP="00CD097A">
            <w:pPr>
              <w:jc w:val="both"/>
            </w:pPr>
            <w:r>
              <w:t>NE</w:t>
            </w:r>
          </w:p>
        </w:tc>
        <w:tc>
          <w:tcPr>
            <w:tcW w:w="762" w:type="dxa"/>
          </w:tcPr>
          <w:p w14:paraId="0F760C3D" w14:textId="1AA10C03" w:rsidR="009F6B42" w:rsidRDefault="009F6B42" w:rsidP="00CD097A">
            <w:pPr>
              <w:jc w:val="both"/>
            </w:pPr>
            <w:r>
              <w:t>NH1</w:t>
            </w:r>
          </w:p>
        </w:tc>
        <w:tc>
          <w:tcPr>
            <w:tcW w:w="762" w:type="dxa"/>
          </w:tcPr>
          <w:p w14:paraId="3EC03163" w14:textId="750E2834" w:rsidR="009F6B42" w:rsidRDefault="009F6B42" w:rsidP="00CD097A">
            <w:pPr>
              <w:jc w:val="both"/>
            </w:pPr>
            <w:r>
              <w:t>NH2</w:t>
            </w:r>
          </w:p>
        </w:tc>
        <w:tc>
          <w:tcPr>
            <w:tcW w:w="760" w:type="dxa"/>
          </w:tcPr>
          <w:p w14:paraId="6E3389C4" w14:textId="2F8579F3" w:rsidR="009F6B42" w:rsidRDefault="009F6B42" w:rsidP="00CD097A">
            <w:pPr>
              <w:jc w:val="both"/>
            </w:pPr>
            <w:r>
              <w:t>ND1</w:t>
            </w:r>
          </w:p>
        </w:tc>
      </w:tr>
      <w:tr w:rsidR="009F6B42" w14:paraId="6D448B27" w14:textId="77777777" w:rsidTr="009F6B42">
        <w:tc>
          <w:tcPr>
            <w:tcW w:w="1019" w:type="dxa"/>
          </w:tcPr>
          <w:p w14:paraId="08AD2FC8" w14:textId="58F23F9F" w:rsidR="009F6B42" w:rsidRPr="002309A1" w:rsidRDefault="009F6B42" w:rsidP="00CD097A">
            <w:pPr>
              <w:jc w:val="both"/>
              <w:rPr>
                <w:color w:val="0011FF"/>
              </w:rPr>
            </w:pPr>
            <w:r w:rsidRPr="002309A1">
              <w:rPr>
                <w:color w:val="0011FF"/>
              </w:rPr>
              <w:t>#donors</w:t>
            </w:r>
          </w:p>
        </w:tc>
        <w:tc>
          <w:tcPr>
            <w:tcW w:w="608" w:type="dxa"/>
          </w:tcPr>
          <w:p w14:paraId="770EAE92" w14:textId="6D9D40A7" w:rsidR="009F6B42" w:rsidRDefault="009F6B42" w:rsidP="00CD097A">
            <w:pPr>
              <w:jc w:val="both"/>
            </w:pPr>
            <w:r>
              <w:t>NT</w:t>
            </w:r>
          </w:p>
        </w:tc>
        <w:tc>
          <w:tcPr>
            <w:tcW w:w="603" w:type="dxa"/>
          </w:tcPr>
          <w:p w14:paraId="094C099C" w14:textId="4604DA15" w:rsidR="009F6B42" w:rsidRDefault="009F6B42" w:rsidP="00CD097A">
            <w:pPr>
              <w:jc w:val="both"/>
            </w:pPr>
            <w:r>
              <w:t>O</w:t>
            </w:r>
          </w:p>
        </w:tc>
        <w:tc>
          <w:tcPr>
            <w:tcW w:w="768" w:type="dxa"/>
          </w:tcPr>
          <w:p w14:paraId="45194ECF" w14:textId="62FDA150" w:rsidR="009F6B42" w:rsidRDefault="009F6B42" w:rsidP="00CD097A">
            <w:pPr>
              <w:jc w:val="both"/>
            </w:pPr>
            <w:r>
              <w:t>OG1</w:t>
            </w:r>
          </w:p>
        </w:tc>
        <w:tc>
          <w:tcPr>
            <w:tcW w:w="764" w:type="dxa"/>
          </w:tcPr>
          <w:p w14:paraId="76F12A52" w14:textId="58B5154C" w:rsidR="009F6B42" w:rsidRDefault="009F6B42" w:rsidP="00CD097A">
            <w:pPr>
              <w:jc w:val="both"/>
            </w:pPr>
            <w:r>
              <w:t>OD1</w:t>
            </w:r>
          </w:p>
        </w:tc>
        <w:tc>
          <w:tcPr>
            <w:tcW w:w="764" w:type="dxa"/>
          </w:tcPr>
          <w:p w14:paraId="1CF184CD" w14:textId="21ADC85C" w:rsidR="009F6B42" w:rsidRDefault="009F6B42" w:rsidP="00CD097A">
            <w:pPr>
              <w:jc w:val="both"/>
            </w:pPr>
            <w:r>
              <w:t>OD2</w:t>
            </w:r>
          </w:p>
        </w:tc>
        <w:tc>
          <w:tcPr>
            <w:tcW w:w="734" w:type="dxa"/>
          </w:tcPr>
          <w:p w14:paraId="78806D6F" w14:textId="75FA935D" w:rsidR="009F6B42" w:rsidRDefault="009F6B42" w:rsidP="00CD097A">
            <w:pPr>
              <w:jc w:val="both"/>
            </w:pPr>
            <w:r>
              <w:t>OE1</w:t>
            </w:r>
          </w:p>
        </w:tc>
        <w:tc>
          <w:tcPr>
            <w:tcW w:w="762" w:type="dxa"/>
          </w:tcPr>
          <w:p w14:paraId="71F327AB" w14:textId="793484C8" w:rsidR="009F6B42" w:rsidRDefault="009F6B42" w:rsidP="00CD097A">
            <w:pPr>
              <w:jc w:val="both"/>
            </w:pPr>
            <w:r>
              <w:t>OE2</w:t>
            </w:r>
          </w:p>
        </w:tc>
        <w:tc>
          <w:tcPr>
            <w:tcW w:w="762" w:type="dxa"/>
          </w:tcPr>
          <w:p w14:paraId="1845BE24" w14:textId="45918DF2" w:rsidR="009F6B42" w:rsidRDefault="009F6B42" w:rsidP="00CD097A">
            <w:pPr>
              <w:jc w:val="both"/>
            </w:pPr>
            <w:r>
              <w:t>OH</w:t>
            </w:r>
          </w:p>
        </w:tc>
        <w:tc>
          <w:tcPr>
            <w:tcW w:w="760" w:type="dxa"/>
          </w:tcPr>
          <w:p w14:paraId="469C17A9" w14:textId="1A30F9FB" w:rsidR="009F6B42" w:rsidRDefault="009F6B42" w:rsidP="00CD097A">
            <w:pPr>
              <w:jc w:val="both"/>
            </w:pPr>
            <w:r>
              <w:t>OG</w:t>
            </w: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6343A931" w14:textId="77777777" w:rsidTr="00823D21">
        <w:tc>
          <w:tcPr>
            <w:tcW w:w="1019" w:type="dxa"/>
          </w:tcPr>
          <w:p w14:paraId="0FC7533E" w14:textId="77777777" w:rsidR="009F6B42" w:rsidRPr="002309A1" w:rsidRDefault="009F6B42" w:rsidP="00823D21">
            <w:pPr>
              <w:jc w:val="both"/>
              <w:rPr>
                <w:color w:val="0011FF"/>
              </w:rPr>
            </w:pPr>
            <w:r w:rsidRPr="002309A1">
              <w:rPr>
                <w:color w:val="0011FF"/>
              </w:rPr>
              <w:t>#donors</w:t>
            </w:r>
          </w:p>
        </w:tc>
        <w:tc>
          <w:tcPr>
            <w:tcW w:w="608" w:type="dxa"/>
          </w:tcPr>
          <w:p w14:paraId="6CD12E96" w14:textId="77777777" w:rsidR="009F6B42" w:rsidRDefault="009F6B42" w:rsidP="00823D21">
            <w:pPr>
              <w:jc w:val="both"/>
            </w:pPr>
            <w:r>
              <w:t>N</w:t>
            </w:r>
          </w:p>
        </w:tc>
        <w:tc>
          <w:tcPr>
            <w:tcW w:w="603" w:type="dxa"/>
          </w:tcPr>
          <w:p w14:paraId="2FF5321F" w14:textId="77777777" w:rsidR="009F6B42" w:rsidRDefault="009F6B42" w:rsidP="00823D21">
            <w:pPr>
              <w:jc w:val="both"/>
            </w:pPr>
            <w:r>
              <w:t>NZ</w:t>
            </w:r>
          </w:p>
        </w:tc>
        <w:tc>
          <w:tcPr>
            <w:tcW w:w="768" w:type="dxa"/>
          </w:tcPr>
          <w:p w14:paraId="6C908C07" w14:textId="77777777" w:rsidR="009F6B42" w:rsidRDefault="009F6B42" w:rsidP="00823D21">
            <w:pPr>
              <w:jc w:val="both"/>
            </w:pPr>
            <w:r>
              <w:t>NE1</w:t>
            </w:r>
          </w:p>
        </w:tc>
        <w:tc>
          <w:tcPr>
            <w:tcW w:w="764" w:type="dxa"/>
          </w:tcPr>
          <w:p w14:paraId="0058CE4D" w14:textId="77777777" w:rsidR="009F6B42" w:rsidRDefault="009F6B42" w:rsidP="00823D21">
            <w:pPr>
              <w:jc w:val="both"/>
            </w:pPr>
            <w:r>
              <w:t>NE2</w:t>
            </w:r>
          </w:p>
        </w:tc>
        <w:tc>
          <w:tcPr>
            <w:tcW w:w="764" w:type="dxa"/>
          </w:tcPr>
          <w:p w14:paraId="69EF06DC" w14:textId="77777777" w:rsidR="009F6B42" w:rsidRDefault="009F6B42" w:rsidP="00823D21">
            <w:pPr>
              <w:jc w:val="both"/>
            </w:pPr>
            <w:r>
              <w:t>ND2</w:t>
            </w:r>
          </w:p>
        </w:tc>
        <w:tc>
          <w:tcPr>
            <w:tcW w:w="734" w:type="dxa"/>
          </w:tcPr>
          <w:p w14:paraId="11E70A2E" w14:textId="77777777" w:rsidR="009F6B42" w:rsidRDefault="009F6B42" w:rsidP="00823D21">
            <w:pPr>
              <w:jc w:val="both"/>
            </w:pPr>
            <w:r>
              <w:t>NE</w:t>
            </w:r>
          </w:p>
        </w:tc>
        <w:tc>
          <w:tcPr>
            <w:tcW w:w="762" w:type="dxa"/>
          </w:tcPr>
          <w:p w14:paraId="677E49EB" w14:textId="77777777" w:rsidR="009F6B42" w:rsidRDefault="009F6B42" w:rsidP="00823D21">
            <w:pPr>
              <w:jc w:val="both"/>
            </w:pPr>
            <w:r>
              <w:t>NH1</w:t>
            </w:r>
          </w:p>
        </w:tc>
        <w:tc>
          <w:tcPr>
            <w:tcW w:w="762" w:type="dxa"/>
          </w:tcPr>
          <w:p w14:paraId="72E6B9F3" w14:textId="77777777" w:rsidR="009F6B42" w:rsidRDefault="009F6B42" w:rsidP="00823D21">
            <w:pPr>
              <w:jc w:val="both"/>
            </w:pPr>
            <w:r>
              <w:t>NH2</w:t>
            </w:r>
          </w:p>
        </w:tc>
        <w:tc>
          <w:tcPr>
            <w:tcW w:w="760" w:type="dxa"/>
          </w:tcPr>
          <w:p w14:paraId="1878899A" w14:textId="77777777" w:rsidR="009F6B42" w:rsidRDefault="009F6B42" w:rsidP="00823D21">
            <w:pPr>
              <w:jc w:val="both"/>
            </w:pPr>
            <w:r>
              <w:t>ND1</w:t>
            </w:r>
          </w:p>
        </w:tc>
      </w:tr>
      <w:tr w:rsidR="009F6B42" w14:paraId="089BC6D6" w14:textId="77777777" w:rsidTr="00823D21">
        <w:tc>
          <w:tcPr>
            <w:tcW w:w="1019" w:type="dxa"/>
          </w:tcPr>
          <w:p w14:paraId="35BEAB3F" w14:textId="77777777" w:rsidR="009F6B42" w:rsidRPr="002309A1" w:rsidRDefault="009F6B42" w:rsidP="00823D21">
            <w:pPr>
              <w:jc w:val="both"/>
              <w:rPr>
                <w:color w:val="0011FF"/>
              </w:rPr>
            </w:pPr>
            <w:r w:rsidRPr="002309A1">
              <w:rPr>
                <w:color w:val="0011FF"/>
              </w:rPr>
              <w:t>#donors</w:t>
            </w:r>
          </w:p>
        </w:tc>
        <w:tc>
          <w:tcPr>
            <w:tcW w:w="608" w:type="dxa"/>
          </w:tcPr>
          <w:p w14:paraId="6EBC5FAF" w14:textId="77777777" w:rsidR="009F6B42" w:rsidRDefault="009F6B42" w:rsidP="00823D21">
            <w:pPr>
              <w:jc w:val="both"/>
            </w:pPr>
            <w:r>
              <w:t>NT</w:t>
            </w:r>
          </w:p>
        </w:tc>
        <w:tc>
          <w:tcPr>
            <w:tcW w:w="603" w:type="dxa"/>
          </w:tcPr>
          <w:p w14:paraId="4BAFA792" w14:textId="77777777" w:rsidR="009F6B42" w:rsidRDefault="009F6B42" w:rsidP="00823D21">
            <w:pPr>
              <w:jc w:val="both"/>
            </w:pPr>
            <w:r>
              <w:t>O</w:t>
            </w:r>
          </w:p>
        </w:tc>
        <w:tc>
          <w:tcPr>
            <w:tcW w:w="768" w:type="dxa"/>
          </w:tcPr>
          <w:p w14:paraId="2CBC7491" w14:textId="77777777" w:rsidR="009F6B42" w:rsidRDefault="009F6B42" w:rsidP="00823D21">
            <w:pPr>
              <w:jc w:val="both"/>
            </w:pPr>
            <w:r>
              <w:t>OG1</w:t>
            </w:r>
          </w:p>
        </w:tc>
        <w:tc>
          <w:tcPr>
            <w:tcW w:w="764" w:type="dxa"/>
          </w:tcPr>
          <w:p w14:paraId="54D0A110" w14:textId="77777777" w:rsidR="009F6B42" w:rsidRDefault="009F6B42" w:rsidP="00823D21">
            <w:pPr>
              <w:jc w:val="both"/>
            </w:pPr>
            <w:r>
              <w:t>OD1</w:t>
            </w:r>
          </w:p>
        </w:tc>
        <w:tc>
          <w:tcPr>
            <w:tcW w:w="764" w:type="dxa"/>
          </w:tcPr>
          <w:p w14:paraId="62BFBA1A" w14:textId="77777777" w:rsidR="009F6B42" w:rsidRDefault="009F6B42" w:rsidP="00823D21">
            <w:pPr>
              <w:jc w:val="both"/>
            </w:pPr>
            <w:r>
              <w:t>OD2</w:t>
            </w:r>
          </w:p>
        </w:tc>
        <w:tc>
          <w:tcPr>
            <w:tcW w:w="734" w:type="dxa"/>
          </w:tcPr>
          <w:p w14:paraId="705368BC" w14:textId="77777777" w:rsidR="009F6B42" w:rsidRDefault="009F6B42" w:rsidP="00823D21">
            <w:pPr>
              <w:jc w:val="both"/>
            </w:pPr>
            <w:r>
              <w:t>OE1</w:t>
            </w:r>
          </w:p>
        </w:tc>
        <w:tc>
          <w:tcPr>
            <w:tcW w:w="762" w:type="dxa"/>
          </w:tcPr>
          <w:p w14:paraId="4AE5E6B6" w14:textId="77777777" w:rsidR="009F6B42" w:rsidRDefault="009F6B42" w:rsidP="00823D21">
            <w:pPr>
              <w:jc w:val="both"/>
            </w:pPr>
            <w:r>
              <w:t>OE2</w:t>
            </w:r>
          </w:p>
        </w:tc>
        <w:tc>
          <w:tcPr>
            <w:tcW w:w="762" w:type="dxa"/>
          </w:tcPr>
          <w:p w14:paraId="70D0BC0A" w14:textId="77777777" w:rsidR="009F6B42" w:rsidRDefault="009F6B42" w:rsidP="00823D21">
            <w:pPr>
              <w:jc w:val="both"/>
            </w:pPr>
            <w:r>
              <w:t>OH</w:t>
            </w:r>
          </w:p>
        </w:tc>
        <w:tc>
          <w:tcPr>
            <w:tcW w:w="760" w:type="dxa"/>
          </w:tcPr>
          <w:p w14:paraId="12CAC95E" w14:textId="77777777" w:rsidR="009F6B42" w:rsidRDefault="009F6B42" w:rsidP="00823D21">
            <w:pPr>
              <w:jc w:val="both"/>
            </w:pPr>
            <w:r>
              <w:t>OG</w:t>
            </w: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3">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2BDACFE5" w:rsidR="00000AE8" w:rsidRDefault="00E33CA6" w:rsidP="002F7A07">
      <w:pPr>
        <w:pStyle w:val="Caption"/>
      </w:pPr>
      <w:bookmarkStart w:id="239" w:name="_Ref70879865"/>
      <w:r>
        <w:t xml:space="preserve">Figure </w:t>
      </w:r>
      <w:fldSimple w:instr=" STYLEREF 1 \s ">
        <w:r w:rsidR="00B957CE">
          <w:rPr>
            <w:noProof/>
          </w:rPr>
          <w:t>3</w:t>
        </w:r>
      </w:fldSimple>
      <w:r w:rsidR="00252BFE">
        <w:noBreakHyphen/>
      </w:r>
      <w:fldSimple w:instr=" SEQ Figure \* ARABIC \s 1 ">
        <w:r w:rsidR="00B957CE">
          <w:rPr>
            <w:noProof/>
          </w:rPr>
          <w:t>60</w:t>
        </w:r>
      </w:fldSimple>
      <w:bookmarkEnd w:id="239"/>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44628903" w:rsidR="00E33CA6" w:rsidRDefault="00E33CA6" w:rsidP="002F7A07">
      <w:pPr>
        <w:spacing w:after="200"/>
        <w:jc w:val="both"/>
      </w:pPr>
      <w:r>
        <w:t>Note</w:t>
      </w:r>
      <w:r w:rsidR="0065757A">
        <w:t xml:space="preserve"> that</w:t>
      </w:r>
      <w:r>
        <w:t xml:space="preserve"> a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In addition to the atom types provided, the user must also specify a bonds list for their system, </w:t>
      </w:r>
      <w:r w:rsidR="00400AB7">
        <w:t>i.e.,</w:t>
      </w:r>
      <w:r>
        <w:t xml:space="preserve"> a list of every pair of atoms that form bonds in the system. This list</w:t>
      </w:r>
      <w:r w:rsidR="007C2313">
        <w:t xml:space="preserve"> should follow the numbering scheme used by MosAT </w:t>
      </w:r>
      <w:r w:rsidR="00A93F07">
        <w:t xml:space="preserve">(section </w:t>
      </w:r>
      <w:r w:rsidR="00A93F07">
        <w:fldChar w:fldCharType="begin"/>
      </w:r>
      <w:r w:rsidR="00A93F07">
        <w:instrText xml:space="preserve"> REF _Ref120463076 \r \h </w:instrText>
      </w:r>
      <w:r w:rsidR="00A93F07">
        <w:fldChar w:fldCharType="separate"/>
      </w:r>
      <w:r w:rsidR="00B957CE">
        <w:t>1.4</w:t>
      </w:r>
      <w:r w:rsidR="00A93F07">
        <w:fldChar w:fldCharType="end"/>
      </w:r>
      <w:r w:rsidR="00A93F07">
        <w:t xml:space="preserve">) </w:t>
      </w:r>
      <w:r w:rsidR="007C2313">
        <w:t>and</w:t>
      </w:r>
      <w:r>
        <w:t xml:space="preserve"> is used to find hydrogen atoms attached to the donor atoms. The bonds list is provided with the -bond option</w:t>
      </w:r>
      <w:r w:rsidR="008B3A58">
        <w:t>,</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lastRenderedPageBreak/>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2DDFF9AD" w:rsidR="00E33CA6" w:rsidRDefault="00E33CA6" w:rsidP="00E92541">
      <w:pPr>
        <w:spacing w:after="200"/>
        <w:jc w:val="both"/>
      </w:pPr>
      <w:r>
        <w:t>Note</w:t>
      </w:r>
      <w:r w:rsidR="008B3A58">
        <w:t xml:space="preserve"> that</w:t>
      </w:r>
      <w:r>
        <w:t xml:space="preserve"> no hydrogen atom types </w:t>
      </w:r>
      <w:r w:rsidR="009003FD">
        <w:t>need</w:t>
      </w:r>
      <w:r w:rsidR="008B3A58">
        <w:t xml:space="preserve"> to</w:t>
      </w:r>
      <w:r w:rsidR="009003FD">
        <w:t xml:space="preserve">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047A3A7E" w:rsidR="00DB395E" w:rsidRDefault="00E33CA6" w:rsidP="00B970DB">
      <w:pPr>
        <w:spacing w:after="200"/>
        <w:jc w:val="both"/>
      </w:pPr>
      <w:r>
        <w:t>In the example provide</w:t>
      </w:r>
      <w:r w:rsidR="008B3A58">
        <w:t>d</w:t>
      </w:r>
      <w:r>
        <w:t xml:space="preserv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1DC9C344"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w:t>
      </w:r>
      <w:r w:rsidR="008B3A58">
        <w:t>number</w:t>
      </w:r>
      <w:r w:rsidR="006B4CEC">
        <w:t xml:space="preserve">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w:t>
      </w:r>
      <w:r w:rsidR="008B3A58">
        <w:t xml:space="preserve"> that</w:t>
      </w:r>
      <w:r w:rsidR="006B4CEC">
        <w:t xml:space="preserve"> this will print a list of commands for every hydrogen bond found. It is therefore recommended that the test option be used on a single trajectory frame</w:t>
      </w:r>
      <w:r>
        <w:t xml:space="preserve"> (try using -b 0 -e 0</w:t>
      </w:r>
      <w:r w:rsidR="00A93F07">
        <w:t xml:space="preserve"> -o frame_0.pdb</w:t>
      </w:r>
      <w:r>
        <w:t>)</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B957CE">
        <w:t xml:space="preserve">Figure </w:t>
      </w:r>
      <w:r w:rsidR="00B957CE">
        <w:rPr>
          <w:noProof/>
        </w:rPr>
        <w:t>3</w:t>
      </w:r>
      <w:r w:rsidR="00B957CE">
        <w:noBreakHyphen/>
      </w:r>
      <w:r w:rsidR="00B957CE">
        <w:rPr>
          <w:noProof/>
        </w:rPr>
        <w:t>61</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14">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266CFC1A" w:rsidR="005D4DAF" w:rsidRPr="005D4DAF" w:rsidRDefault="00971AD5" w:rsidP="002F7A07">
      <w:pPr>
        <w:pStyle w:val="Caption"/>
        <w:jc w:val="both"/>
      </w:pPr>
      <w:bookmarkStart w:id="240" w:name="_Ref84948943"/>
      <w:r>
        <w:t xml:space="preserve">Figure </w:t>
      </w:r>
      <w:fldSimple w:instr=" STYLEREF 1 \s ">
        <w:r w:rsidR="00B957CE">
          <w:rPr>
            <w:noProof/>
          </w:rPr>
          <w:t>3</w:t>
        </w:r>
      </w:fldSimple>
      <w:r w:rsidR="00252BFE">
        <w:noBreakHyphen/>
      </w:r>
      <w:fldSimple w:instr=" SEQ Figure \* ARABIC \s 1 ">
        <w:r w:rsidR="00B957CE">
          <w:rPr>
            <w:noProof/>
          </w:rPr>
          <w:t>61</w:t>
        </w:r>
      </w:fldSimple>
      <w:bookmarkEnd w:id="240"/>
      <w:r>
        <w:t xml:space="preserve"> Verification of a hydrogen bond identified using Lipid</w:t>
      </w:r>
      <w:r w:rsidR="005D4DAF">
        <w:t xml:space="preserve"> H B</w:t>
      </w:r>
      <w:r>
        <w:t>onds</w:t>
      </w:r>
      <w:r w:rsidR="005D4DAF">
        <w:t>.</w:t>
      </w:r>
    </w:p>
    <w:p w14:paraId="263DF1A3" w14:textId="750A4E17"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B957CE">
        <w:t xml:space="preserve">Figure </w:t>
      </w:r>
      <w:r w:rsidR="00B957CE">
        <w:rPr>
          <w:noProof/>
        </w:rPr>
        <w:t>3</w:t>
      </w:r>
      <w:r w:rsidR="00B957CE">
        <w:noBreakHyphen/>
      </w:r>
      <w:r w:rsidR="00B957CE">
        <w:rPr>
          <w:noProof/>
        </w:rPr>
        <w:t>62</w:t>
      </w:r>
      <w:r w:rsidR="00AF5909">
        <w:fldChar w:fldCharType="end"/>
      </w:r>
      <w:r>
        <w:t xml:space="preserve">. </w:t>
      </w:r>
    </w:p>
    <w:p w14:paraId="2F88AB3A" w14:textId="77777777" w:rsidR="00AF5909" w:rsidRDefault="00AF5909" w:rsidP="00684BB0">
      <w:pPr>
        <w:keepNext/>
        <w:jc w:val="center"/>
      </w:pPr>
      <w:r>
        <w:rPr>
          <w:noProof/>
        </w:rPr>
        <w:drawing>
          <wp:inline distT="0" distB="0" distL="0" distR="0" wp14:anchorId="36E11707" wp14:editId="64D98017">
            <wp:extent cx="339415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50AD2445" w14:textId="4D9A3712" w:rsidR="00E33CA6" w:rsidRDefault="00AF5909" w:rsidP="002F7A07">
      <w:pPr>
        <w:pStyle w:val="Caption"/>
        <w:jc w:val="both"/>
      </w:pPr>
      <w:bookmarkStart w:id="241" w:name="_Ref70880513"/>
      <w:r>
        <w:t xml:space="preserve">Figure </w:t>
      </w:r>
      <w:fldSimple w:instr=" STYLEREF 1 \s ">
        <w:r w:rsidR="00B957CE">
          <w:rPr>
            <w:noProof/>
          </w:rPr>
          <w:t>3</w:t>
        </w:r>
      </w:fldSimple>
      <w:r w:rsidR="00252BFE">
        <w:noBreakHyphen/>
      </w:r>
      <w:fldSimple w:instr=" SEQ Figure \* ARABIC \s 1 ">
        <w:r w:rsidR="00B957CE">
          <w:rPr>
            <w:noProof/>
          </w:rPr>
          <w:t>62</w:t>
        </w:r>
      </w:fldSimple>
      <w:bookmarkEnd w:id="241"/>
      <w:r>
        <w:t xml:space="preserve"> </w:t>
      </w:r>
      <w:r w:rsidR="00684BB0">
        <w:t xml:space="preserve">Example of a heatmap showing the average number of </w:t>
      </w:r>
      <w:r>
        <w:t xml:space="preserve">Hydrogen bonds formed between </w:t>
      </w:r>
      <w:r w:rsidR="00684BB0">
        <w:t>lipids and a</w:t>
      </w:r>
      <w:r>
        <w:t xml:space="preserve"> protein</w:t>
      </w:r>
      <w:r w:rsidR="00A13BA9">
        <w:t>.</w:t>
      </w:r>
    </w:p>
    <w:p w14:paraId="3BD18F8C" w14:textId="1B07C67B" w:rsidR="006078E5" w:rsidRDefault="006536E9" w:rsidP="006536E9">
      <w:pPr>
        <w:jc w:val="both"/>
      </w:pPr>
      <w:r>
        <w:t xml:space="preserve">It is worth noting that the hydrogen bond analysis can be fine-tuned using an optional selection text (section </w:t>
      </w:r>
      <w:r>
        <w:fldChar w:fldCharType="begin"/>
      </w:r>
      <w:r>
        <w:instrText xml:space="preserve"> REF _Ref120519011 \r \h </w:instrText>
      </w:r>
      <w:r>
        <w:fldChar w:fldCharType="separate"/>
      </w:r>
      <w:r w:rsidR="00B957CE">
        <w:t>1.8</w:t>
      </w:r>
      <w:r>
        <w:fldChar w:fldCharType="end"/>
      </w:r>
      <w:r>
        <w:t>). In this case, the protein atoms</w:t>
      </w:r>
      <w:r w:rsidR="00BC6FBD">
        <w:t xml:space="preserve"> </w:t>
      </w:r>
      <w:r>
        <w:t>selected using the protein finder are screened against the atoms selected from the text</w:t>
      </w:r>
      <w:r w:rsidR="006078E5">
        <w:t>, i.e., only atoms on both lists are included in the analysis</w:t>
      </w:r>
      <w:r>
        <w:t xml:space="preserve">. This </w:t>
      </w:r>
      <w:r w:rsidR="006078E5">
        <w:t xml:space="preserve">option </w:t>
      </w:r>
      <w:r>
        <w:t xml:space="preserve">can be used to screen for hydrogen bonds </w:t>
      </w:r>
      <w:r w:rsidR="006078E5">
        <w:t xml:space="preserve">of a </w:t>
      </w:r>
      <w:r w:rsidR="00BC6FBD">
        <w:t>specific</w:t>
      </w:r>
      <w:r w:rsidR="006078E5">
        <w:t xml:space="preserve"> type</w:t>
      </w:r>
      <w:r w:rsidR="00680572">
        <w:t xml:space="preserve"> (good for counting salt-bridges)</w:t>
      </w:r>
      <w:r w:rsidR="006078E5">
        <w:t xml:space="preserve"> and</w:t>
      </w:r>
      <w:r>
        <w:t xml:space="preserve"> </w:t>
      </w:r>
      <w:r w:rsidR="006078E5">
        <w:t xml:space="preserve">is activated by storing </w:t>
      </w:r>
      <w:r>
        <w:t xml:space="preserve">the selection text in a file </w:t>
      </w:r>
      <w:r w:rsidR="006078E5">
        <w:t>that is provide</w:t>
      </w:r>
      <w:r w:rsidR="009D0BD2">
        <w:t>d</w:t>
      </w:r>
      <w:r w:rsidR="006078E5">
        <w:t xml:space="preserve"> to the program using the</w:t>
      </w:r>
      <w:r>
        <w:t xml:space="preserve"> -sel command line argument.</w:t>
      </w:r>
      <w:r w:rsidR="006078E5">
        <w:t xml:space="preserve"> As an example, the user could exclude all lipid hydrogen bonds formed with the protein backbone atoms using something like the following: </w:t>
      </w:r>
    </w:p>
    <w:p w14:paraId="1A0F35BE" w14:textId="77777777" w:rsidR="006078E5" w:rsidRDefault="006078E5" w:rsidP="006536E9">
      <w:pPr>
        <w:jc w:val="both"/>
      </w:pPr>
    </w:p>
    <w:p w14:paraId="24C70F00" w14:textId="3A6905FC" w:rsidR="006536E9" w:rsidRDefault="006078E5" w:rsidP="006536E9">
      <w:pPr>
        <w:jc w:val="both"/>
      </w:pPr>
      <w:r>
        <w:lastRenderedPageBreak/>
        <w:t>prot and not atom N+O</w:t>
      </w:r>
      <w:r w:rsidR="006536E9">
        <w:t xml:space="preserve"> </w:t>
      </w:r>
    </w:p>
    <w:p w14:paraId="30D5FB0E" w14:textId="77777777" w:rsidR="006078E5" w:rsidRDefault="006078E5" w:rsidP="006536E9">
      <w:pPr>
        <w:jc w:val="both"/>
      </w:pPr>
    </w:p>
    <w:p w14:paraId="24A93CD7" w14:textId="647147F6" w:rsidR="00755872" w:rsidRDefault="006078E5" w:rsidP="00755872">
      <w:pPr>
        <w:spacing w:after="200"/>
        <w:jc w:val="both"/>
      </w:pPr>
      <w:r>
        <w:t xml:space="preserve">In this case, all protein atoms are selected </w:t>
      </w:r>
      <w:r w:rsidR="00BC6FBD">
        <w:t>except for</w:t>
      </w:r>
      <w:r>
        <w:t xml:space="preserve"> the backbone atoms N and O. </w:t>
      </w:r>
      <w:r w:rsidR="00891890">
        <w:t xml:space="preserve">Given that a selection text is provided (-sel), Lipid H-Bonds will generate a PDB file with the selected atoms highlighted by the </w:t>
      </w:r>
      <w:r w:rsidR="00165460">
        <w:t>B</w:t>
      </w:r>
      <w:r w:rsidR="00891890">
        <w:t xml:space="preserve">-factor. This data is written to a file with the same name as specified with -sel but with the “.pdb” appendage. </w:t>
      </w:r>
      <w:r w:rsidR="00680572">
        <w:t xml:space="preserve">Similarly, a list of interactions to exclude from the analysis can be specified using a selection card </w:t>
      </w:r>
      <w:r w:rsidR="00755872">
        <w:t xml:space="preserve">(crd) </w:t>
      </w:r>
      <w:r w:rsidR="00680572">
        <w:t>and the -ex option. This option enables hydrogen bonds between charged carrying groups, i.e., salt-bridges, to be excluded from the analysis</w:t>
      </w:r>
      <w:r w:rsidR="00755872">
        <w:t xml:space="preserve"> as is shown in the example below where salt-bridges are excluded between POPC molecules and Lysine/Arginine for the CHARMM36 forcefield</w:t>
      </w:r>
      <w:r w:rsidR="00680572">
        <w:t xml:space="preserve">. </w:t>
      </w:r>
    </w:p>
    <w:p w14:paraId="1CDE828B" w14:textId="7DF4FA6B" w:rsidR="00755872" w:rsidRPr="002309A1" w:rsidRDefault="00755872" w:rsidP="00755872">
      <w:pPr>
        <w:jc w:val="both"/>
        <w:rPr>
          <w:color w:val="D8137E"/>
        </w:rPr>
      </w:pPr>
      <w:r>
        <w:rPr>
          <w:color w:val="D8137E"/>
        </w:rPr>
        <w:t>e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tblGrid>
      <w:tr w:rsidR="00755872" w14:paraId="2131996A" w14:textId="77777777" w:rsidTr="007B565F">
        <w:tc>
          <w:tcPr>
            <w:tcW w:w="905" w:type="dxa"/>
          </w:tcPr>
          <w:p w14:paraId="1F42C127" w14:textId="1FFCD324" w:rsidR="00755872" w:rsidRPr="002309A1" w:rsidRDefault="00755872" w:rsidP="007B565F">
            <w:pPr>
              <w:pStyle w:val="ListParagraph"/>
              <w:ind w:left="0"/>
              <w:jc w:val="both"/>
              <w:rPr>
                <w:color w:val="0011FF"/>
              </w:rPr>
            </w:pPr>
            <w:r w:rsidRPr="002309A1">
              <w:rPr>
                <w:b/>
                <w:bCs/>
                <w:color w:val="0011FF"/>
              </w:rPr>
              <w:t>#</w:t>
            </w:r>
            <w:r>
              <w:rPr>
                <w:b/>
                <w:bCs/>
                <w:color w:val="0011FF"/>
              </w:rPr>
              <w:t>prot</w:t>
            </w:r>
          </w:p>
        </w:tc>
        <w:tc>
          <w:tcPr>
            <w:tcW w:w="1139" w:type="dxa"/>
          </w:tcPr>
          <w:p w14:paraId="5EF8AC0D" w14:textId="13ADA19F" w:rsidR="00755872" w:rsidRPr="002309A1" w:rsidRDefault="00755872" w:rsidP="007B565F">
            <w:pPr>
              <w:pStyle w:val="ListParagraph"/>
              <w:ind w:left="0"/>
              <w:jc w:val="both"/>
              <w:rPr>
                <w:color w:val="0011FF"/>
              </w:rPr>
            </w:pPr>
            <w:r w:rsidRPr="002309A1">
              <w:rPr>
                <w:b/>
                <w:bCs/>
                <w:color w:val="0011FF"/>
              </w:rPr>
              <w:t>#</w:t>
            </w:r>
            <w:r>
              <w:rPr>
                <w:b/>
                <w:bCs/>
                <w:color w:val="0011FF"/>
              </w:rPr>
              <w:t>lip</w:t>
            </w:r>
          </w:p>
        </w:tc>
      </w:tr>
      <w:tr w:rsidR="00755872" w14:paraId="71BA4BB3" w14:textId="77777777" w:rsidTr="007B565F">
        <w:tc>
          <w:tcPr>
            <w:tcW w:w="905" w:type="dxa"/>
          </w:tcPr>
          <w:p w14:paraId="06D7401E" w14:textId="4FBA11D8" w:rsidR="00755872" w:rsidRDefault="00755872" w:rsidP="007B565F">
            <w:pPr>
              <w:pStyle w:val="ListParagraph"/>
              <w:ind w:left="0"/>
              <w:jc w:val="both"/>
            </w:pPr>
            <w:r>
              <w:t>NH1</w:t>
            </w:r>
          </w:p>
        </w:tc>
        <w:tc>
          <w:tcPr>
            <w:tcW w:w="1139" w:type="dxa"/>
          </w:tcPr>
          <w:p w14:paraId="0AC372C1" w14:textId="23EE0356" w:rsidR="00755872" w:rsidRDefault="00755872" w:rsidP="007B565F">
            <w:pPr>
              <w:pStyle w:val="ListParagraph"/>
              <w:ind w:left="0"/>
              <w:jc w:val="both"/>
            </w:pPr>
            <w:r>
              <w:t>O13</w:t>
            </w:r>
          </w:p>
        </w:tc>
      </w:tr>
      <w:tr w:rsidR="00755872" w14:paraId="3A42E60A" w14:textId="77777777" w:rsidTr="007B565F">
        <w:tc>
          <w:tcPr>
            <w:tcW w:w="905" w:type="dxa"/>
          </w:tcPr>
          <w:p w14:paraId="13AC30E0" w14:textId="24AB95AA" w:rsidR="00755872" w:rsidRDefault="00755872" w:rsidP="007B565F">
            <w:pPr>
              <w:pStyle w:val="ListParagraph"/>
              <w:ind w:left="0"/>
              <w:jc w:val="both"/>
            </w:pPr>
            <w:r>
              <w:t>NH1</w:t>
            </w:r>
          </w:p>
        </w:tc>
        <w:tc>
          <w:tcPr>
            <w:tcW w:w="1139" w:type="dxa"/>
          </w:tcPr>
          <w:p w14:paraId="4FDBB1DA" w14:textId="1846372C" w:rsidR="00755872" w:rsidRDefault="00755872" w:rsidP="007B565F">
            <w:pPr>
              <w:pStyle w:val="ListParagraph"/>
              <w:ind w:left="0"/>
              <w:jc w:val="both"/>
            </w:pPr>
            <w:r>
              <w:t>014</w:t>
            </w:r>
          </w:p>
        </w:tc>
      </w:tr>
      <w:tr w:rsidR="00755872" w14:paraId="6D3CCB5B" w14:textId="77777777" w:rsidTr="007B565F">
        <w:tc>
          <w:tcPr>
            <w:tcW w:w="905" w:type="dxa"/>
          </w:tcPr>
          <w:p w14:paraId="279503EB" w14:textId="2E664CD9" w:rsidR="00755872" w:rsidRDefault="00755872" w:rsidP="007B565F">
            <w:pPr>
              <w:pStyle w:val="ListParagraph"/>
              <w:ind w:left="0"/>
              <w:jc w:val="both"/>
            </w:pPr>
            <w:r>
              <w:t>NH</w:t>
            </w:r>
            <w:r>
              <w:t>2</w:t>
            </w:r>
          </w:p>
        </w:tc>
        <w:tc>
          <w:tcPr>
            <w:tcW w:w="1139" w:type="dxa"/>
          </w:tcPr>
          <w:p w14:paraId="1AC40692" w14:textId="190BFC5B" w:rsidR="00755872" w:rsidRDefault="00755872" w:rsidP="007B565F">
            <w:pPr>
              <w:pStyle w:val="ListParagraph"/>
              <w:ind w:left="0"/>
              <w:jc w:val="both"/>
            </w:pPr>
            <w:r>
              <w:t>013</w:t>
            </w:r>
          </w:p>
        </w:tc>
      </w:tr>
      <w:tr w:rsidR="00755872" w14:paraId="36558FFC" w14:textId="77777777" w:rsidTr="007B565F">
        <w:tc>
          <w:tcPr>
            <w:tcW w:w="905" w:type="dxa"/>
          </w:tcPr>
          <w:p w14:paraId="784D201A" w14:textId="5CA87715" w:rsidR="00755872" w:rsidRDefault="00755872" w:rsidP="007B565F">
            <w:pPr>
              <w:pStyle w:val="ListParagraph"/>
              <w:ind w:left="0"/>
              <w:jc w:val="both"/>
            </w:pPr>
            <w:r>
              <w:t>NH</w:t>
            </w:r>
            <w:r>
              <w:t>2</w:t>
            </w:r>
          </w:p>
        </w:tc>
        <w:tc>
          <w:tcPr>
            <w:tcW w:w="1139" w:type="dxa"/>
          </w:tcPr>
          <w:p w14:paraId="41D57E28" w14:textId="0BF86C89" w:rsidR="00755872" w:rsidRDefault="00755872" w:rsidP="007B565F">
            <w:pPr>
              <w:pStyle w:val="ListParagraph"/>
              <w:ind w:left="0"/>
              <w:jc w:val="both"/>
            </w:pPr>
            <w:r>
              <w:t>014</w:t>
            </w:r>
          </w:p>
        </w:tc>
      </w:tr>
      <w:tr w:rsidR="00755872" w14:paraId="01CD28EC" w14:textId="77777777" w:rsidTr="007B565F">
        <w:tc>
          <w:tcPr>
            <w:tcW w:w="905" w:type="dxa"/>
          </w:tcPr>
          <w:p w14:paraId="4CA46486" w14:textId="386A64F5" w:rsidR="00755872" w:rsidRDefault="00755872" w:rsidP="007B565F">
            <w:pPr>
              <w:pStyle w:val="ListParagraph"/>
              <w:ind w:left="0"/>
              <w:jc w:val="both"/>
            </w:pPr>
            <w:r>
              <w:t>NZ</w:t>
            </w:r>
          </w:p>
        </w:tc>
        <w:tc>
          <w:tcPr>
            <w:tcW w:w="1139" w:type="dxa"/>
          </w:tcPr>
          <w:p w14:paraId="59B14C68" w14:textId="2D55ACC6" w:rsidR="00755872" w:rsidRDefault="00755872" w:rsidP="007B565F">
            <w:pPr>
              <w:pStyle w:val="ListParagraph"/>
              <w:ind w:left="0"/>
              <w:jc w:val="both"/>
            </w:pPr>
            <w:r>
              <w:t>013</w:t>
            </w:r>
          </w:p>
        </w:tc>
      </w:tr>
      <w:tr w:rsidR="00755872" w14:paraId="346BA80F" w14:textId="77777777" w:rsidTr="007B565F">
        <w:tc>
          <w:tcPr>
            <w:tcW w:w="905" w:type="dxa"/>
          </w:tcPr>
          <w:p w14:paraId="21DE43FE" w14:textId="49475706" w:rsidR="00755872" w:rsidRDefault="00755872" w:rsidP="007B565F">
            <w:pPr>
              <w:pStyle w:val="ListParagraph"/>
              <w:ind w:left="0"/>
              <w:jc w:val="both"/>
            </w:pPr>
            <w:r>
              <w:t>NZ</w:t>
            </w:r>
          </w:p>
        </w:tc>
        <w:tc>
          <w:tcPr>
            <w:tcW w:w="1139" w:type="dxa"/>
          </w:tcPr>
          <w:p w14:paraId="66E32E14" w14:textId="1818DA9C" w:rsidR="00755872" w:rsidRDefault="00755872" w:rsidP="007B565F">
            <w:pPr>
              <w:pStyle w:val="ListParagraph"/>
              <w:ind w:left="0"/>
              <w:jc w:val="both"/>
            </w:pPr>
            <w:r>
              <w:t>014</w:t>
            </w:r>
          </w:p>
        </w:tc>
      </w:tr>
    </w:tbl>
    <w:p w14:paraId="263D2160" w14:textId="77777777" w:rsidR="00755872" w:rsidRDefault="00755872" w:rsidP="006536E9">
      <w:pPr>
        <w:jc w:val="both"/>
      </w:pPr>
    </w:p>
    <w:p w14:paraId="70190611" w14:textId="1334EE8D" w:rsidR="00680572" w:rsidRDefault="00755872" w:rsidP="006536E9">
      <w:pPr>
        <w:jc w:val="both"/>
      </w:pPr>
      <w:r>
        <w:t>We note that s</w:t>
      </w:r>
      <w:r w:rsidR="00680572">
        <w:t>ince salt-bridges can be quantified separately</w:t>
      </w:r>
      <w:r>
        <w:t>,</w:t>
      </w:r>
      <w:r w:rsidR="00680572">
        <w:t xml:space="preserve"> by fine-tuning the -lip_a, -lip_d options as well as the protein selection (-sel)</w:t>
      </w:r>
      <w:r>
        <w:t>,</w:t>
      </w:r>
      <w:r w:rsidR="00680572">
        <w:t xml:space="preserve"> it is useful to remove these </w:t>
      </w:r>
      <w:r>
        <w:t xml:space="preserve">from the hydrogen bond counts so that estimates can be made for both types of interactions. </w:t>
      </w:r>
      <w:r w:rsidR="00680572">
        <w:t xml:space="preserve"> </w:t>
      </w:r>
    </w:p>
    <w:p w14:paraId="14D6C88D" w14:textId="08FAC57E" w:rsidR="006536E9" w:rsidRDefault="006536E9" w:rsidP="006536E9">
      <w:pPr>
        <w:spacing w:after="200"/>
        <w:jc w:val="both"/>
      </w:pPr>
      <w:r>
        <w:tab/>
        <w:t>In addition to a spatially resolved time average h-bond count, Lipid H-Bonds collects other hydrogen bonding stati</w:t>
      </w:r>
      <w:r w:rsidR="002A3C06">
        <w:t>sti</w:t>
      </w:r>
      <w:r>
        <w:t xml:space="preserve">cs. </w:t>
      </w:r>
      <w:r w:rsidR="00BC6FBD" w:rsidRPr="00BC6FBD">
        <w:t>For example, each protein atom's frequency as a donor or acceptor is computed and mapped to the b-factor for that atom.</w:t>
      </w:r>
      <w:r w:rsidR="00BC6FBD">
        <w:t xml:space="preserve"> </w:t>
      </w:r>
      <w:r w:rsidR="002A3C06">
        <w:t>This information is written to a PDB file of the same name as specified with -lphb but is given the “_freq.pdb” appendage.</w:t>
      </w:r>
      <w:r>
        <w:t xml:space="preserve"> </w:t>
      </w:r>
      <w:r w:rsidR="002A3C06">
        <w:t xml:space="preserve">The frequency data may thus be </w:t>
      </w:r>
      <w:r>
        <w:t>visualized using PyMol</w:t>
      </w:r>
      <w:r w:rsidR="009D0BD2">
        <w:t>,</w:t>
      </w:r>
      <w:r>
        <w:t xml:space="preserve"> as </w:t>
      </w:r>
      <w:r w:rsidR="002A3C06">
        <w:t>demonstrated</w:t>
      </w:r>
      <w:r>
        <w:t xml:space="preserve"> in </w:t>
      </w:r>
      <w:r w:rsidR="002A3C06">
        <w:fldChar w:fldCharType="begin"/>
      </w:r>
      <w:r w:rsidR="002A3C06">
        <w:instrText xml:space="preserve"> REF _Ref120520335 \h </w:instrText>
      </w:r>
      <w:r w:rsidR="002A3C06">
        <w:fldChar w:fldCharType="separate"/>
      </w:r>
      <w:r w:rsidR="00B957CE">
        <w:t xml:space="preserve">Figure </w:t>
      </w:r>
      <w:r w:rsidR="00B957CE">
        <w:rPr>
          <w:noProof/>
        </w:rPr>
        <w:t>3</w:t>
      </w:r>
      <w:r w:rsidR="00B957CE">
        <w:noBreakHyphen/>
      </w:r>
      <w:r w:rsidR="00B957CE">
        <w:rPr>
          <w:noProof/>
        </w:rPr>
        <w:t>63</w:t>
      </w:r>
      <w:r w:rsidR="002A3C06">
        <w:fldChar w:fldCharType="end"/>
      </w:r>
      <w:r w:rsidR="002A3C06">
        <w:t>.</w:t>
      </w:r>
    </w:p>
    <w:p w14:paraId="14E3DC2B" w14:textId="77777777" w:rsidR="002A3C06" w:rsidRDefault="002A3C06" w:rsidP="002A3C06">
      <w:pPr>
        <w:keepNext/>
        <w:spacing w:after="200"/>
        <w:jc w:val="center"/>
      </w:pPr>
      <w:r>
        <w:rPr>
          <w:noProof/>
        </w:rPr>
        <w:lastRenderedPageBreak/>
        <w:drawing>
          <wp:inline distT="0" distB="0" distL="0" distR="0" wp14:anchorId="6EDE21CA" wp14:editId="0B8018A0">
            <wp:extent cx="3848100" cy="4470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3848100" cy="4470400"/>
                    </a:xfrm>
                    <a:prstGeom prst="rect">
                      <a:avLst/>
                    </a:prstGeom>
                  </pic:spPr>
                </pic:pic>
              </a:graphicData>
            </a:graphic>
          </wp:inline>
        </w:drawing>
      </w:r>
    </w:p>
    <w:p w14:paraId="03D5E05B" w14:textId="1C93A12E" w:rsidR="002A3C06" w:rsidRDefault="002A3C06" w:rsidP="002A3C06">
      <w:pPr>
        <w:pStyle w:val="Caption"/>
        <w:jc w:val="both"/>
      </w:pPr>
      <w:bookmarkStart w:id="242" w:name="_Ref120520335"/>
      <w:r>
        <w:t xml:space="preserve">Figure </w:t>
      </w:r>
      <w:fldSimple w:instr=" STYLEREF 1 \s ">
        <w:r w:rsidR="00B957CE">
          <w:rPr>
            <w:noProof/>
          </w:rPr>
          <w:t>3</w:t>
        </w:r>
      </w:fldSimple>
      <w:r w:rsidR="00252BFE">
        <w:noBreakHyphen/>
      </w:r>
      <w:fldSimple w:instr=" SEQ Figure \* ARABIC \s 1 ">
        <w:r w:rsidR="00B957CE">
          <w:rPr>
            <w:noProof/>
          </w:rPr>
          <w:t>63</w:t>
        </w:r>
      </w:fldSimple>
      <w:bookmarkEnd w:id="242"/>
      <w:r>
        <w:t xml:space="preserve"> Frequency that each protein atom is found as a hydrogen bond donor or acceptor. The frequency is found by adding a value of 1 each time a bond is identified. The frequency is then normalized by the number of trajectory snapshots analyzed. </w:t>
      </w:r>
    </w:p>
    <w:p w14:paraId="6D37CE0D" w14:textId="1F7DD50D" w:rsidR="006078E5" w:rsidRDefault="002A3C06" w:rsidP="002A3C06">
      <w:pPr>
        <w:spacing w:after="200"/>
        <w:jc w:val="both"/>
      </w:pPr>
      <w:r>
        <w:t>In addition to projecting the frequency data onto the protein structure, another frequency data is recorded for each hydrogen bond type. This information is specific to each hydrogen bond as defined by the protein atom id and the lipid atom type</w:t>
      </w:r>
      <w:r w:rsidR="006078E5">
        <w:t>;</w:t>
      </w:r>
      <w:r>
        <w:t xml:space="preserve"> the exact hydrogen atom is not considered. </w:t>
      </w:r>
      <w:r w:rsidR="00BC6FBD" w:rsidRPr="00BC6FBD">
        <w:t>In this case, the frequency data is recorded</w:t>
      </w:r>
      <w:r w:rsidR="007C2313">
        <w:t xml:space="preserve"> for each lipid type</w:t>
      </w:r>
      <w:r w:rsidR="00BC6FBD" w:rsidRPr="00BC6FBD">
        <w:t xml:space="preserve"> in a text file whose name is derived from -lphb but with the “</w:t>
      </w:r>
      <w:r w:rsidR="007C2313">
        <w:t>i</w:t>
      </w:r>
      <w:r w:rsidR="00BC6FBD" w:rsidRPr="00BC6FBD">
        <w:t>_freq.dat” appendage</w:t>
      </w:r>
      <w:r w:rsidR="007C2313">
        <w:t xml:space="preserve"> where “i” specifies the lipid type, for example, POPC</w:t>
      </w:r>
      <w:r w:rsidR="00BC6FBD" w:rsidRPr="00BC6FBD">
        <w:t>.</w:t>
      </w:r>
      <w:r w:rsidR="00BC6FBD">
        <w:t xml:space="preserve"> </w:t>
      </w:r>
      <w:r w:rsidR="00BC6FBD" w:rsidRPr="00BC6FBD">
        <w:t>Each bond's time average atomic coordinates are also recorded and stored in a PDB file named after -lphb but with the "_i.pdb" tag</w:t>
      </w:r>
      <w:r w:rsidR="007C2313">
        <w:t>; “i” again specifies the lipid type</w:t>
      </w:r>
      <w:r w:rsidR="00BC6FBD" w:rsidRPr="00BC6FBD">
        <w:t>.</w:t>
      </w:r>
      <w:r w:rsidR="00BC6FBD">
        <w:t xml:space="preserve"> </w:t>
      </w:r>
      <w:r>
        <w:t xml:space="preserve">That is, the analysis generates a PDB file for each lipid type where the frames in the file specify the time average coordinates for a particular hydrogen bond. With this data, it is possible to parse out which hydrogen bonds contribute to the spatially resolved time average hydrogen bond count. </w:t>
      </w:r>
      <w:r w:rsidR="006078E5">
        <w:t xml:space="preserve">We note that PyMol selection commands are also given so that the atoms involved in each hydrogen bond can be selected from the time average coordinates. </w:t>
      </w:r>
    </w:p>
    <w:p w14:paraId="51BEBAA3" w14:textId="2F1A4A18" w:rsidR="006078E5" w:rsidRDefault="006078E5" w:rsidP="006078E5">
      <w:pPr>
        <w:keepNext/>
        <w:spacing w:after="200"/>
        <w:jc w:val="center"/>
      </w:pPr>
      <w:r>
        <w:rPr>
          <w:noProof/>
        </w:rPr>
        <w:lastRenderedPageBreak/>
        <w:drawing>
          <wp:inline distT="0" distB="0" distL="0" distR="0" wp14:anchorId="32D994A7" wp14:editId="38B95104">
            <wp:extent cx="4496568" cy="43110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496568" cy="4311015"/>
                    </a:xfrm>
                    <a:prstGeom prst="rect">
                      <a:avLst/>
                    </a:prstGeom>
                  </pic:spPr>
                </pic:pic>
              </a:graphicData>
            </a:graphic>
          </wp:inline>
        </w:drawing>
      </w:r>
    </w:p>
    <w:p w14:paraId="7E94813C" w14:textId="15F36982" w:rsidR="002A3C06" w:rsidRDefault="006078E5" w:rsidP="006078E5">
      <w:pPr>
        <w:pStyle w:val="Caption"/>
        <w:jc w:val="both"/>
      </w:pPr>
      <w:r>
        <w:t xml:space="preserve">Figure </w:t>
      </w:r>
      <w:fldSimple w:instr=" STYLEREF 1 \s ">
        <w:r w:rsidR="00B957CE">
          <w:rPr>
            <w:noProof/>
          </w:rPr>
          <w:t>3</w:t>
        </w:r>
      </w:fldSimple>
      <w:r w:rsidR="00252BFE">
        <w:noBreakHyphen/>
      </w:r>
      <w:fldSimple w:instr=" SEQ Figure \* ARABIC \s 1 ">
        <w:r w:rsidR="00B957CE">
          <w:rPr>
            <w:noProof/>
          </w:rPr>
          <w:t>64</w:t>
        </w:r>
      </w:fldSimple>
      <w:r>
        <w:t xml:space="preserve"> Time average coordinates for one of the many hydrogen bonds formed in the simulation (top). The top 3 most frequent hydrogen bonds are also shown (bottom) with the frequency listed above the time average coordinates. Hydrogen bonding analysis is shown for POPC molecules and a single POPC molecules is shown in purple.</w:t>
      </w:r>
    </w:p>
    <w:p w14:paraId="1EC17320" w14:textId="3EE5DD4F" w:rsidR="00995782" w:rsidRDefault="008D42EE" w:rsidP="002F7A07">
      <w:pPr>
        <w:spacing w:after="200"/>
        <w:ind w:firstLine="720"/>
        <w:jc w:val="both"/>
      </w:pPr>
      <w:r>
        <w:t>Like hydrogen bonding, lipid salt</w:t>
      </w:r>
      <w:r w:rsidR="008B3A58">
        <w:t xml:space="preserve"> </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w:t>
      </w:r>
      <w:r w:rsidR="008B3A58">
        <w:t xml:space="preserve"> </w:t>
      </w:r>
      <w:r w:rsidR="00BD694C">
        <w: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B957CE">
        <w:t xml:space="preserve">Figure </w:t>
      </w:r>
      <w:r w:rsidR="00B957CE">
        <w:rPr>
          <w:noProof/>
        </w:rPr>
        <w:t>3</w:t>
      </w:r>
      <w:r w:rsidR="00B957CE">
        <w:noBreakHyphen/>
      </w:r>
      <w:r w:rsidR="00B957CE">
        <w:rPr>
          <w:noProof/>
        </w:rPr>
        <w:t>65</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18">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66AD5C88" w:rsidR="00995782" w:rsidRDefault="00995782" w:rsidP="002F7A07">
      <w:pPr>
        <w:pStyle w:val="Caption"/>
        <w:jc w:val="both"/>
      </w:pPr>
      <w:bookmarkStart w:id="243" w:name="_Ref84947264"/>
      <w:r>
        <w:t xml:space="preserve">Figure </w:t>
      </w:r>
      <w:fldSimple w:instr=" STYLEREF 1 \s ">
        <w:r w:rsidR="00B957CE">
          <w:rPr>
            <w:noProof/>
          </w:rPr>
          <w:t>3</w:t>
        </w:r>
      </w:fldSimple>
      <w:r w:rsidR="00252BFE">
        <w:noBreakHyphen/>
      </w:r>
      <w:fldSimple w:instr=" SEQ Figure \* ARABIC \s 1 ">
        <w:r w:rsidR="00B957CE">
          <w:rPr>
            <w:noProof/>
          </w:rPr>
          <w:t>65</w:t>
        </w:r>
      </w:fldSimple>
      <w:bookmarkEnd w:id="243"/>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7A72EA82"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Similarly, the charge groups must be specified for the lipids and any charged amino acids. This information is provided using</w:t>
      </w:r>
      <w:r w:rsidR="008B3A58">
        <w:rPr>
          <w:color w:val="000000" w:themeColor="text1"/>
        </w:rPr>
        <w:t xml:space="preserve"> two</w:t>
      </w:r>
      <w:r w:rsidR="00BF728F">
        <w:rPr>
          <w:color w:val="000000" w:themeColor="text1"/>
        </w:rPr>
        <w:t xml:space="preserve"> networks of selection cards</w:t>
      </w:r>
      <w:r w:rsidR="008B3A58">
        <w:rPr>
          <w:color w:val="000000" w:themeColor="text1"/>
        </w:rPr>
        <w:t>,</w:t>
      </w:r>
      <w:r w:rsidR="00BF728F">
        <w:rPr>
          <w:color w:val="000000" w:themeColor="text1"/>
        </w:rPr>
        <w:t xml:space="preserve">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B957CE">
        <w:t xml:space="preserve">Figure </w:t>
      </w:r>
      <w:r w:rsidR="00B957CE">
        <w:rPr>
          <w:noProof/>
        </w:rPr>
        <w:t>3</w:t>
      </w:r>
      <w:r w:rsidR="00B957CE">
        <w:noBreakHyphen/>
      </w:r>
      <w:r w:rsidR="00B957CE">
        <w:rPr>
          <w:noProof/>
        </w:rPr>
        <w:t>66</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19"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33159BF3" w:rsidR="00A6622C" w:rsidRDefault="00BF728F" w:rsidP="00BF728F">
      <w:pPr>
        <w:pStyle w:val="Caption"/>
        <w:jc w:val="both"/>
        <w:rPr>
          <w:color w:val="000000" w:themeColor="text1"/>
        </w:rPr>
      </w:pPr>
      <w:bookmarkStart w:id="244" w:name="_Ref109032689"/>
      <w:r>
        <w:t xml:space="preserve">Figure </w:t>
      </w:r>
      <w:fldSimple w:instr=" STYLEREF 1 \s ">
        <w:r w:rsidR="00B957CE">
          <w:rPr>
            <w:noProof/>
          </w:rPr>
          <w:t>3</w:t>
        </w:r>
      </w:fldSimple>
      <w:r w:rsidR="00252BFE">
        <w:noBreakHyphen/>
      </w:r>
      <w:fldSimple w:instr=" SEQ Figure \* ARABIC \s 1 ">
        <w:r w:rsidR="00B957CE">
          <w:rPr>
            <w:noProof/>
          </w:rPr>
          <w:t>66</w:t>
        </w:r>
      </w:fldSimple>
      <w:bookmarkEnd w:id="244"/>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173183A6"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B957CE">
        <w:t xml:space="preserve">Figure </w:t>
      </w:r>
      <w:r w:rsidR="00B957CE">
        <w:rPr>
          <w:noProof/>
        </w:rPr>
        <w:t>3</w:t>
      </w:r>
      <w:r w:rsidR="00B957CE">
        <w:noBreakHyphen/>
      </w:r>
      <w:r w:rsidR="00B957CE">
        <w:rPr>
          <w:noProof/>
        </w:rPr>
        <w:t>66</w:t>
      </w:r>
      <w:r w:rsidR="00BF728F">
        <w:rPr>
          <w:color w:val="000000" w:themeColor="text1"/>
        </w:rPr>
        <w:fldChar w:fldCharType="end"/>
      </w:r>
      <w:r w:rsidR="00BF728F">
        <w:rPr>
          <w:color w:val="000000" w:themeColor="text1"/>
        </w:rPr>
        <w:t>)</w:t>
      </w:r>
      <w:r>
        <w:rPr>
          <w:color w:val="000000" w:themeColor="text1"/>
        </w:rPr>
        <w:t>, the number of salt</w:t>
      </w:r>
      <w:r w:rsidR="008B3A58">
        <w:rPr>
          <w:color w:val="000000" w:themeColor="text1"/>
        </w:rPr>
        <w:t xml:space="preserve"> </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8B3A58">
        <w:rPr>
          <w:color w:val="000000" w:themeColor="text1"/>
        </w:rPr>
        <w:t>,</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w:t>
      </w:r>
      <w:r w:rsidR="008B3A58">
        <w:rPr>
          <w:color w:val="000000" w:themeColor="text1"/>
        </w:rPr>
        <w:t xml:space="preserve"> </w:t>
      </w:r>
      <w:r w:rsidR="00DA0249">
        <w:rPr>
          <w:color w:val="000000" w:themeColor="text1"/>
        </w:rPr>
        <w: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 xml:space="preserve">the </w:t>
      </w:r>
      <w:r w:rsidR="008B3A58">
        <w:rPr>
          <w:color w:val="000000" w:themeColor="text1"/>
        </w:rPr>
        <w:t>two</w:t>
      </w:r>
      <w:r w:rsidR="00BF728F">
        <w:rPr>
          <w:color w:val="000000" w:themeColor="text1"/>
        </w:rPr>
        <w:t xml:space="preserve"> center</w:t>
      </w:r>
      <w:r w:rsidR="00DA0249">
        <w:rPr>
          <w:color w:val="000000" w:themeColor="text1"/>
        </w:rPr>
        <w:t>s</w:t>
      </w:r>
      <w:r w:rsidR="008B3A58">
        <w:rPr>
          <w:color w:val="000000" w:themeColor="text1"/>
        </w:rPr>
        <w:t>,</w:t>
      </w:r>
      <w:r w:rsidR="00BF728F">
        <w:rPr>
          <w:color w:val="000000" w:themeColor="text1"/>
        </w:rPr>
        <w:t xml:space="preserve"> and if opposite</w:t>
      </w:r>
      <w:r w:rsidR="008B3A58">
        <w:rPr>
          <w:color w:val="000000" w:themeColor="text1"/>
        </w:rPr>
        <w:t>,</w:t>
      </w:r>
      <w:r w:rsidR="00BF728F">
        <w:rPr>
          <w:color w:val="000000" w:themeColor="text1"/>
        </w:rPr>
        <w:t xml:space="preserv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8B3A58">
        <w:rPr>
          <w:color w:val="000000" w:themeColor="text1"/>
        </w:rPr>
        <w:t xml:space="preserve"> </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w:t>
      </w:r>
      <w:r w:rsidR="008B3A58">
        <w:rPr>
          <w:color w:val="000000" w:themeColor="text1"/>
        </w:rPr>
        <w:t>,</w:t>
      </w:r>
      <w:r w:rsidR="00C17C5B">
        <w:rPr>
          <w:color w:val="000000" w:themeColor="text1"/>
        </w:rPr>
        <w:t xml:space="preserve"> which can be used to identify the salt</w:t>
      </w:r>
      <w:r w:rsidR="008B3A58">
        <w:rPr>
          <w:color w:val="000000" w:themeColor="text1"/>
        </w:rPr>
        <w:t xml:space="preserve"> </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8B3A58">
        <w:rPr>
          <w:color w:val="000000" w:themeColor="text1"/>
        </w:rPr>
        <w:t xml:space="preserve"> </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B957CE">
        <w:t xml:space="preserve">Figure </w:t>
      </w:r>
      <w:r w:rsidR="00B957CE">
        <w:rPr>
          <w:noProof/>
        </w:rPr>
        <w:t>3</w:t>
      </w:r>
      <w:r w:rsidR="00B957CE">
        <w:noBreakHyphen/>
      </w:r>
      <w:r w:rsidR="00B957CE">
        <w:rPr>
          <w:noProof/>
        </w:rPr>
        <w:t>67</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20">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6CA9BC63" w:rsidR="00C17C5B" w:rsidRDefault="00C17C5B" w:rsidP="002F7A07">
      <w:pPr>
        <w:pStyle w:val="Caption"/>
        <w:jc w:val="both"/>
        <w:rPr>
          <w:color w:val="000000" w:themeColor="text1"/>
        </w:rPr>
      </w:pPr>
      <w:bookmarkStart w:id="245" w:name="_Ref84948256"/>
      <w:r>
        <w:t xml:space="preserve">Figure </w:t>
      </w:r>
      <w:fldSimple w:instr=" STYLEREF 1 \s ">
        <w:r w:rsidR="00B957CE">
          <w:rPr>
            <w:noProof/>
          </w:rPr>
          <w:t>3</w:t>
        </w:r>
      </w:fldSimple>
      <w:r w:rsidR="00252BFE">
        <w:noBreakHyphen/>
      </w:r>
      <w:fldSimple w:instr=" SEQ Figure \* ARABIC \s 1 ">
        <w:r w:rsidR="00B957CE">
          <w:rPr>
            <w:noProof/>
          </w:rPr>
          <w:t>67</w:t>
        </w:r>
      </w:fldSimple>
      <w:bookmarkEnd w:id="245"/>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22C71E6D"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B957CE">
        <w:t xml:space="preserve">Figure </w:t>
      </w:r>
      <w:r w:rsidR="00B957CE">
        <w:rPr>
          <w:noProof/>
        </w:rPr>
        <w:t>3</w:t>
      </w:r>
      <w:r w:rsidR="00B957CE">
        <w:noBreakHyphen/>
      </w:r>
      <w:r w:rsidR="00B957CE">
        <w:rPr>
          <w:noProof/>
        </w:rPr>
        <w:t>68</w:t>
      </w:r>
      <w:r w:rsidR="00A32EB7">
        <w:rPr>
          <w:color w:val="000000" w:themeColor="text1"/>
        </w:rPr>
        <w:fldChar w:fldCharType="end"/>
      </w:r>
      <w:r w:rsidR="00D64063">
        <w:rPr>
          <w:color w:val="000000" w:themeColor="text1"/>
        </w:rPr>
        <w:t>.</w:t>
      </w:r>
    </w:p>
    <w:p w14:paraId="45F09F2B" w14:textId="77777777" w:rsidR="00D64063" w:rsidRDefault="00D64063" w:rsidP="009350F2">
      <w:pPr>
        <w:keepNext/>
        <w:jc w:val="center"/>
      </w:pPr>
      <w:r>
        <w:rPr>
          <w:noProof/>
          <w:color w:val="000000" w:themeColor="text1"/>
        </w:rPr>
        <w:lastRenderedPageBreak/>
        <w:drawing>
          <wp:inline distT="0" distB="0" distL="0" distR="0" wp14:anchorId="13047C06" wp14:editId="5CEB3D47">
            <wp:extent cx="3394150" cy="296538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294B359F" w14:textId="6BC7B9A8" w:rsidR="00AB6E62" w:rsidRPr="002F7A07" w:rsidRDefault="00D64063" w:rsidP="002F7A07">
      <w:pPr>
        <w:pStyle w:val="Caption"/>
        <w:rPr>
          <w:color w:val="000000" w:themeColor="text1"/>
        </w:rPr>
      </w:pPr>
      <w:bookmarkStart w:id="246" w:name="_Ref81927570"/>
      <w:r>
        <w:t xml:space="preserve">Figure </w:t>
      </w:r>
      <w:fldSimple w:instr=" STYLEREF 1 \s ">
        <w:r w:rsidR="00B957CE">
          <w:rPr>
            <w:noProof/>
          </w:rPr>
          <w:t>3</w:t>
        </w:r>
      </w:fldSimple>
      <w:r w:rsidR="00252BFE">
        <w:noBreakHyphen/>
      </w:r>
      <w:fldSimple w:instr=" SEQ Figure \* ARABIC \s 1 ">
        <w:r w:rsidR="00B957CE">
          <w:rPr>
            <w:noProof/>
          </w:rPr>
          <w:t>68</w:t>
        </w:r>
      </w:fldSimple>
      <w:bookmarkEnd w:id="246"/>
      <w:r>
        <w:t xml:space="preserve"> </w:t>
      </w:r>
      <w:r w:rsidR="00684BB0">
        <w:t>Example of a heatmap showing the average number of salt-bridges formed between lipids and a protein</w:t>
      </w:r>
    </w:p>
    <w:p w14:paraId="797CAAF1" w14:textId="51B1777D" w:rsidR="004120F8" w:rsidRDefault="004120F8" w:rsidP="004120F8">
      <w:pPr>
        <w:pStyle w:val="Heading2"/>
      </w:pPr>
      <w:r>
        <w:t xml:space="preserve"> </w:t>
      </w:r>
      <w:bookmarkStart w:id="247" w:name="_Toc153792525"/>
      <w:r>
        <w:t>Lipid Flip-flop</w:t>
      </w:r>
      <w:bookmarkEnd w:id="247"/>
    </w:p>
    <w:p w14:paraId="1649AB29" w14:textId="77777777" w:rsidR="004120F8" w:rsidRDefault="004120F8" w:rsidP="0081347C"/>
    <w:p w14:paraId="24A233C1" w14:textId="185F35C3"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 xml:space="preserve">Such </w:t>
      </w:r>
      <w:r w:rsidR="00575A13">
        <w:t xml:space="preserve">an </w:t>
      </w:r>
      <w:r w:rsidR="00595EF5">
        <w:t>analys</w:t>
      </w:r>
      <w:r w:rsidR="00575A13">
        <w:t>i</w:t>
      </w:r>
      <w:r w:rsidR="00595EF5">
        <w:t>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w:t>
      </w:r>
      <w:r w:rsidR="00575A13">
        <w:t>-</w:t>
      </w:r>
      <w:r w:rsidR="00595EF5">
        <w:t>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B957CE">
        <w:t xml:space="preserve">Figure </w:t>
      </w:r>
      <w:r w:rsidR="00B957CE">
        <w:rPr>
          <w:noProof/>
        </w:rPr>
        <w:t>3</w:t>
      </w:r>
      <w:r w:rsidR="00B957CE">
        <w:noBreakHyphen/>
      </w:r>
      <w:r w:rsidR="00B957CE">
        <w:rPr>
          <w:noProof/>
        </w:rPr>
        <w:t>69</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2EE39B17" w:rsidR="00380077" w:rsidRDefault="00B34466" w:rsidP="00B34466">
      <w:pPr>
        <w:pStyle w:val="Caption"/>
        <w:jc w:val="both"/>
      </w:pPr>
      <w:bookmarkStart w:id="248" w:name="_Ref104278085"/>
      <w:r>
        <w:t xml:space="preserve">Figure </w:t>
      </w:r>
      <w:fldSimple w:instr=" STYLEREF 1 \s ">
        <w:r w:rsidR="00B957CE">
          <w:rPr>
            <w:noProof/>
          </w:rPr>
          <w:t>3</w:t>
        </w:r>
      </w:fldSimple>
      <w:r w:rsidR="00252BFE">
        <w:noBreakHyphen/>
      </w:r>
      <w:fldSimple w:instr=" SEQ Figure \* ARABIC \s 1 ">
        <w:r w:rsidR="00B957CE">
          <w:rPr>
            <w:noProof/>
          </w:rPr>
          <w:t>69</w:t>
        </w:r>
      </w:fldSimple>
      <w:bookmarkEnd w:id="248"/>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5B3B5103"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B957CE">
        <w:t xml:space="preserve">Figure </w:t>
      </w:r>
      <w:r w:rsidR="00B957CE">
        <w:rPr>
          <w:noProof/>
        </w:rPr>
        <w:t>3</w:t>
      </w:r>
      <w:r w:rsidR="00B957CE">
        <w:rPr>
          <w:noProof/>
        </w:rPr>
        <w:noBreakHyphen/>
        <w:t>70</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0E7E5CA5" w:rsidR="00380077" w:rsidRDefault="00380077" w:rsidP="00380077">
      <w:pPr>
        <w:pStyle w:val="Caption"/>
        <w:jc w:val="both"/>
      </w:pPr>
      <w:bookmarkStart w:id="249" w:name="_Ref103940346"/>
      <w:r>
        <w:t xml:space="preserve">Figure </w:t>
      </w:r>
      <w:fldSimple w:instr=" STYLEREF 1 \s ">
        <w:r w:rsidR="00B957CE">
          <w:rPr>
            <w:noProof/>
          </w:rPr>
          <w:t>3</w:t>
        </w:r>
      </w:fldSimple>
      <w:r w:rsidR="00252BFE">
        <w:noBreakHyphen/>
      </w:r>
      <w:fldSimple w:instr=" SEQ Figure \* ARABIC \s 1 ">
        <w:r w:rsidR="00B957CE">
          <w:rPr>
            <w:noProof/>
          </w:rPr>
          <w:t>70</w:t>
        </w:r>
      </w:fldSimple>
      <w:bookmarkEnd w:id="249"/>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7F3554F3"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B957CE">
        <w:t xml:space="preserve">Figure </w:t>
      </w:r>
      <w:r w:rsidR="00B957CE">
        <w:rPr>
          <w:noProof/>
        </w:rPr>
        <w:t>3</w:t>
      </w:r>
      <w:r w:rsidR="00B957CE">
        <w:rPr>
          <w:noProof/>
        </w:rPr>
        <w:noBreakHyphen/>
        <w:t>70</w:t>
      </w:r>
      <w:r>
        <w:fldChar w:fldCharType="end"/>
      </w:r>
      <w:r>
        <w:t xml:space="preserve"> using the provided Gnuplot script “flip.gnu</w:t>
      </w:r>
      <w:r w:rsidR="00575A13">
        <w:t>,</w:t>
      </w:r>
      <w:r>
        <w:t>”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23C026A1" w:rsidR="00023252" w:rsidRDefault="00023252" w:rsidP="00023252">
      <w:pPr>
        <w:spacing w:after="200"/>
        <w:jc w:val="both"/>
      </w:pPr>
      <w:r>
        <w:t>where 1357 and 1362 give the number of columns in the -flip data files for the upper and lower leaflets</w:t>
      </w:r>
      <w:r w:rsidR="00575A13">
        <w:t>,</w:t>
      </w:r>
      <w:r>
        <w:t xml:space="preserve"> respectively. </w:t>
      </w:r>
      <w:r w:rsidR="000A316C">
        <w:t>Additionally, the user may plot the z-coordinate for each lipid separately using the script “flip_singles.gnu” (also provided in the “scripts” folder)</w:t>
      </w:r>
      <w:r>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4B7D8B8E" w:rsidR="006D18B3" w:rsidRDefault="006D18B3" w:rsidP="006D18B3">
      <w:pPr>
        <w:ind w:firstLine="720"/>
        <w:jc w:val="both"/>
      </w:pPr>
      <w:r>
        <w:t xml:space="preserve">As a last note, Lipid Flip may be used to check the lipid assignments to the upper and lower leaflets made by </w:t>
      </w:r>
      <w:r w:rsidR="00575A13">
        <w:t xml:space="preserve">the </w:t>
      </w:r>
      <w:r>
        <w:t xml:space="preserve">leaflet finder. </w:t>
      </w:r>
      <w:r>
        <w:fldChar w:fldCharType="begin"/>
      </w:r>
      <w:r>
        <w:instrText xml:space="preserve"> REF _Ref109805751 \h </w:instrText>
      </w:r>
      <w:r>
        <w:fldChar w:fldCharType="separate"/>
      </w:r>
      <w:r w:rsidR="00B957CE">
        <w:t xml:space="preserve">Figure </w:t>
      </w:r>
      <w:r w:rsidR="00B957CE">
        <w:rPr>
          <w:noProof/>
        </w:rPr>
        <w:t>3</w:t>
      </w:r>
      <w:r w:rsidR="00B957CE">
        <w:noBreakHyphen/>
      </w:r>
      <w:r w:rsidR="00B957CE">
        <w:rPr>
          <w:noProof/>
        </w:rPr>
        <w:t>71</w:t>
      </w:r>
      <w:r>
        <w:fldChar w:fldCharType="end"/>
      </w:r>
      <w:r>
        <w:t xml:space="preserve"> shows an example where a single lipid was incorrectly assigned to the lower leaflet. Errors like this typically occur because some of the lipids were tilted in the reference structure analyzed by </w:t>
      </w:r>
      <w:r w:rsidR="00575A13">
        <w:t xml:space="preserve">the </w:t>
      </w:r>
      <w:r>
        <w:t xml:space="preserve">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B957CE">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B957CE">
        <w:t xml:space="preserve">Figure </w:t>
      </w:r>
      <w:r w:rsidR="00B957CE">
        <w:rPr>
          <w:noProof/>
        </w:rPr>
        <w:t>3</w:t>
      </w:r>
      <w:r w:rsidR="00B957CE">
        <w:noBreakHyphen/>
      </w:r>
      <w:r w:rsidR="00B957CE">
        <w:rPr>
          <w:noProof/>
        </w:rPr>
        <w:t>56</w:t>
      </w:r>
      <w:r w:rsidR="000500A7">
        <w:fldChar w:fldCharType="end"/>
      </w:r>
      <w:r w:rsidR="000500A7">
        <w:t>)</w:t>
      </w:r>
      <w:r w:rsidR="00575A13">
        <w:t>,</w:t>
      </w:r>
      <w:r w:rsidR="000500A7">
        <w:t xml:space="preserve"> </w:t>
      </w:r>
      <w:r>
        <w:t xml:space="preserve">making them ideal for use with </w:t>
      </w:r>
      <w:r w:rsidR="00575A13">
        <w:t xml:space="preserve">the </w:t>
      </w:r>
      <w:r>
        <w:t xml:space="preserve">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23">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039F457D" w:rsidR="006D18B3" w:rsidRPr="000A316C" w:rsidRDefault="006D18B3" w:rsidP="006D18B3">
      <w:pPr>
        <w:pStyle w:val="Caption"/>
        <w:spacing w:after="0"/>
        <w:jc w:val="both"/>
      </w:pPr>
      <w:bookmarkStart w:id="250" w:name="_Ref109805751"/>
      <w:r>
        <w:t xml:space="preserve">Figure </w:t>
      </w:r>
      <w:fldSimple w:instr=" STYLEREF 1 \s ">
        <w:r w:rsidR="00B957CE">
          <w:rPr>
            <w:noProof/>
          </w:rPr>
          <w:t>3</w:t>
        </w:r>
      </w:fldSimple>
      <w:r w:rsidR="00252BFE">
        <w:noBreakHyphen/>
      </w:r>
      <w:fldSimple w:instr=" SEQ Figure \* ARABIC \s 1 ">
        <w:r w:rsidR="00B957CE">
          <w:rPr>
            <w:noProof/>
          </w:rPr>
          <w:t>71</w:t>
        </w:r>
      </w:fldSimple>
      <w:bookmarkEnd w:id="250"/>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251" w:name="_Toc153792526"/>
      <w:r>
        <w:t>3-</w:t>
      </w:r>
      <w:r w:rsidRPr="00375857">
        <w:t>Dimensional</w:t>
      </w:r>
      <w:r>
        <w:t xml:space="preserve"> Analysis</w:t>
      </w:r>
      <w:bookmarkEnd w:id="251"/>
    </w:p>
    <w:p w14:paraId="60E91AAB" w14:textId="4DFF6FF0" w:rsidR="00D65078" w:rsidRDefault="00375857" w:rsidP="00D65078">
      <w:pPr>
        <w:spacing w:after="200"/>
        <w:jc w:val="both"/>
      </w:pPr>
      <w:r>
        <w:t>The grid-based averaging theory employed by MOSAICS</w:t>
      </w:r>
      <w:r w:rsidR="00125663">
        <w:t>, i.e., the stamping method,</w:t>
      </w:r>
      <w:r>
        <w:t xml:space="preserve"> may be extended into 3-dimensions</w:t>
      </w:r>
      <w:r w:rsidR="00A65842">
        <w:t>,</w:t>
      </w:r>
      <w:r>
        <w:t xml:space="preserve">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w:t>
      </w:r>
      <w:r w:rsidR="00A65842">
        <w:t>3-</w:t>
      </w:r>
      <w:r w:rsidR="00483BE0">
        <w:t>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B957CE">
        <w:t xml:space="preserve">Figure </w:t>
      </w:r>
      <w:r w:rsidR="00B957CE">
        <w:rPr>
          <w:noProof/>
        </w:rPr>
        <w:t>3</w:t>
      </w:r>
      <w:r w:rsidR="00B957CE">
        <w:noBreakHyphen/>
      </w:r>
      <w:r w:rsidR="00B957CE">
        <w:rPr>
          <w:noProof/>
        </w:rPr>
        <w:t>72</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67D8186A" w:rsidR="005431F5" w:rsidRDefault="005431F5" w:rsidP="00651181">
      <w:pPr>
        <w:pStyle w:val="Caption"/>
        <w:jc w:val="both"/>
      </w:pPr>
      <w:bookmarkStart w:id="252" w:name="_Ref103941571"/>
      <w:r>
        <w:t xml:space="preserve">Figure </w:t>
      </w:r>
      <w:fldSimple w:instr=" STYLEREF 1 \s ">
        <w:r w:rsidR="00B957CE">
          <w:rPr>
            <w:noProof/>
          </w:rPr>
          <w:t>3</w:t>
        </w:r>
      </w:fldSimple>
      <w:r w:rsidR="00252BFE">
        <w:noBreakHyphen/>
      </w:r>
      <w:fldSimple w:instr=" SEQ Figure \* ARABIC \s 1 ">
        <w:r w:rsidR="00B957CE">
          <w:rPr>
            <w:noProof/>
          </w:rPr>
          <w:t>72</w:t>
        </w:r>
      </w:fldSimple>
      <w:bookmarkEnd w:id="252"/>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4D8559E8" w:rsidR="00D65078" w:rsidRDefault="00D65078" w:rsidP="00125663">
      <w:pPr>
        <w:spacing w:after="200"/>
        <w:jc w:val="both"/>
      </w:pPr>
      <w:r>
        <w:t xml:space="preserve">We note that the </w:t>
      </w:r>
      <w:r w:rsidR="00A65842">
        <w:t>3</w:t>
      </w:r>
      <w:r>
        <w:t>-dimensional analysis retains most functionality of the two-dimensional counterparts. For example, the sample count is generated for each program</w:t>
      </w:r>
      <w:r w:rsidR="00A65842">
        <w:t>,</w:t>
      </w:r>
      <w:r>
        <w:t xml:space="preserve"> and in most cases</w:t>
      </w:r>
      <w:r w:rsidR="00A65842">
        <w:t>,</w:t>
      </w:r>
      <w:r>
        <w:t xml:space="preserve">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B957CE">
        <w:t xml:space="preserve">Figure </w:t>
      </w:r>
      <w:r w:rsidR="00B957CE">
        <w:rPr>
          <w:noProof/>
        </w:rPr>
        <w:t>3</w:t>
      </w:r>
      <w:r w:rsidR="00B957CE">
        <w:rPr>
          <w:noProof/>
        </w:rPr>
        <w:noBreakHyphen/>
        <w:t>73</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728F54AE" w:rsidR="00D65078" w:rsidRDefault="00D65078" w:rsidP="00D65078">
      <w:pPr>
        <w:pStyle w:val="Caption"/>
        <w:jc w:val="both"/>
      </w:pPr>
      <w:bookmarkStart w:id="253" w:name="_Ref108768512"/>
      <w:r>
        <w:t xml:space="preserve">Figure </w:t>
      </w:r>
      <w:fldSimple w:instr=" STYLEREF 1 \s ">
        <w:r w:rsidR="00B957CE">
          <w:rPr>
            <w:noProof/>
          </w:rPr>
          <w:t>3</w:t>
        </w:r>
      </w:fldSimple>
      <w:r w:rsidR="00252BFE">
        <w:noBreakHyphen/>
      </w:r>
      <w:fldSimple w:instr=" SEQ Figure \* ARABIC \s 1 ">
        <w:r w:rsidR="00B957CE">
          <w:rPr>
            <w:noProof/>
          </w:rPr>
          <w:t>73</w:t>
        </w:r>
      </w:fldSimple>
      <w:bookmarkEnd w:id="253"/>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5A0BCC7B" w:rsidR="00D65078" w:rsidRDefault="00D65078" w:rsidP="00B218C3">
      <w:pPr>
        <w:jc w:val="both"/>
      </w:pPr>
      <w:r>
        <w:t>We note that the generation of single</w:t>
      </w:r>
      <w:r w:rsidR="00A65842">
        <w:t>-</w:t>
      </w:r>
      <w:r>
        <w:t xml:space="preserve">frame grid data can eat up large amounts of hard drive space when </w:t>
      </w:r>
      <w:r w:rsidR="00A65842">
        <w:t>a 3</w:t>
      </w:r>
      <w:r>
        <w:t xml:space="preserve">-dimensional analysis is considered. This can easily reach the terabyte regime. The user should thus proceed with caution when using the -stdev function. </w:t>
      </w:r>
    </w:p>
    <w:p w14:paraId="73ED334D" w14:textId="347C9CA3"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one of the faces of the cube</w:t>
      </w:r>
      <w:r w:rsidR="00A65842">
        <w:t>,</w:t>
      </w:r>
      <w:r>
        <w:t xml:space="preserve"> and the cell spacing is again derived from this. When building the lattice, the user is again given the option of specifying the box size; this now includes the z-dimension</w:t>
      </w:r>
      <w:r w:rsidR="00A65842">
        <w:t>,</w:t>
      </w:r>
      <w:r>
        <w:t xml:space="preserve"> which is set via the -dz tag. And finally, we note that the 3-dim</w:t>
      </w:r>
      <w:r w:rsidR="00A65842">
        <w:t>en</w:t>
      </w:r>
      <w:r>
        <w:t>sional analysis tend</w:t>
      </w:r>
      <w:r w:rsidR="00A65842">
        <w:t>s</w:t>
      </w:r>
      <w:r>
        <w:t xml:space="preserve"> to require significant amounts of memory</w:t>
      </w:r>
      <w:r w:rsidR="00A65842">
        <w:t>,</w:t>
      </w:r>
      <w:r>
        <w:t xml:space="preserve">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254" w:name="_Toc153792527"/>
      <w:r w:rsidR="00B34466">
        <w:t>Lipid Density 3D</w:t>
      </w:r>
      <w:bookmarkEnd w:id="254"/>
    </w:p>
    <w:p w14:paraId="0497A058" w14:textId="54D52602" w:rsidR="00AB6131" w:rsidRDefault="00375857" w:rsidP="00651181">
      <w:pPr>
        <w:spacing w:after="200"/>
        <w:jc w:val="both"/>
      </w:pPr>
      <w:r>
        <w:t xml:space="preserve">MOSAICS makes possible 3-dimensional density </w:t>
      </w:r>
      <w:r w:rsidR="00711279">
        <w:t xml:space="preserve">maps by stamping a value of </w:t>
      </w:r>
      <w:r w:rsidR="00554456">
        <w:t>1 to</w:t>
      </w:r>
      <w:r w:rsidR="00711279">
        <w:t xml:space="preserve"> the lattice around select atoms of some target lipids.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B957CE">
        <w:t xml:space="preserve">Figure </w:t>
      </w:r>
      <w:r w:rsidR="00B957CE">
        <w:rPr>
          <w:noProof/>
        </w:rPr>
        <w:t>3</w:t>
      </w:r>
      <w:r w:rsidR="00B957CE">
        <w:noBreakHyphen/>
      </w:r>
      <w:r w:rsidR="00B957CE">
        <w:rPr>
          <w:noProof/>
        </w:rPr>
        <w:t>74</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5C7B91C2" w:rsidR="00AB6131" w:rsidRDefault="00AB6131" w:rsidP="00651181">
      <w:pPr>
        <w:pStyle w:val="Caption"/>
        <w:jc w:val="both"/>
      </w:pPr>
      <w:bookmarkStart w:id="255" w:name="_Ref103942581"/>
      <w:r>
        <w:t xml:space="preserve">Figure </w:t>
      </w:r>
      <w:fldSimple w:instr=" STYLEREF 1 \s ">
        <w:r w:rsidR="00B957CE">
          <w:rPr>
            <w:noProof/>
          </w:rPr>
          <w:t>3</w:t>
        </w:r>
      </w:fldSimple>
      <w:r w:rsidR="00252BFE">
        <w:noBreakHyphen/>
      </w:r>
      <w:fldSimple w:instr=" SEQ Figure \* ARABIC \s 1 ">
        <w:r w:rsidR="00B957CE">
          <w:rPr>
            <w:noProof/>
          </w:rPr>
          <w:t>74</w:t>
        </w:r>
      </w:fldSimple>
      <w:bookmarkEnd w:id="255"/>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186E831C"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leaf 0 -ex_val -1.0 -dist 1.0</w:t>
      </w:r>
    </w:p>
    <w:p w14:paraId="254AF65F" w14:textId="48F08AB8" w:rsidR="00AB6131" w:rsidRDefault="005B532F" w:rsidP="005B532F">
      <w:pPr>
        <w:spacing w:after="200"/>
        <w:jc w:val="both"/>
      </w:pPr>
      <w:r>
        <w:t xml:space="preserve">In the example provided here, the output data file containing the tim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B957CE">
        <w:t xml:space="preserve">Figure </w:t>
      </w:r>
      <w:r w:rsidR="00B957CE">
        <w:rPr>
          <w:noProof/>
        </w:rPr>
        <w:t>3</w:t>
      </w:r>
      <w:r w:rsidR="00B957CE">
        <w:rPr>
          <w:noProof/>
        </w:rPr>
        <w:noBreakHyphen/>
        <w:t>75</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220816A0" w:rsidR="004509A4" w:rsidRDefault="00917CEB" w:rsidP="005B532F">
      <w:pPr>
        <w:pStyle w:val="Caption"/>
        <w:jc w:val="both"/>
      </w:pPr>
      <w:bookmarkStart w:id="256" w:name="_Ref103943997"/>
      <w:r>
        <w:t xml:space="preserve">Figure </w:t>
      </w:r>
      <w:fldSimple w:instr=" STYLEREF 1 \s ">
        <w:r w:rsidR="00B957CE">
          <w:rPr>
            <w:noProof/>
          </w:rPr>
          <w:t>3</w:t>
        </w:r>
      </w:fldSimple>
      <w:r w:rsidR="00252BFE">
        <w:noBreakHyphen/>
      </w:r>
      <w:fldSimple w:instr=" SEQ Figure \* ARABIC \s 1 ">
        <w:r w:rsidR="00B957CE">
          <w:rPr>
            <w:noProof/>
          </w:rPr>
          <w:t>75</w:t>
        </w:r>
      </w:fldSimple>
      <w:bookmarkEnd w:id="256"/>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AB6E62">
          <w:headerReference w:type="default" r:id="rId128"/>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257" w:name="_Ref89325471"/>
      <w:bookmarkStart w:id="258" w:name="_Toc153792528"/>
      <w:r w:rsidRPr="00EF39A3">
        <w:lastRenderedPageBreak/>
        <w:t xml:space="preserve">Analysis </w:t>
      </w:r>
      <w:r>
        <w:t xml:space="preserve">of Lipid </w:t>
      </w:r>
      <w:r w:rsidR="00EE38DA" w:rsidRPr="00EF39A3">
        <w:t>Dynamics</w:t>
      </w:r>
      <w:bookmarkEnd w:id="257"/>
      <w:bookmarkEnd w:id="258"/>
    </w:p>
    <w:p w14:paraId="4E82BEED" w14:textId="20CB3B24" w:rsidR="009D3FC3" w:rsidRPr="005C7AC2" w:rsidRDefault="00F1628B" w:rsidP="003662EE">
      <w:pPr>
        <w:pStyle w:val="Heading2"/>
      </w:pPr>
      <w:bookmarkStart w:id="259" w:name="_Ref44345341"/>
      <w:r>
        <w:t xml:space="preserve"> </w:t>
      </w:r>
      <w:bookmarkStart w:id="260" w:name="_Ref109764659"/>
      <w:bookmarkStart w:id="261" w:name="_Toc153792529"/>
      <w:r w:rsidR="009D3FC3" w:rsidRPr="005C7AC2">
        <w:t>Lipid Mixing</w:t>
      </w:r>
      <w:bookmarkEnd w:id="259"/>
      <w:bookmarkEnd w:id="260"/>
      <w:bookmarkEnd w:id="261"/>
    </w:p>
    <w:p w14:paraId="1946DEC8" w14:textId="49156175"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1B8DDD21"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For both groups, the lipid</w:t>
      </w:r>
      <w:r w:rsidR="005B4E55">
        <w:t>’</w:t>
      </w:r>
      <w:r w:rsidR="004A6EC4">
        <w:t xml:space="preserve">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w:t>
      </w:r>
      <w:r w:rsidR="005B4E55">
        <w:t>,</w:t>
      </w:r>
      <w:r w:rsidR="001F60E1">
        <w:t xml:space="preserve"> respectively</w:t>
      </w:r>
      <w:r w:rsidR="00C174AB">
        <w:t xml:space="preserve"> (</w:t>
      </w:r>
      <w:r w:rsidR="00C174AB">
        <w:fldChar w:fldCharType="begin"/>
      </w:r>
      <w:r w:rsidR="00C174AB">
        <w:instrText xml:space="preserve"> REF _Ref103938601 \h </w:instrText>
      </w:r>
      <w:r w:rsidR="00C174AB">
        <w:fldChar w:fldCharType="separate"/>
      </w:r>
      <w:r w:rsidR="00B957CE">
        <w:t xml:space="preserve">Figure </w:t>
      </w:r>
      <w:r w:rsidR="00B957CE">
        <w:rPr>
          <w:noProof/>
        </w:rPr>
        <w:t>4</w:t>
      </w:r>
      <w:r w:rsidR="00B957CE">
        <w:noBreakHyphen/>
      </w:r>
      <w:r w:rsidR="00B957CE">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6A2C6C65" w:rsidR="009D3FC3" w:rsidRDefault="004A6EC4" w:rsidP="00915BBF">
      <w:pPr>
        <w:pStyle w:val="Caption"/>
        <w:jc w:val="both"/>
      </w:pPr>
      <w:bookmarkStart w:id="262" w:name="_Ref103938601"/>
      <w:r>
        <w:t xml:space="preserve">Figure </w:t>
      </w:r>
      <w:fldSimple w:instr=" STYLEREF 1 \s ">
        <w:r w:rsidR="00B957CE">
          <w:rPr>
            <w:noProof/>
          </w:rPr>
          <w:t>4</w:t>
        </w:r>
      </w:fldSimple>
      <w:r w:rsidR="00252BFE">
        <w:noBreakHyphen/>
      </w:r>
      <w:fldSimple w:instr=" SEQ Figure \* ARABIC \s 1 ">
        <w:r w:rsidR="00B957CE">
          <w:rPr>
            <w:noProof/>
          </w:rPr>
          <w:t>1</w:t>
        </w:r>
      </w:fldSimple>
      <w:bookmarkEnd w:id="262"/>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045C3203"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w:t>
      </w:r>
      <w:r>
        <w:lastRenderedPageBreak/>
        <w:t xml:space="preserve">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w:t>
      </w:r>
      <w:r w:rsidR="005B4E55">
        <w:t>,</w:t>
      </w:r>
      <w:r>
        <w:t xml:space="preserve"> and if the distance is less than the cutoff value</w:t>
      </w:r>
      <w:r w:rsidR="005B4E55">
        <w:t xml:space="preserve"> of</w:t>
      </w:r>
      <w:r>
        <w:t xml:space="preserv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w:t>
      </w:r>
      <w:r w:rsidR="005B4E55">
        <w:t>’</w:t>
      </w:r>
      <w:r>
        <w:t>s first shell (</w:t>
      </w:r>
      <w:r>
        <w:fldChar w:fldCharType="begin"/>
      </w:r>
      <w:r>
        <w:instrText xml:space="preserve"> REF _Ref46147671 \h </w:instrText>
      </w:r>
      <w:r>
        <w:fldChar w:fldCharType="separate"/>
      </w:r>
      <w:r w:rsidR="00B957CE">
        <w:t xml:space="preserve">Figure </w:t>
      </w:r>
      <w:r w:rsidR="00B957CE">
        <w:rPr>
          <w:noProof/>
        </w:rPr>
        <w:t>4</w:t>
      </w:r>
      <w:r w:rsidR="00B957CE">
        <w:noBreakHyphen/>
      </w:r>
      <w:r w:rsidR="00B957CE">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30">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45A41405" w:rsidR="009D3FC3" w:rsidRDefault="009D3FC3" w:rsidP="00915BBF">
      <w:pPr>
        <w:pStyle w:val="Caption"/>
        <w:jc w:val="both"/>
      </w:pPr>
      <w:bookmarkStart w:id="263" w:name="_Ref46147671"/>
      <w:r>
        <w:t xml:space="preserve">Figure </w:t>
      </w:r>
      <w:fldSimple w:instr=" STYLEREF 1 \s ">
        <w:r w:rsidR="00B957CE">
          <w:rPr>
            <w:noProof/>
          </w:rPr>
          <w:t>4</w:t>
        </w:r>
      </w:fldSimple>
      <w:r w:rsidR="00252BFE">
        <w:noBreakHyphen/>
      </w:r>
      <w:fldSimple w:instr=" SEQ Figure \* ARABIC \s 1 ">
        <w:r w:rsidR="00B957CE">
          <w:rPr>
            <w:noProof/>
          </w:rPr>
          <w:t>2</w:t>
        </w:r>
      </w:fldSimple>
      <w:bookmarkEnd w:id="263"/>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0E5FF0BC"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averaged over all the target lipids</w:t>
      </w:r>
      <w:r w:rsidR="005B4E55">
        <w:t>,</w:t>
      </w:r>
      <w:r w:rsidR="009D3FC3">
        <w:t xml:space="preserve">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5424E97C"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B957CE">
        <w:t xml:space="preserve">Figure </w:t>
      </w:r>
      <w:r w:rsidR="00B957CE">
        <w:rPr>
          <w:noProof/>
        </w:rPr>
        <w:t>4</w:t>
      </w:r>
      <w:r w:rsidR="00B957CE">
        <w:noBreakHyphen/>
      </w:r>
      <w:r w:rsidR="00B957CE">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31">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571AF372" w:rsidR="009D3FC3" w:rsidRDefault="009D3FC3" w:rsidP="009D3FC3">
      <w:pPr>
        <w:pStyle w:val="Caption"/>
        <w:jc w:val="both"/>
      </w:pPr>
      <w:bookmarkStart w:id="264" w:name="_Ref42084189"/>
      <w:r>
        <w:t xml:space="preserve">Figure </w:t>
      </w:r>
      <w:fldSimple w:instr=" STYLEREF 1 \s ">
        <w:r w:rsidR="00B957CE">
          <w:rPr>
            <w:noProof/>
          </w:rPr>
          <w:t>4</w:t>
        </w:r>
      </w:fldSimple>
      <w:r w:rsidR="00252BFE">
        <w:noBreakHyphen/>
      </w:r>
      <w:fldSimple w:instr=" SEQ Figure \* ARABIC \s 1 ">
        <w:r w:rsidR="00B957CE">
          <w:rPr>
            <w:noProof/>
          </w:rPr>
          <w:t>3</w:t>
        </w:r>
      </w:fldSimple>
      <w:bookmarkEnd w:id="264"/>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rsidR="00FA1632">
        <w:t xml:space="preserve"> </w:t>
      </w:r>
      <w:r>
        <w:t>in a pure POPE/G bilayer (left panel) or a 55:50 mixture of POPE/G and DLPE/G (right panel)</w:t>
      </w:r>
      <w:r w:rsidRPr="00713EC3">
        <w:t>.</w:t>
      </w:r>
    </w:p>
    <w:p w14:paraId="618E03F6" w14:textId="60CF465C"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B957CE">
        <w:t xml:space="preserve">Figure </w:t>
      </w:r>
      <w:r w:rsidR="00B957CE">
        <w:rPr>
          <w:noProof/>
        </w:rPr>
        <w:t>4</w:t>
      </w:r>
      <w:r w:rsidR="00B957CE">
        <w:noBreakHyphen/>
      </w:r>
      <w:r w:rsidR="00B957CE">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appendage</w:t>
      </w:r>
      <w:r w:rsidR="005B4E55">
        <w:t>,</w:t>
      </w:r>
      <w:r w:rsidR="008F4A57">
        <w:t xml:space="preserv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 and the stamping radius (-r). </w:t>
      </w:r>
      <w:r>
        <w:fldChar w:fldCharType="begin"/>
      </w:r>
      <w:r>
        <w:instrText xml:space="preserve"> REF _Ref44856861 \h </w:instrText>
      </w:r>
      <w:r>
        <w:fldChar w:fldCharType="separate"/>
      </w:r>
      <w:r w:rsidR="00B957CE">
        <w:t xml:space="preserve">Figure </w:t>
      </w:r>
      <w:r w:rsidR="00B957CE">
        <w:rPr>
          <w:noProof/>
        </w:rPr>
        <w:t>4</w:t>
      </w:r>
      <w:r w:rsidR="00B957CE">
        <w:noBreakHyphen/>
      </w:r>
      <w:r w:rsidR="00B957CE">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1D74300E">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502BF926" w:rsidR="009D3FC3" w:rsidRDefault="009D3FC3" w:rsidP="009D3FC3">
      <w:pPr>
        <w:pStyle w:val="Caption"/>
        <w:jc w:val="both"/>
      </w:pPr>
      <w:bookmarkStart w:id="265" w:name="_Ref44856832"/>
      <w:r>
        <w:t xml:space="preserve">Figure </w:t>
      </w:r>
      <w:fldSimple w:instr=" STYLEREF 1 \s ">
        <w:r w:rsidR="00B957CE">
          <w:rPr>
            <w:noProof/>
          </w:rPr>
          <w:t>4</w:t>
        </w:r>
      </w:fldSimple>
      <w:r w:rsidR="00252BFE">
        <w:noBreakHyphen/>
      </w:r>
      <w:fldSimple w:instr=" SEQ Figure \* ARABIC \s 1 ">
        <w:r w:rsidR="00B957CE">
          <w:rPr>
            <w:noProof/>
          </w:rPr>
          <w:t>4</w:t>
        </w:r>
      </w:fldSimple>
      <w:bookmarkEnd w:id="265"/>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33"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5F71CF1B" w:rsidR="009D3FC3" w:rsidRDefault="009D3FC3" w:rsidP="009D3FC3">
      <w:pPr>
        <w:pStyle w:val="Caption"/>
        <w:jc w:val="both"/>
      </w:pPr>
      <w:bookmarkStart w:id="266" w:name="_Ref44856861"/>
      <w:r>
        <w:t xml:space="preserve">Figure </w:t>
      </w:r>
      <w:fldSimple w:instr=" STYLEREF 1 \s ">
        <w:r w:rsidR="00B957CE">
          <w:rPr>
            <w:noProof/>
          </w:rPr>
          <w:t>4</w:t>
        </w:r>
      </w:fldSimple>
      <w:r w:rsidR="00252BFE">
        <w:noBreakHyphen/>
      </w:r>
      <w:fldSimple w:instr=" SEQ Figure \* ARABIC \s 1 ">
        <w:r w:rsidR="00B957CE">
          <w:rPr>
            <w:noProof/>
          </w:rPr>
          <w:t>5</w:t>
        </w:r>
      </w:fldSimple>
      <w:bookmarkEnd w:id="266"/>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Units for the x/y axis are grid points and the solvation number for the color bar.</w:t>
      </w:r>
    </w:p>
    <w:p w14:paraId="6C2CFC09" w14:textId="09053E16"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B957CE">
        <w:t>1.17</w:t>
      </w:r>
      <w:r w:rsidR="00CA6C4B">
        <w:fldChar w:fldCharType="end"/>
      </w:r>
      <w:r w:rsidR="00CA6C4B">
        <w:t>). This</w:t>
      </w:r>
      <w:r>
        <w:t xml:space="preserve"> filter works by examining </w:t>
      </w:r>
      <w:r w:rsidR="00F23D42">
        <w:t xml:space="preserve">the </w:t>
      </w:r>
      <w:r>
        <w:t>occupational state of the visiting lipid</w:t>
      </w:r>
      <w:r w:rsidR="005B4E55">
        <w:t>, which</w:t>
      </w:r>
      <w:r>
        <w:t xml:space="preserve">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w:t>
      </w:r>
      <w:r w:rsidR="005B4E55">
        <w:t>,</w:t>
      </w:r>
      <w:r w:rsidR="009D3FC3">
        <w:t xml:space="preserve">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08B15B7B"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B957CE">
        <w:t>5.3</w:t>
      </w:r>
      <w:r w:rsidR="00481C77">
        <w:fldChar w:fldCharType="end"/>
      </w:r>
      <w:r w:rsidR="00481C77">
        <w:t xml:space="preserve">). </w:t>
      </w:r>
    </w:p>
    <w:p w14:paraId="4570DF17" w14:textId="1A4568F2" w:rsidR="009D3FC3" w:rsidRDefault="008F4A57" w:rsidP="009D3FC3">
      <w:pPr>
        <w:pStyle w:val="Heading2"/>
      </w:pPr>
      <w:bookmarkStart w:id="267" w:name="_Ref91345215"/>
      <w:r>
        <w:t xml:space="preserve"> </w:t>
      </w:r>
      <w:bookmarkStart w:id="268" w:name="_Ref110261190"/>
      <w:bookmarkStart w:id="269" w:name="_Toc153792530"/>
      <w:r w:rsidR="00843295">
        <w:t>The Diffusion Coefficient</w:t>
      </w:r>
      <w:bookmarkEnd w:id="267"/>
      <w:bookmarkEnd w:id="268"/>
      <w:bookmarkEnd w:id="269"/>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MSD</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 =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T-</m:t>
                      </m:r>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 xml:space="preserve">T- </m:t>
                      </m:r>
                      <m:f>
                        <m:fPr>
                          <m:ctrlPr>
                            <w:rPr>
                              <w:rFonts w:ascii="Cambria Math" w:hAnsi="Cambria Math"/>
                              <w:i/>
                            </w:rPr>
                          </m:ctrlPr>
                        </m:fPr>
                        <m:num>
                          <m:r>
                            <w:rPr>
                              <w:rFonts w:ascii="Cambria Math" w:hAnsi="Cambria Math"/>
                            </w:rPr>
                            <m:t>τ</m:t>
                          </m:r>
                        </m:num>
                        <m:den>
                          <m:r>
                            <w:rPr>
                              <w:rFonts w:ascii="Cambria Math" w:hAnsi="Cambria Math"/>
                            </w:rPr>
                            <m:t>∆t</m:t>
                          </m:r>
                        </m:den>
                      </m:f>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rPr>
                      <w:rFonts w:ascii="Cambria Math" w:hAnsi="Cambria Math"/>
                      <w:i/>
                    </w:rPr>
                  </m:ctrlPr>
                </m:dPr>
                <m:e>
                  <m:r>
                    <w:rPr>
                      <w:rFonts w:ascii="Cambria Math" w:hAnsi="Cambria Math"/>
                    </w:rPr>
                    <m:t>4.1</m:t>
                  </m:r>
                </m:e>
              </m:d>
            </m:e>
          </m:eqArr>
        </m:oMath>
      </m:oMathPara>
    </w:p>
    <w:p w14:paraId="5F6510E4" w14:textId="3AC708A7"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w:t>
      </w:r>
      <w:r w:rsidR="005B4E55">
        <w:t xml:space="preserve">is </w:t>
      </w:r>
      <w:r>
        <w:t xml:space="preserve">the number of lipi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rPr>
                  <w:rFonts w:ascii="Cambria Math" w:hAnsi="Cambria Math"/>
                </w:rPr>
              </m:ctrlPr>
            </m:eqArrPr>
            <m:e>
              <m:r>
                <m:rPr>
                  <m:sty m:val="p"/>
                </m:rPr>
                <w:rPr>
                  <w:rFonts w:ascii="Cambria Math" w:hAnsi="Cambria Math"/>
                </w:rPr>
                <m:t>MSD</m:t>
              </m:r>
              <m:d>
                <m:dPr>
                  <m:ctrlPr>
                    <w:rPr>
                      <w:rFonts w:ascii="Cambria Math" w:hAnsi="Cambria Math"/>
                      <w:i/>
                    </w:rPr>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rPr>
                      <w:rFonts w:ascii="Cambria Math" w:hAnsi="Cambria Math"/>
                    </w:rPr>
                  </m:ctrlPr>
                </m:dPr>
                <m:e>
                  <m:r>
                    <m:rPr>
                      <m:sty m:val="p"/>
                    </m:rPr>
                    <w:rPr>
                      <w:rFonts w:ascii="Cambria Math" w:hAnsi="Cambria Math"/>
                    </w:rPr>
                    <m:t>4.2</m:t>
                  </m:r>
                </m:e>
              </m:d>
              <m:ctrlPr>
                <w:rPr>
                  <w:rFonts w:ascii="Cambria Math" w:hAnsi="Cambria Math"/>
                  <w:i/>
                </w:rPr>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rPr>
                  <w:rFonts w:ascii="Cambria Math" w:hAnsi="Cambria Math"/>
                  <w:i/>
                </w:rPr>
              </m:ctrlPr>
            </m:eqArrPr>
            <m:e>
              <m:r>
                <w:rPr>
                  <w:rFonts w:ascii="Cambria Math" w:hAnsi="Cambria Math"/>
                </w:rPr>
                <m:t>slope=2nD#</m:t>
              </m:r>
              <m:d>
                <m:dPr>
                  <m:ctrlPr>
                    <w:rPr>
                      <w:rFonts w:ascii="Cambria Math" w:hAnsi="Cambria Math"/>
                      <w:i/>
                    </w:rPr>
                  </m:ctrlPr>
                </m:dPr>
                <m:e>
                  <m:r>
                    <w:rPr>
                      <w:rFonts w:ascii="Cambria Math" w:hAnsi="Cambria Math"/>
                    </w:rPr>
                    <m:t>4.3</m:t>
                  </m:r>
                </m:e>
              </m:d>
            </m:e>
          </m:eqArr>
        </m:oMath>
      </m:oMathPara>
    </w:p>
    <w:p w14:paraId="17E01373" w14:textId="4E366BF8" w:rsidR="009D3FC3" w:rsidRPr="00C50DB1" w:rsidRDefault="009D3FC3" w:rsidP="00F521EA">
      <w:pPr>
        <w:spacing w:before="200" w:after="200"/>
        <w:ind w:firstLine="720"/>
        <w:jc w:val="both"/>
        <w:rPr>
          <w:caps/>
        </w:rPr>
      </w:pPr>
      <w:r>
        <w:t>To use the program</w:t>
      </w:r>
      <w:r w:rsidR="005B4E55">
        <w:t>,</w:t>
      </w:r>
      <w:r>
        <w:t xml:space="preserve">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B957CE">
        <w:t xml:space="preserve">Figure </w:t>
      </w:r>
      <w:r w:rsidR="00B957CE">
        <w:rPr>
          <w:noProof/>
        </w:rPr>
        <w:t>4</w:t>
      </w:r>
      <w:r w:rsidR="00B957CE">
        <w:noBreakHyphen/>
      </w:r>
      <w:r w:rsidR="00B957CE">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7C2ADC90" w:rsidR="009D3FC3" w:rsidRDefault="00DB56F9" w:rsidP="00C50DB1">
      <w:pPr>
        <w:pStyle w:val="Caption"/>
        <w:jc w:val="both"/>
      </w:pPr>
      <w:bookmarkStart w:id="270" w:name="_Ref103939762"/>
      <w:r>
        <w:t xml:space="preserve">Figure </w:t>
      </w:r>
      <w:fldSimple w:instr=" STYLEREF 1 \s ">
        <w:r w:rsidR="00B957CE">
          <w:rPr>
            <w:noProof/>
          </w:rPr>
          <w:t>4</w:t>
        </w:r>
      </w:fldSimple>
      <w:r w:rsidR="00252BFE">
        <w:noBreakHyphen/>
      </w:r>
      <w:fldSimple w:instr=" SEQ Figure \* ARABIC \s 1 ">
        <w:r w:rsidR="00B957CE">
          <w:rPr>
            <w:noProof/>
          </w:rPr>
          <w:t>6</w:t>
        </w:r>
      </w:fldSimple>
      <w:bookmarkEnd w:id="270"/>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4929E8D1"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B957CE">
        <w:t xml:space="preserve">Figure </w:t>
      </w:r>
      <w:r w:rsidR="00B957CE">
        <w:rPr>
          <w:noProof/>
        </w:rPr>
        <w:t>4</w:t>
      </w:r>
      <w:r w:rsidR="00B957CE">
        <w:noBreakHyphen/>
      </w:r>
      <w:r w:rsidR="00B957CE">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B957CE">
        <w:t xml:space="preserve">Figure </w:t>
      </w:r>
      <w:r w:rsidR="00B957CE">
        <w:rPr>
          <w:noProof/>
        </w:rPr>
        <w:t>4</w:t>
      </w:r>
      <w:r w:rsidR="00B957CE">
        <w:noBreakHyphen/>
      </w:r>
      <w:r w:rsidR="00B957CE">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24252DDC" w:rsidR="00C0138C" w:rsidRPr="00C0138C" w:rsidRDefault="00C0138C" w:rsidP="00C0138C">
      <w:pPr>
        <w:spacing w:after="200"/>
        <w:jc w:val="both"/>
      </w:pPr>
      <w:r>
        <w:t>w</w:t>
      </w:r>
      <w:r w:rsidRPr="00C0138C">
        <w:t>here the first two entries, i.e., [:] [:], set the range of the x and y axis, respectively</w:t>
      </w:r>
      <w:r w:rsidR="005B4E55">
        <w:t>,</w:t>
      </w:r>
      <w:r w:rsidRPr="00C0138C">
        <w:t xml:space="preserve">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35"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17C42A69" w:rsidR="00C72E85" w:rsidRDefault="009D3FC3" w:rsidP="00C50DB1">
      <w:pPr>
        <w:pStyle w:val="Caption"/>
        <w:jc w:val="both"/>
      </w:pPr>
      <w:bookmarkStart w:id="271" w:name="_Ref69134969"/>
      <w:r>
        <w:t xml:space="preserve">Figure </w:t>
      </w:r>
      <w:fldSimple w:instr=" STYLEREF 1 \s ">
        <w:r w:rsidR="00B957CE">
          <w:rPr>
            <w:noProof/>
          </w:rPr>
          <w:t>4</w:t>
        </w:r>
      </w:fldSimple>
      <w:r w:rsidR="00252BFE">
        <w:noBreakHyphen/>
      </w:r>
      <w:fldSimple w:instr=" SEQ Figure \* ARABIC \s 1 ">
        <w:r w:rsidR="00B957CE">
          <w:rPr>
            <w:noProof/>
          </w:rPr>
          <w:t>7</w:t>
        </w:r>
      </w:fldSimple>
      <w:bookmarkEnd w:id="271"/>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272" w:name="_Ref91345029"/>
      <w:bookmarkStart w:id="273" w:name="_Ref91345072"/>
      <w:bookmarkStart w:id="274" w:name="_Ref91345165"/>
      <w:bookmarkStart w:id="275" w:name="_Ref91345182"/>
      <w:bookmarkStart w:id="276" w:name="_Ref91345192"/>
      <w:bookmarkStart w:id="277" w:name="_Ref91345245"/>
      <w:bookmarkStart w:id="278" w:name="_Ref91345285"/>
      <w:bookmarkStart w:id="279" w:name="_Ref91345361"/>
      <w:bookmarkStart w:id="280" w:name="_Ref91345371"/>
      <w:r>
        <w:t xml:space="preserve"> </w:t>
      </w:r>
      <w:bookmarkStart w:id="281" w:name="_Ref110337141"/>
      <w:bookmarkStart w:id="282" w:name="_Toc153792531"/>
      <w:r w:rsidR="0072373C">
        <w:t>The Lipid Residence Time</w:t>
      </w:r>
      <w:bookmarkEnd w:id="272"/>
      <w:bookmarkEnd w:id="273"/>
      <w:bookmarkEnd w:id="274"/>
      <w:bookmarkEnd w:id="275"/>
      <w:bookmarkEnd w:id="276"/>
      <w:bookmarkEnd w:id="277"/>
      <w:bookmarkEnd w:id="278"/>
      <w:bookmarkEnd w:id="279"/>
      <w:bookmarkEnd w:id="280"/>
      <w:bookmarkEnd w:id="281"/>
      <w:bookmarkEnd w:id="282"/>
      <w:r w:rsidR="00D33BBE">
        <w:t xml:space="preserve"> </w:t>
      </w:r>
    </w:p>
    <w:p w14:paraId="501BDEB4" w14:textId="583B7508" w:rsidR="00B37424" w:rsidRPr="00B37424" w:rsidRDefault="00B37424" w:rsidP="00B37424">
      <w:r>
        <w:t>This section to be added soon!</w:t>
      </w:r>
    </w:p>
    <w:p w14:paraId="32315CF8" w14:textId="152CD1EE" w:rsidR="00AB6E62" w:rsidRDefault="00B37424" w:rsidP="0081347C">
      <w:pPr>
        <w:pStyle w:val="Heading2"/>
      </w:pPr>
      <w:bookmarkStart w:id="283" w:name="_Ref91345044"/>
      <w:bookmarkStart w:id="284" w:name="_Ref91345059"/>
      <w:bookmarkStart w:id="285" w:name="_Ref91345086"/>
      <w:bookmarkStart w:id="286" w:name="_Ref91345118"/>
      <w:bookmarkStart w:id="287" w:name="_Ref91345155"/>
      <w:bookmarkStart w:id="288" w:name="_Ref91345231"/>
      <w:bookmarkStart w:id="289" w:name="_Ref91345255"/>
      <w:bookmarkStart w:id="290" w:name="_Ref91345295"/>
      <w:bookmarkStart w:id="291" w:name="_Ref91345334"/>
      <w:bookmarkStart w:id="292" w:name="_Ref91345382"/>
      <w:bookmarkStart w:id="293" w:name="_Ref91345415"/>
      <w:r>
        <w:t xml:space="preserve"> </w:t>
      </w:r>
      <w:bookmarkStart w:id="294" w:name="_Toc153792532"/>
      <w:r w:rsidR="004A0D8D">
        <w:t>Solvation Shell</w:t>
      </w:r>
      <w:r w:rsidR="0072373C">
        <w:t xml:space="preserve"> Dynamics</w:t>
      </w:r>
      <w:bookmarkEnd w:id="283"/>
      <w:bookmarkEnd w:id="284"/>
      <w:bookmarkEnd w:id="285"/>
      <w:bookmarkEnd w:id="286"/>
      <w:bookmarkEnd w:id="287"/>
      <w:bookmarkEnd w:id="288"/>
      <w:bookmarkEnd w:id="289"/>
      <w:bookmarkEnd w:id="290"/>
      <w:bookmarkEnd w:id="291"/>
      <w:bookmarkEnd w:id="292"/>
      <w:bookmarkEnd w:id="293"/>
      <w:bookmarkEnd w:id="294"/>
    </w:p>
    <w:p w14:paraId="0D2AE6FD" w14:textId="72EF825C" w:rsidR="00B37424" w:rsidRDefault="00B37424" w:rsidP="0081347C">
      <w:r>
        <w:t>This section to be added soon!</w:t>
      </w:r>
    </w:p>
    <w:p w14:paraId="2FF1AA12" w14:textId="2E72CF88" w:rsidR="00966197" w:rsidRDefault="00966197" w:rsidP="00966197">
      <w:pPr>
        <w:pStyle w:val="Heading2"/>
      </w:pPr>
      <w:r>
        <w:t xml:space="preserve"> </w:t>
      </w:r>
      <w:bookmarkStart w:id="295" w:name="_Toc153792533"/>
      <w:r>
        <w:t>C</w:t>
      </w:r>
      <w:r w:rsidR="001F0914">
        <w:t>haracterizations of Bound Lipids</w:t>
      </w:r>
      <w:bookmarkEnd w:id="295"/>
    </w:p>
    <w:p w14:paraId="2589098F" w14:textId="6E563A08" w:rsidR="000F11D7" w:rsidRDefault="00125185" w:rsidP="00966197">
      <w:pPr>
        <w:jc w:val="both"/>
      </w:pPr>
      <w:r>
        <w:t xml:space="preserve">In cases where bound lipids have been identified, or where the user is interested in characterizing the lipids at a particular site along the protein surface, MOSAICS </w:t>
      </w:r>
      <w:r w:rsidR="000F11D7">
        <w:t>provides</w:t>
      </w:r>
      <w:r>
        <w:t xml:space="preserve"> multiple tools designed to characterize lipids at </w:t>
      </w:r>
      <w:r w:rsidR="00C361A4">
        <w:t>the</w:t>
      </w:r>
      <w:r>
        <w:t xml:space="preserve"> site of interest. Th</w:t>
      </w:r>
      <w:r w:rsidR="00C361A4">
        <w:t>e</w:t>
      </w:r>
      <w:r>
        <w:t>s</w:t>
      </w:r>
      <w:r w:rsidR="00C361A4">
        <w:t>e</w:t>
      </w:r>
      <w:r>
        <w:t xml:space="preserve"> analyses typically focus on a single lipid at once </w:t>
      </w:r>
      <w:r w:rsidR="00C361A4">
        <w:t>(</w:t>
      </w:r>
      <w:r>
        <w:t xml:space="preserve">i.e., only one bound lipid </w:t>
      </w:r>
      <w:r w:rsidR="00E84362">
        <w:t xml:space="preserve">is considered </w:t>
      </w:r>
      <w:r>
        <w:t xml:space="preserve">for a given trajectory </w:t>
      </w:r>
      <w:r w:rsidR="00D04BD1">
        <w:t>frame</w:t>
      </w:r>
      <w:r w:rsidR="00C361A4">
        <w:t xml:space="preserve">) </w:t>
      </w:r>
      <w:r w:rsidR="00D04BD1">
        <w:t>and</w:t>
      </w:r>
      <w:r>
        <w:t xml:space="preserve"> characterize its interactions with the protein as well as other molecules like bulk lipids. Currently supported characterizations include </w:t>
      </w:r>
      <w:r w:rsidR="000F11D7">
        <w:t>variations in the lipid-protein contacts as measured with Contact RMSF. Similarly, the frequency that lipid-protein contacts are formed as well as their average lifetimes can be computed with Contact Kinetics. Likewise, the frequency that lipid-protein salt-bridges and hydrogen bonds are formed and their average lifetimes are also computed with H-bond Kinetics. And finally, other quantities like the number of lipid-protein or lipid-lipid contacts are computed with</w:t>
      </w:r>
      <w:r w:rsidR="00E84362">
        <w:t xml:space="preserve"> </w:t>
      </w:r>
      <w:r w:rsidR="000F11D7">
        <w:t>Lipid Protein Min Dist</w:t>
      </w:r>
      <w:r w:rsidR="00C361A4">
        <w:t>,</w:t>
      </w:r>
      <w:r w:rsidR="000F11D7">
        <w:t xml:space="preserve"> where these quantities are mapped onto the lipid or protein coordinates as appropriate. For each case, the tool supports two options for specifying bound lipids. First, the user can provide the residue number of the target lipid. This is provided with the -resi tag and is useful when a single lipid binds over </w:t>
      </w:r>
      <w:r w:rsidR="00C361A4">
        <w:t>most of</w:t>
      </w:r>
      <w:r w:rsidR="000F11D7">
        <w:t xml:space="preserve"> the simulation. In other cases, where multiple binding events are observed </w:t>
      </w:r>
      <w:r w:rsidR="00E84362">
        <w:t xml:space="preserve">at </w:t>
      </w:r>
      <w:r w:rsidR="000F11D7">
        <w:t xml:space="preserve">a site of interest, the user can specify a binding events file </w:t>
      </w:r>
      <w:r w:rsidR="00E84362">
        <w:t xml:space="preserve">(-be) </w:t>
      </w:r>
      <w:r w:rsidR="000F11D7">
        <w:t>created with 2d Kinetics that is used to identify bound lipids dynamically. Since these to</w:t>
      </w:r>
      <w:r w:rsidR="00E84362">
        <w:t>o</w:t>
      </w:r>
      <w:r w:rsidR="000F11D7">
        <w:t xml:space="preserve">ls focus on a single site of interest, the user must also </w:t>
      </w:r>
      <w:r w:rsidR="00C361A4">
        <w:t>specify</w:t>
      </w:r>
      <w:r w:rsidR="000F11D7">
        <w:t xml:space="preserve"> </w:t>
      </w:r>
      <w:r w:rsidR="00C361A4">
        <w:t>a</w:t>
      </w:r>
      <w:r w:rsidR="000F11D7">
        <w:t xml:space="preserve"> </w:t>
      </w:r>
      <w:r w:rsidR="00E84362">
        <w:t>lattice point</w:t>
      </w:r>
      <w:r w:rsidR="00C361A4">
        <w:t xml:space="preserve"> corresponding to this site</w:t>
      </w:r>
      <w:r w:rsidR="00E84362">
        <w:t xml:space="preserve">, i.e. the </w:t>
      </w:r>
      <w:r w:rsidR="000F11D7">
        <w:t>target x and y</w:t>
      </w:r>
      <w:r w:rsidR="00E84362">
        <w:t xml:space="preserve">, which can be derived by inspecting the mean residence time of the lipids as measured with 2d Kinetics and Binding events analyzer. Here, the </w:t>
      </w:r>
      <w:r w:rsidR="00E84362">
        <w:lastRenderedPageBreak/>
        <w:t xml:space="preserve">site of interest will likely have a large residence time. The user can then identify the lattice point </w:t>
      </w:r>
      <w:r w:rsidR="00C361A4">
        <w:t>corresponding to this site</w:t>
      </w:r>
      <w:r w:rsidR="00E84362">
        <w:t xml:space="preserve"> and provide this information with the -x and -y tags. Each tool will then read the binding events data corresponding to this lattice point when identifying bound lipids for a given trajectory frame. It should be noted that the -resi argument is ignored when a binding events file is provided. </w:t>
      </w:r>
      <w:r w:rsidR="00D040F2">
        <w:t>Moreover, each tool typically maps</w:t>
      </w:r>
      <w:r w:rsidR="00C361A4">
        <w:t xml:space="preserve"> select</w:t>
      </w:r>
      <w:r w:rsidR="00D040F2">
        <w:t xml:space="preserve"> data onto </w:t>
      </w:r>
      <w:r w:rsidR="00C361A4">
        <w:t xml:space="preserve">the </w:t>
      </w:r>
      <w:r w:rsidR="00D040F2">
        <w:t xml:space="preserve">time average </w:t>
      </w:r>
      <w:r w:rsidR="00C361A4">
        <w:t xml:space="preserve">atomic </w:t>
      </w:r>
      <w:r w:rsidR="00D040F2">
        <w:t>coordinates</w:t>
      </w:r>
      <w:r w:rsidR="00C361A4">
        <w:t xml:space="preserve"> which are provided</w:t>
      </w:r>
      <w:r w:rsidR="00D040F2">
        <w:t xml:space="preserve"> for the </w:t>
      </w:r>
      <w:r w:rsidR="00C361A4">
        <w:t xml:space="preserve">target </w:t>
      </w:r>
      <w:r w:rsidR="00D040F2">
        <w:t xml:space="preserve">lipid and protein. </w:t>
      </w:r>
      <w:r w:rsidR="00C361A4">
        <w:t xml:space="preserve">For this reason, the analyses are restricted to a single lipid type for each use, where the lipid type is specified with the -type tag. </w:t>
      </w:r>
      <w:r w:rsidR="00E84362">
        <w:t xml:space="preserve">The remainder of this section is organized so that user-instructions are provided for each tool beginning with Contact RMSF. </w:t>
      </w:r>
    </w:p>
    <w:p w14:paraId="65163174" w14:textId="15F01AC4" w:rsidR="00966197" w:rsidRDefault="00966197" w:rsidP="00E84362">
      <w:pPr>
        <w:ind w:firstLine="720"/>
        <w:jc w:val="both"/>
      </w:pPr>
      <w:r>
        <w:t>Contact RMSF</w:t>
      </w:r>
      <w:r w:rsidR="00B73FAA">
        <w:fldChar w:fldCharType="begin"/>
      </w:r>
      <w:r w:rsidR="00B73FAA">
        <w:instrText xml:space="preserve"> XE "</w:instrText>
      </w:r>
      <w:r w:rsidR="00B73FAA" w:rsidRPr="00F42E43">
        <w:instrText>Contact RMSF</w:instrText>
      </w:r>
      <w:r w:rsidR="00B73FAA">
        <w:instrText xml:space="preserve">" </w:instrText>
      </w:r>
      <w:r w:rsidR="00B73FAA">
        <w:fldChar w:fldCharType="end"/>
      </w:r>
      <w:r>
        <w:t xml:space="preserve"> is an analysis tool used to gauge the stability of contacts formed by each atom of a bound lipid and the protein. In other words, we want to know if a single set of contacts is maintained while the lipid is bound or whether the atom moves to form different interactions with the protein. The degree that a set of contacts is maintained can be quantified by computing an equivalent of the RMSF for the contact space. This is accomplished by computing a contact matrix for a given lipid atom and for each trajectory frame t (</w:t>
      </w:r>
      <w:r>
        <w:fldChar w:fldCharType="begin"/>
      </w:r>
      <w:r>
        <w:instrText xml:space="preserve"> REF _Ref149561614 \h </w:instrText>
      </w:r>
      <w:r>
        <w:fldChar w:fldCharType="separate"/>
      </w:r>
      <w:r w:rsidR="00B957CE">
        <w:t xml:space="preserve">Figure </w:t>
      </w:r>
      <w:r w:rsidR="00B957CE">
        <w:rPr>
          <w:noProof/>
        </w:rPr>
        <w:t>4</w:t>
      </w:r>
      <w:r w:rsidR="00B957CE">
        <w:noBreakHyphen/>
      </w:r>
      <w:r w:rsidR="00B957CE">
        <w:rPr>
          <w:noProof/>
        </w:rPr>
        <w:t>8</w:t>
      </w:r>
      <w:r>
        <w:fldChar w:fldCharType="end"/>
      </w:r>
      <w:r>
        <w:t xml:space="preserve">). </w:t>
      </w:r>
    </w:p>
    <w:p w14:paraId="1F7422D5" w14:textId="77777777" w:rsidR="00966197" w:rsidRDefault="00966197" w:rsidP="00966197">
      <w:pPr>
        <w:keepNext/>
        <w:jc w:val="center"/>
      </w:pPr>
      <w:r>
        <w:rPr>
          <w:noProof/>
        </w:rPr>
        <w:drawing>
          <wp:inline distT="0" distB="0" distL="0" distR="0" wp14:anchorId="431FDCA9" wp14:editId="38612453">
            <wp:extent cx="4206517" cy="2765930"/>
            <wp:effectExtent l="0" t="0" r="0" b="0"/>
            <wp:docPr id="1592000716"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000716" name="Picture 1" descr="A picture containing shape&#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4241840" cy="2789156"/>
                    </a:xfrm>
                    <a:prstGeom prst="rect">
                      <a:avLst/>
                    </a:prstGeom>
                  </pic:spPr>
                </pic:pic>
              </a:graphicData>
            </a:graphic>
          </wp:inline>
        </w:drawing>
      </w:r>
    </w:p>
    <w:p w14:paraId="45690A3D" w14:textId="42F0F8F4" w:rsidR="00966197" w:rsidRDefault="00966197" w:rsidP="00966197">
      <w:pPr>
        <w:pStyle w:val="Caption"/>
        <w:jc w:val="both"/>
      </w:pPr>
      <w:bookmarkStart w:id="296" w:name="_Ref149561614"/>
      <w:r>
        <w:t xml:space="preserve">Figure </w:t>
      </w:r>
      <w:fldSimple w:instr=" STYLEREF 1 \s ">
        <w:r w:rsidR="00B957CE">
          <w:rPr>
            <w:noProof/>
          </w:rPr>
          <w:t>4</w:t>
        </w:r>
      </w:fldSimple>
      <w:r>
        <w:noBreakHyphen/>
      </w:r>
      <w:fldSimple w:instr=" SEQ Figure \* ARABIC \s 1 ">
        <w:r w:rsidR="00B957CE">
          <w:rPr>
            <w:noProof/>
          </w:rPr>
          <w:t>8</w:t>
        </w:r>
      </w:fldSimple>
      <w:bookmarkEnd w:id="296"/>
      <w:r>
        <w:t xml:space="preserve"> Contact matrices for each snapshot t and the time average. Matrices are shown for a single atom of the lipid but in practice, a set is generated for each atom of the bound lipid. </w:t>
      </w:r>
    </w:p>
    <w:p w14:paraId="69BA9D3A" w14:textId="77777777" w:rsidR="00966197" w:rsidRDefault="00966197" w:rsidP="00966197">
      <w:pPr>
        <w:spacing w:after="200"/>
        <w:jc w:val="both"/>
      </w:pPr>
      <w:r>
        <w:t>Here, the elements of C</w:t>
      </w:r>
      <w:r w:rsidRPr="004C7200">
        <w:rPr>
          <w:vertAlign w:val="subscript"/>
        </w:rPr>
        <w:t>t</w:t>
      </w:r>
      <w:r>
        <w:t xml:space="preserve"> specify whether the lipid atom forms a contact with protein atom j in frame t and are thus restricted to values of 0 or 1. Averaging the elements of the trajectory gives: </w:t>
      </w:r>
    </w:p>
    <w:p w14:paraId="372E9675" w14:textId="77777777" w:rsidR="00966197" w:rsidRPr="00382C27" w:rsidRDefault="00000000" w:rsidP="00966197">
      <w:pPr>
        <w:jc w:val="both"/>
        <w:rPr>
          <w:rFonts w:eastAsiaTheme="minorEastAsia"/>
          <w:iCs/>
        </w:rPr>
      </w:pPr>
      <m:oMath>
        <m:eqArr>
          <m:eqArrPr>
            <m:maxDist m:val="1"/>
            <m:ctrlPr>
              <w:rPr>
                <w:rFonts w:ascii="Cambria Math" w:hAnsi="Cambria Math"/>
                <w:i/>
                <w:iCs/>
              </w:rPr>
            </m:ctrlPr>
          </m:eqArrPr>
          <m:e>
            <m:d>
              <m:dPr>
                <m:begChr m:val="⟨"/>
                <m:endChr m:val="⟩"/>
                <m:ctrlPr>
                  <w:rPr>
                    <w:rFonts w:ascii="Cambria Math" w:hAnsi="Cambria Math"/>
                    <w:i/>
                    <w:iCs/>
                  </w:rPr>
                </m:ctrlPr>
              </m:dPr>
              <m:e>
                <m:r>
                  <w:rPr>
                    <w:rFonts w:ascii="Cambria Math" w:hAnsi="Cambria Math"/>
                  </w:rPr>
                  <m:t>c</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nary>
              <m:naryPr>
                <m:chr m:val="∑"/>
                <m:ctrlPr>
                  <w:rPr>
                    <w:rFonts w:ascii="Cambria Math" w:hAnsi="Cambria Math"/>
                    <w:i/>
                    <w:iCs/>
                  </w:rPr>
                </m:ctrlPr>
              </m:naryPr>
              <m:sub>
                <m:r>
                  <w:rPr>
                    <w:rFonts w:ascii="Cambria Math" w:hAnsi="Cambria Math"/>
                  </w:rPr>
                  <m:t>t=1</m:t>
                </m:r>
              </m:sub>
              <m:sup>
                <m:r>
                  <w:rPr>
                    <w:rFonts w:ascii="Cambria Math" w:hAnsi="Cambria Math"/>
                  </w:rPr>
                  <m:t>n</m:t>
                </m:r>
              </m:sup>
              <m:e>
                <m:sSub>
                  <m:sSubPr>
                    <m:ctrlPr>
                      <w:rPr>
                        <w:rFonts w:ascii="Cambria Math" w:hAnsi="Cambria Math"/>
                        <w:i/>
                        <w:iCs/>
                      </w:rPr>
                    </m:ctrlPr>
                  </m:sSubPr>
                  <m:e>
                    <m:r>
                      <w:rPr>
                        <w:rFonts w:ascii="Cambria Math" w:hAnsi="Cambria Math"/>
                      </w:rPr>
                      <m:t>c</m:t>
                    </m:r>
                  </m:e>
                  <m:sub>
                    <m:r>
                      <w:rPr>
                        <w:rFonts w:ascii="Cambria Math" w:hAnsi="Cambria Math"/>
                      </w:rPr>
                      <m:t>t</m:t>
                    </m:r>
                  </m:sub>
                </m:sSub>
              </m:e>
            </m:nary>
            <m:r>
              <w:rPr>
                <w:rFonts w:ascii="Cambria Math" w:hAnsi="Cambria Math"/>
              </w:rPr>
              <m:t xml:space="preserve"> #</m:t>
            </m:r>
            <m:d>
              <m:dPr>
                <m:ctrlPr>
                  <w:rPr>
                    <w:rFonts w:ascii="Cambria Math" w:hAnsi="Cambria Math"/>
                    <w:i/>
                    <w:iCs/>
                  </w:rPr>
                </m:ctrlPr>
              </m:dPr>
              <m:e>
                <m:r>
                  <w:rPr>
                    <w:rFonts w:ascii="Cambria Math" w:hAnsi="Cambria Math"/>
                  </w:rPr>
                  <m:t>1</m:t>
                </m:r>
              </m:e>
            </m:d>
          </m:e>
        </m:eqArr>
      </m:oMath>
      <w:r w:rsidR="00966197">
        <w:t xml:space="preserve"> </w:t>
      </w:r>
    </w:p>
    <w:p w14:paraId="114EDEEC" w14:textId="77777777" w:rsidR="00966197" w:rsidRDefault="00966197" w:rsidP="00966197">
      <w:pPr>
        <w:spacing w:before="200" w:after="200"/>
        <w:jc w:val="both"/>
      </w:pPr>
      <w:r>
        <w:t xml:space="preserve">whose elements now tell the percentage of frames that the contact is present in the trajectory. To get the equivalence of an RMSF for the contact space, we introduce a similarity factor </w:t>
      </w:r>
      <m:oMath>
        <m:sSub>
          <m:sSubPr>
            <m:ctrlPr>
              <w:rPr>
                <w:rFonts w:ascii="Cambria Math" w:hAnsi="Cambria Math"/>
                <w:i/>
                <w:iCs/>
              </w:rPr>
            </m:ctrlPr>
          </m:sSubPr>
          <m:e>
            <m:r>
              <w:rPr>
                <w:rFonts w:ascii="Cambria Math" w:hAnsi="Cambria Math"/>
              </w:rPr>
              <m:t>S</m:t>
            </m:r>
          </m:e>
          <m:sub>
            <m:r>
              <w:rPr>
                <w:rFonts w:ascii="Cambria Math" w:hAnsi="Cambria Math"/>
              </w:rPr>
              <m:t>A,B</m:t>
            </m:r>
          </m:sub>
        </m:sSub>
      </m:oMath>
      <w:r>
        <w:rPr>
          <w:rFonts w:eastAsiaTheme="minorEastAsia"/>
          <w:iCs/>
        </w:rPr>
        <w:t xml:space="preserve"> </w:t>
      </w:r>
      <w:r>
        <w:t xml:space="preserve">that tells how similar, and thus how different, a pair of matrices are. The similarity factor between matrices A and B is given as the percentage of contacts shared by the two matrices: </w:t>
      </w:r>
    </w:p>
    <w:p w14:paraId="19CAC41A" w14:textId="77777777" w:rsidR="00966197" w:rsidRPr="00382C27" w:rsidRDefault="00000000" w:rsidP="00966197">
      <w:pPr>
        <w:jc w:val="both"/>
        <w:rPr>
          <w:rFonts w:eastAsiaTheme="minorEastAsia"/>
          <w:iCs/>
        </w:rPr>
      </w:pPr>
      <m:oMath>
        <m:eqArr>
          <m:eqArrPr>
            <m:maxDist m:val="1"/>
            <m:ctrlPr>
              <w:rPr>
                <w:rFonts w:ascii="Cambria Math" w:hAnsi="Cambria Math"/>
                <w:i/>
                <w:iCs/>
              </w:rPr>
            </m:ctrlPr>
          </m:eqArrPr>
          <m:e>
            <m:sSub>
              <m:sSubPr>
                <m:ctrlPr>
                  <w:rPr>
                    <w:rFonts w:ascii="Cambria Math" w:hAnsi="Cambria Math"/>
                    <w:i/>
                    <w:iCs/>
                  </w:rPr>
                </m:ctrlPr>
              </m:sSubPr>
              <m:e>
                <m:r>
                  <w:rPr>
                    <w:rFonts w:ascii="Cambria Math" w:hAnsi="Cambria Math"/>
                  </w:rPr>
                  <m:t>S</m:t>
                </m:r>
              </m:e>
              <m:sub>
                <m:r>
                  <w:rPr>
                    <w:rFonts w:ascii="Cambria Math" w:hAnsi="Cambria Math"/>
                  </w:rPr>
                  <m:t>A,B</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A∩B</m:t>
                    </m:r>
                  </m:sub>
                </m:sSub>
              </m:num>
              <m:den>
                <m:sSub>
                  <m:sSubPr>
                    <m:ctrlPr>
                      <w:rPr>
                        <w:rFonts w:ascii="Cambria Math" w:hAnsi="Cambria Math"/>
                        <w:i/>
                        <w:iCs/>
                      </w:rPr>
                    </m:ctrlPr>
                  </m:sSubPr>
                  <m:e>
                    <m:r>
                      <w:rPr>
                        <w:rFonts w:ascii="Cambria Math" w:hAnsi="Cambria Math"/>
                      </w:rPr>
                      <m:t>n</m:t>
                    </m:r>
                  </m:e>
                  <m:sub>
                    <m:r>
                      <w:rPr>
                        <w:rFonts w:ascii="Cambria Math" w:hAnsi="Cambria Math"/>
                      </w:rPr>
                      <m:t>A∪B</m:t>
                    </m:r>
                  </m:sub>
                </m:sSub>
              </m:den>
            </m:f>
            <m:r>
              <w:rPr>
                <w:rFonts w:ascii="Cambria Math" w:hAnsi="Cambria Math"/>
              </w:rPr>
              <m:t xml:space="preserve"> #</m:t>
            </m:r>
            <m:d>
              <m:dPr>
                <m:ctrlPr>
                  <w:rPr>
                    <w:rFonts w:ascii="Cambria Math" w:hAnsi="Cambria Math"/>
                    <w:i/>
                    <w:iCs/>
                  </w:rPr>
                </m:ctrlPr>
              </m:dPr>
              <m:e>
                <m:r>
                  <w:rPr>
                    <w:rFonts w:ascii="Cambria Math" w:hAnsi="Cambria Math"/>
                  </w:rPr>
                  <m:t>2</m:t>
                </m:r>
              </m:e>
            </m:d>
          </m:e>
        </m:eqArr>
      </m:oMath>
      <w:r w:rsidR="00966197">
        <w:t xml:space="preserve"> </w:t>
      </w:r>
    </w:p>
    <w:p w14:paraId="12D1CE0C" w14:textId="0F75FDB0" w:rsidR="00966197" w:rsidRDefault="00966197" w:rsidP="00966197">
      <w:pPr>
        <w:spacing w:before="200" w:after="200"/>
        <w:jc w:val="both"/>
      </w:pPr>
      <w:r>
        <w:lastRenderedPageBreak/>
        <w:t xml:space="preserve">where </w:t>
      </w:r>
      <m:oMath>
        <m:sSub>
          <m:sSubPr>
            <m:ctrlPr>
              <w:rPr>
                <w:rFonts w:ascii="Cambria Math" w:hAnsi="Cambria Math"/>
                <w:i/>
                <w:iCs/>
              </w:rPr>
            </m:ctrlPr>
          </m:sSubPr>
          <m:e>
            <m:r>
              <w:rPr>
                <w:rFonts w:ascii="Cambria Math" w:hAnsi="Cambria Math"/>
              </w:rPr>
              <m:t>n</m:t>
            </m:r>
          </m:e>
          <m:sub>
            <m:r>
              <w:rPr>
                <w:rFonts w:ascii="Cambria Math" w:hAnsi="Cambria Math"/>
              </w:rPr>
              <m:t>A∩B</m:t>
            </m:r>
          </m:sub>
        </m:sSub>
      </m:oMath>
      <w:r>
        <w:rPr>
          <w:rFonts w:eastAsiaTheme="minorEastAsia"/>
          <w:iCs/>
        </w:rPr>
        <w:t xml:space="preserve"> is the number of contacts in A and B and </w:t>
      </w:r>
      <m:oMath>
        <m:sSub>
          <m:sSubPr>
            <m:ctrlPr>
              <w:rPr>
                <w:rFonts w:ascii="Cambria Math" w:hAnsi="Cambria Math"/>
                <w:i/>
                <w:iCs/>
              </w:rPr>
            </m:ctrlPr>
          </m:sSubPr>
          <m:e>
            <m:r>
              <w:rPr>
                <w:rFonts w:ascii="Cambria Math" w:hAnsi="Cambria Math"/>
              </w:rPr>
              <m:t>n</m:t>
            </m:r>
          </m:e>
          <m:sub>
            <m:r>
              <w:rPr>
                <w:rFonts w:ascii="Cambria Math" w:hAnsi="Cambria Math"/>
              </w:rPr>
              <m:t>A∪B</m:t>
            </m:r>
          </m:sub>
        </m:sSub>
      </m:oMath>
      <w:r>
        <w:rPr>
          <w:rFonts w:eastAsiaTheme="minorEastAsia"/>
          <w:iCs/>
        </w:rPr>
        <w:t xml:space="preserve"> is the number in A or B. </w:t>
      </w:r>
      <w:r>
        <w:t xml:space="preserve">For example, the matrices for frames 1 and 2 in </w:t>
      </w:r>
      <w:r>
        <w:fldChar w:fldCharType="begin"/>
      </w:r>
      <w:r>
        <w:instrText xml:space="preserve"> REF _Ref149561614 \h </w:instrText>
      </w:r>
      <w:r>
        <w:fldChar w:fldCharType="separate"/>
      </w:r>
      <w:r w:rsidR="00B957CE">
        <w:t xml:space="preserve">Figure </w:t>
      </w:r>
      <w:r w:rsidR="00B957CE">
        <w:rPr>
          <w:noProof/>
        </w:rPr>
        <w:t>4</w:t>
      </w:r>
      <w:r w:rsidR="00B957CE">
        <w:noBreakHyphen/>
      </w:r>
      <w:r w:rsidR="00B957CE">
        <w:rPr>
          <w:noProof/>
        </w:rPr>
        <w:t>8</w:t>
      </w:r>
      <w:r>
        <w:fldChar w:fldCharType="end"/>
      </w:r>
      <w:r>
        <w:t xml:space="preserve"> have a similarity factor of 0.5 since they share 2 contacts </w:t>
      </w:r>
      <m:oMath>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A∩B</m:t>
            </m:r>
          </m:sub>
        </m:sSub>
        <m:r>
          <w:rPr>
            <w:rFonts w:ascii="Cambria Math" w:eastAsiaTheme="minorEastAsia" w:hAnsi="Cambria Math"/>
          </w:rPr>
          <m:t>=2)</m:t>
        </m:r>
      </m:oMath>
      <w:r>
        <w:rPr>
          <w:rFonts w:eastAsiaTheme="minorEastAsia"/>
          <w:iCs/>
        </w:rPr>
        <w:t xml:space="preserve"> </w:t>
      </w:r>
      <w:r>
        <w:t xml:space="preserve">but each contain an additional contact that is not shared </w:t>
      </w:r>
      <m:oMath>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A∪B</m:t>
            </m:r>
          </m:sub>
        </m:sSub>
        <m:r>
          <w:rPr>
            <w:rFonts w:ascii="Cambria Math" w:hAnsi="Cambria Math"/>
          </w:rPr>
          <m:t>=4)</m:t>
        </m:r>
      </m:oMath>
      <w:r>
        <w:t>. Given that S</w:t>
      </w:r>
      <w:r w:rsidRPr="00403E0F">
        <w:rPr>
          <w:vertAlign w:val="subscript"/>
        </w:rPr>
        <w:t xml:space="preserve">A,B </w:t>
      </w:r>
      <w:r>
        <w:t>will vary from 0 to 1, we can define the difference between two matrices as:</w:t>
      </w:r>
    </w:p>
    <w:p w14:paraId="15DA6978" w14:textId="77777777" w:rsidR="00966197" w:rsidRPr="00382C27" w:rsidRDefault="00000000" w:rsidP="00966197">
      <w:pPr>
        <w:jc w:val="both"/>
        <w:rPr>
          <w:rFonts w:eastAsiaTheme="minorEastAsia"/>
          <w:iCs/>
        </w:rPr>
      </w:pPr>
      <m:oMath>
        <m:eqArr>
          <m:eqArrPr>
            <m:maxDist m:val="1"/>
            <m:ctrlPr>
              <w:rPr>
                <w:rFonts w:ascii="Cambria Math" w:eastAsiaTheme="minorEastAsia" w:hAnsi="Cambria Math"/>
                <w:i/>
                <w:iCs/>
              </w:rPr>
            </m:ctrlPr>
          </m:eqArrPr>
          <m:e>
            <m:sSub>
              <m:sSubPr>
                <m:ctrlPr>
                  <w:rPr>
                    <w:rFonts w:ascii="Cambria Math" w:hAnsi="Cambria Math"/>
                    <w:i/>
                    <w:iCs/>
                  </w:rPr>
                </m:ctrlPr>
              </m:sSubPr>
              <m:e>
                <m:r>
                  <w:rPr>
                    <w:rFonts w:ascii="Cambria Math" w:hAnsi="Cambria Math"/>
                  </w:rPr>
                  <m:t>∆</m:t>
                </m:r>
              </m:e>
              <m:sub>
                <m:r>
                  <w:rPr>
                    <w:rFonts w:ascii="Cambria Math" w:hAnsi="Cambria Math"/>
                  </w:rPr>
                  <m:t>A,B</m:t>
                </m:r>
              </m:sub>
            </m:sSub>
            <m:r>
              <w:rPr>
                <w:rFonts w:ascii="Cambria Math" w:hAnsi="Cambria Math"/>
              </w:rPr>
              <m:t xml:space="preserve"> =1-</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A∩B</m:t>
                    </m:r>
                  </m:sub>
                </m:sSub>
              </m:num>
              <m:den>
                <m:sSub>
                  <m:sSubPr>
                    <m:ctrlPr>
                      <w:rPr>
                        <w:rFonts w:ascii="Cambria Math" w:hAnsi="Cambria Math"/>
                        <w:i/>
                        <w:iCs/>
                      </w:rPr>
                    </m:ctrlPr>
                  </m:sSubPr>
                  <m:e>
                    <m:r>
                      <w:rPr>
                        <w:rFonts w:ascii="Cambria Math" w:hAnsi="Cambria Math"/>
                      </w:rPr>
                      <m:t>n</m:t>
                    </m:r>
                  </m:e>
                  <m:sub>
                    <m:r>
                      <w:rPr>
                        <w:rFonts w:ascii="Cambria Math" w:hAnsi="Cambria Math"/>
                      </w:rPr>
                      <m:t>A∪B</m:t>
                    </m:r>
                  </m:sub>
                </m:sSub>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iCs/>
                  </w:rPr>
                </m:ctrlPr>
              </m:dPr>
              <m:e>
                <m:r>
                  <w:rPr>
                    <w:rFonts w:ascii="Cambria Math" w:eastAsiaTheme="minorEastAsia" w:hAnsi="Cambria Math"/>
                  </w:rPr>
                  <m:t>3</m:t>
                </m:r>
              </m:e>
            </m:d>
            <m:ctrlPr>
              <w:rPr>
                <w:rFonts w:ascii="Cambria Math" w:hAnsi="Cambria Math"/>
                <w:i/>
                <w:iCs/>
              </w:rPr>
            </m:ctrlPr>
          </m:e>
        </m:eqArr>
      </m:oMath>
      <w:r w:rsidR="00966197">
        <w:t xml:space="preserve"> </w:t>
      </w:r>
    </w:p>
    <w:p w14:paraId="770CE287" w14:textId="77777777" w:rsidR="00966197" w:rsidRDefault="00966197" w:rsidP="00966197">
      <w:pPr>
        <w:spacing w:before="200" w:after="200"/>
        <w:jc w:val="both"/>
      </w:pPr>
      <w:r>
        <w:t xml:space="preserve">such that a </w:t>
      </w:r>
      <m:oMath>
        <m:sSub>
          <m:sSubPr>
            <m:ctrlPr>
              <w:rPr>
                <w:rFonts w:ascii="Cambria Math" w:hAnsi="Cambria Math"/>
                <w:i/>
                <w:iCs/>
              </w:rPr>
            </m:ctrlPr>
          </m:sSubPr>
          <m:e>
            <m:r>
              <w:rPr>
                <w:rFonts w:ascii="Cambria Math" w:hAnsi="Cambria Math"/>
              </w:rPr>
              <m:t>∆</m:t>
            </m:r>
          </m:e>
          <m:sub>
            <m:r>
              <w:rPr>
                <w:rFonts w:ascii="Cambria Math" w:hAnsi="Cambria Math"/>
              </w:rPr>
              <m:t>A,B</m:t>
            </m:r>
          </m:sub>
        </m:sSub>
      </m:oMath>
      <w:r>
        <w:rPr>
          <w:rFonts w:eastAsiaTheme="minorEastAsia"/>
          <w:iCs/>
        </w:rPr>
        <w:t xml:space="preserve"> equals</w:t>
      </w:r>
      <w:r>
        <w:t xml:space="preserve"> 0 when the matrices have the same set of contacts and 1 when there are no shared contacts. With a distance defined between contact matrices, the contact RMSF can be computed as: </w:t>
      </w:r>
    </w:p>
    <w:p w14:paraId="445B4F40" w14:textId="77777777" w:rsidR="00966197" w:rsidRPr="00382C27" w:rsidRDefault="00000000" w:rsidP="00966197">
      <w:pPr>
        <w:jc w:val="both"/>
        <w:rPr>
          <w:rFonts w:eastAsiaTheme="minorEastAsia"/>
          <w:iCs/>
        </w:rPr>
      </w:pPr>
      <m:oMathPara>
        <m:oMath>
          <m:eqArr>
            <m:eqArrPr>
              <m:maxDist m:val="1"/>
              <m:ctrlPr>
                <w:rPr>
                  <w:rFonts w:ascii="Cambria Math" w:hAnsi="Cambria Math"/>
                  <w:i/>
                  <w:iCs/>
                </w:rPr>
              </m:ctrlPr>
            </m:eqArrPr>
            <m:e>
              <m:sSub>
                <m:sSubPr>
                  <m:ctrlPr>
                    <w:rPr>
                      <w:rFonts w:ascii="Cambria Math" w:hAnsi="Cambria Math"/>
                      <w:i/>
                      <w:iCs/>
                    </w:rPr>
                  </m:ctrlPr>
                </m:sSubPr>
                <m:e>
                  <m:r>
                    <w:rPr>
                      <w:rFonts w:ascii="Cambria Math" w:hAnsi="Cambria Math"/>
                    </w:rPr>
                    <m:t>c</m:t>
                  </m:r>
                </m:e>
                <m:sub>
                  <m:r>
                    <w:rPr>
                      <w:rFonts w:ascii="Cambria Math" w:hAnsi="Cambria Math"/>
                    </w:rPr>
                    <m:t>rmsf</m:t>
                  </m:r>
                </m:sub>
              </m:sSub>
              <m:r>
                <w:rPr>
                  <w:rFonts w:ascii="Cambria Math" w:hAnsi="Cambria Math"/>
                </w:rPr>
                <m:t>=</m:t>
              </m:r>
              <m:rad>
                <m:radPr>
                  <m:degHide m:val="1"/>
                  <m:ctrlPr>
                    <w:rPr>
                      <w:rFonts w:ascii="Cambria Math" w:hAnsi="Cambria Math"/>
                      <w:i/>
                      <w:iCs/>
                    </w:rPr>
                  </m:ctrlPr>
                </m:radPr>
                <m:deg/>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ctrlPr>
                        <w:rPr>
                          <w:rFonts w:ascii="Cambria Math" w:hAnsi="Cambria Math"/>
                          <w:i/>
                          <w:iCs/>
                        </w:rPr>
                      </m:ctrlPr>
                    </m:naryPr>
                    <m:sub>
                      <m:r>
                        <w:rPr>
                          <w:rFonts w:ascii="Cambria Math" w:hAnsi="Cambria Math"/>
                        </w:rPr>
                        <m:t>t=1</m:t>
                      </m:r>
                    </m:sub>
                    <m:sup>
                      <m:r>
                        <w:rPr>
                          <w:rFonts w:ascii="Cambria Math" w:hAnsi="Cambria Math"/>
                        </w:rPr>
                        <m:t>n</m:t>
                      </m:r>
                    </m:sup>
                    <m:e>
                      <m:sSubSup>
                        <m:sSubSupPr>
                          <m:ctrlPr>
                            <w:rPr>
                              <w:rFonts w:ascii="Cambria Math" w:hAnsi="Cambria Math"/>
                              <w:i/>
                              <w:iCs/>
                            </w:rPr>
                          </m:ctrlPr>
                        </m:sSubSupPr>
                        <m:e>
                          <m:r>
                            <w:rPr>
                              <w:rFonts w:ascii="Cambria Math" w:hAnsi="Cambria Math"/>
                            </w:rPr>
                            <m:t>∆</m:t>
                          </m:r>
                        </m:e>
                        <m:sub>
                          <m:r>
                            <w:rPr>
                              <w:rFonts w:ascii="Cambria Math" w:hAnsi="Cambria Math"/>
                            </w:rPr>
                            <m:t>t,</m:t>
                          </m:r>
                          <m:d>
                            <m:dPr>
                              <m:begChr m:val="⟨"/>
                              <m:endChr m:val="⟩"/>
                              <m:ctrlPr>
                                <w:rPr>
                                  <w:rFonts w:ascii="Cambria Math" w:hAnsi="Cambria Math"/>
                                  <w:i/>
                                  <w:iCs/>
                                </w:rPr>
                              </m:ctrlPr>
                            </m:dPr>
                            <m:e>
                              <m:r>
                                <w:rPr>
                                  <w:rFonts w:ascii="Cambria Math" w:hAnsi="Cambria Math"/>
                                </w:rPr>
                                <m:t>c</m:t>
                              </m:r>
                            </m:e>
                          </m:d>
                        </m:sub>
                        <m:sup>
                          <m:r>
                            <w:rPr>
                              <w:rFonts w:ascii="Cambria Math" w:hAnsi="Cambria Math"/>
                            </w:rPr>
                            <m:t>2</m:t>
                          </m:r>
                        </m:sup>
                      </m:sSubSup>
                    </m:e>
                  </m:nary>
                </m:e>
              </m:rad>
              <m:r>
                <w:rPr>
                  <w:rFonts w:ascii="Cambria Math" w:hAnsi="Cambria Math"/>
                </w:rPr>
                <m:t>#</m:t>
              </m:r>
              <m:d>
                <m:dPr>
                  <m:ctrlPr>
                    <w:rPr>
                      <w:rFonts w:ascii="Cambria Math" w:hAnsi="Cambria Math"/>
                      <w:i/>
                      <w:iCs/>
                    </w:rPr>
                  </m:ctrlPr>
                </m:dPr>
                <m:e>
                  <m:r>
                    <w:rPr>
                      <w:rFonts w:ascii="Cambria Math" w:hAnsi="Cambria Math"/>
                    </w:rPr>
                    <m:t>4</m:t>
                  </m:r>
                </m:e>
              </m:d>
            </m:e>
          </m:eqArr>
        </m:oMath>
      </m:oMathPara>
    </w:p>
    <w:p w14:paraId="7DFC2DFA" w14:textId="77777777" w:rsidR="00966197" w:rsidRDefault="00966197" w:rsidP="00966197">
      <w:pPr>
        <w:spacing w:before="200"/>
        <w:jc w:val="both"/>
      </w:pPr>
      <w:r>
        <w:t xml:space="preserve">where n gives the number of frames analyzed in the trajectory. The contact RMSF thus gives the average distance between the contact matrices and the time average contact matrix. It then stands to reason, that for a perfectly stable set of interactions, the profiles for each frame will be identical to their average giving an average distance of 0. When this is not the case, and the lipid atom explores different interactions with the protein, the contact RMSF will grow but not to exceed a value of 1. </w:t>
      </w:r>
    </w:p>
    <w:p w14:paraId="4E7CC6F5" w14:textId="4D193527" w:rsidR="00966197" w:rsidRDefault="00966197" w:rsidP="00966197">
      <w:pPr>
        <w:ind w:firstLine="720"/>
        <w:jc w:val="both"/>
      </w:pPr>
      <w:r>
        <w:t>To use the program, the user must specify the residue id of the bound lipid. This is accomplished using the -resi tag</w:t>
      </w:r>
      <w:r w:rsidR="00D040F2">
        <w:t xml:space="preserve"> (</w:t>
      </w:r>
      <w:r w:rsidR="007857AD">
        <w:t>alternatively</w:t>
      </w:r>
      <w:r w:rsidR="00D040F2">
        <w:t xml:space="preserve"> use -be, -x,</w:t>
      </w:r>
      <w:r w:rsidR="007857AD">
        <w:t xml:space="preserve"> </w:t>
      </w:r>
      <w:r w:rsidR="00D040F2">
        <w:t>-y, and -type for a dynamic lipid selection)</w:t>
      </w:r>
      <w:r>
        <w:t>. Additionally, the user must specify which atoms to include in the contact matrix. This is typically given as the protein atoms. However, the selection can be customized, for example, to exclude hydrogen atoms. The exact atoms to include are thus provided using an atom selection text via the -sel tag. Contacts are then counted as any atom pair within a user-specified distance of each other. The contact cutoff is thus provided with the -cdist tag</w:t>
      </w:r>
      <w:r w:rsidR="00D91616">
        <w:t xml:space="preserve"> (nm)</w:t>
      </w:r>
      <w:r>
        <w:t xml:space="preserve">. An example of the run commands used with Contact RMSF is now provided: </w:t>
      </w:r>
    </w:p>
    <w:p w14:paraId="23E977A7" w14:textId="77777777" w:rsidR="00966197" w:rsidRDefault="00966197" w:rsidP="00966197">
      <w:pPr>
        <w:jc w:val="both"/>
      </w:pPr>
    </w:p>
    <w:p w14:paraId="4EA0028E" w14:textId="77777777" w:rsidR="00966197" w:rsidRDefault="00966197" w:rsidP="00966197">
      <w:pPr>
        <w:jc w:val="both"/>
        <w:rPr>
          <w:i/>
          <w:iCs/>
        </w:rPr>
      </w:pPr>
      <w:r w:rsidRPr="00EE4D1C">
        <w:rPr>
          <w:i/>
          <w:iCs/>
        </w:rPr>
        <w:t xml:space="preserve">$ mpirun -n 100 contact_rmsf_mpi -traj traj.xtc -ref </w:t>
      </w:r>
      <w:r>
        <w:rPr>
          <w:i/>
          <w:iCs/>
        </w:rPr>
        <w:t>ref</w:t>
      </w:r>
      <w:r w:rsidRPr="00EE4D1C">
        <w:rPr>
          <w:i/>
          <w:iCs/>
        </w:rPr>
        <w:t xml:space="preserve">.gro -resi 39830 -crmsf resi_39830.pdb -cdist 0.6 -sel prot.sel </w:t>
      </w:r>
    </w:p>
    <w:p w14:paraId="6B8EE6F6" w14:textId="77777777" w:rsidR="00966197" w:rsidRDefault="00966197" w:rsidP="00966197">
      <w:pPr>
        <w:jc w:val="both"/>
        <w:rPr>
          <w:i/>
          <w:iCs/>
        </w:rPr>
      </w:pPr>
    </w:p>
    <w:p w14:paraId="643F625A" w14:textId="3764BDB3" w:rsidR="00966197" w:rsidRDefault="00966197" w:rsidP="00966197">
      <w:pPr>
        <w:jc w:val="both"/>
        <w:rPr>
          <w:i/>
          <w:iCs/>
        </w:rPr>
      </w:pPr>
      <w:r>
        <w:rPr>
          <w:i/>
          <w:iCs/>
        </w:rPr>
        <w:t xml:space="preserve">Output from Contacts RMSF include a PDB file (-crmsf) with the time average protein coordinates and the same for the bound lipid specified with -resi. The contact RMSF is thus projected onto the lipid coordinates via the B-factor and can be viewed with programs like PyMOL or VMD. An example of the data generated with Contacts RMSF is shown in </w:t>
      </w:r>
      <w:r>
        <w:rPr>
          <w:i/>
          <w:iCs/>
        </w:rPr>
        <w:fldChar w:fldCharType="begin"/>
      </w:r>
      <w:r>
        <w:rPr>
          <w:i/>
          <w:iCs/>
        </w:rPr>
        <w:instrText xml:space="preserve"> REF _Ref149561856 \h </w:instrText>
      </w:r>
      <w:r>
        <w:rPr>
          <w:i/>
          <w:iCs/>
        </w:rPr>
      </w:r>
      <w:r>
        <w:rPr>
          <w:i/>
          <w:iCs/>
        </w:rPr>
        <w:fldChar w:fldCharType="separate"/>
      </w:r>
      <w:r w:rsidR="00B957CE">
        <w:t xml:space="preserve">Figure </w:t>
      </w:r>
      <w:r w:rsidR="00B957CE">
        <w:rPr>
          <w:noProof/>
        </w:rPr>
        <w:t>4</w:t>
      </w:r>
      <w:r w:rsidR="00B957CE">
        <w:noBreakHyphen/>
      </w:r>
      <w:r w:rsidR="00B957CE">
        <w:rPr>
          <w:noProof/>
        </w:rPr>
        <w:t>9</w:t>
      </w:r>
      <w:r>
        <w:rPr>
          <w:i/>
          <w:iCs/>
        </w:rPr>
        <w:fldChar w:fldCharType="end"/>
      </w:r>
      <w:r>
        <w:rPr>
          <w:i/>
          <w:iCs/>
        </w:rPr>
        <w:t xml:space="preserve">. </w:t>
      </w:r>
    </w:p>
    <w:p w14:paraId="6EAD019E" w14:textId="77777777" w:rsidR="00966197" w:rsidRDefault="00966197" w:rsidP="00966197">
      <w:pPr>
        <w:keepNext/>
        <w:jc w:val="both"/>
      </w:pPr>
      <w:r>
        <w:rPr>
          <w:i/>
          <w:iCs/>
        </w:rPr>
        <w:lastRenderedPageBreak/>
        <w:t xml:space="preserve">  </w:t>
      </w:r>
      <w:r>
        <w:rPr>
          <w:i/>
          <w:iCs/>
          <w:noProof/>
        </w:rPr>
        <w:drawing>
          <wp:inline distT="0" distB="0" distL="0" distR="0" wp14:anchorId="01BB5155" wp14:editId="0A2BE0CE">
            <wp:extent cx="5943600" cy="5337175"/>
            <wp:effectExtent l="0" t="0" r="0" b="0"/>
            <wp:docPr id="1224839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839771" name="Picture 1224839771"/>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943600" cy="5337175"/>
                    </a:xfrm>
                    <a:prstGeom prst="rect">
                      <a:avLst/>
                    </a:prstGeom>
                  </pic:spPr>
                </pic:pic>
              </a:graphicData>
            </a:graphic>
          </wp:inline>
        </w:drawing>
      </w:r>
    </w:p>
    <w:p w14:paraId="35D5098C" w14:textId="283F6EF2" w:rsidR="00966197" w:rsidRPr="001F0914" w:rsidRDefault="00966197" w:rsidP="001F0914">
      <w:pPr>
        <w:pStyle w:val="Caption"/>
        <w:jc w:val="both"/>
        <w:rPr>
          <w:i w:val="0"/>
          <w:iCs w:val="0"/>
        </w:rPr>
      </w:pPr>
      <w:bookmarkStart w:id="297" w:name="_Ref149561856"/>
      <w:r>
        <w:t xml:space="preserve">Figure </w:t>
      </w:r>
      <w:fldSimple w:instr=" STYLEREF 1 \s ">
        <w:r w:rsidR="00B957CE">
          <w:rPr>
            <w:noProof/>
          </w:rPr>
          <w:t>4</w:t>
        </w:r>
      </w:fldSimple>
      <w:r>
        <w:noBreakHyphen/>
      </w:r>
      <w:fldSimple w:instr=" SEQ Figure \* ARABIC \s 1 ">
        <w:r w:rsidR="00B957CE">
          <w:rPr>
            <w:noProof/>
          </w:rPr>
          <w:t>9</w:t>
        </w:r>
      </w:fldSimple>
      <w:bookmarkEnd w:id="297"/>
      <w:r>
        <w:t xml:space="preserve"> Contact RMSF projected onto</w:t>
      </w:r>
      <w:r w:rsidR="00D91616">
        <w:t xml:space="preserve"> </w:t>
      </w:r>
      <w:r w:rsidR="00A72868">
        <w:t>each lipid</w:t>
      </w:r>
      <w:r>
        <w:t xml:space="preserve"> atom of a bound POPC molecule. Here we can see that the acyl chain on the right forms the most stable contacts and that the acyl chain tips are the most dynamic. This result is corroborated by showing contacts (yellow dashed lines) between atoms whose frequency is greater than 15%. Here, the dash radius is proportional to the frequency of the contac</w:t>
      </w:r>
      <w:r w:rsidR="00D91616">
        <w:t>t. Details, shown for computing these contacts are given below</w:t>
      </w:r>
      <w:r>
        <w:t xml:space="preserve"> </w:t>
      </w:r>
      <w:r w:rsidR="00D91616">
        <w:t>with the Contacts Kinetics tool</w:t>
      </w:r>
      <w:r>
        <w:t xml:space="preserve">.  </w:t>
      </w:r>
    </w:p>
    <w:p w14:paraId="48DC0D2F" w14:textId="17D710A1" w:rsidR="00966197" w:rsidRPr="00081B0B" w:rsidRDefault="00966197" w:rsidP="001F0914">
      <w:pPr>
        <w:pStyle w:val="ListParagraph"/>
        <w:ind w:left="0" w:firstLine="720"/>
        <w:contextualSpacing w:val="0"/>
        <w:jc w:val="both"/>
      </w:pPr>
      <w:r>
        <w:t>Contacts Kinetics</w:t>
      </w:r>
      <w:r w:rsidR="00B73FAA">
        <w:fldChar w:fldCharType="begin"/>
      </w:r>
      <w:r w:rsidR="00B73FAA">
        <w:instrText xml:space="preserve"> XE "</w:instrText>
      </w:r>
      <w:r w:rsidR="00B73FAA" w:rsidRPr="0010050F">
        <w:instrText>Contacts Kinetics</w:instrText>
      </w:r>
      <w:r w:rsidR="00B73FAA">
        <w:instrText xml:space="preserve">" </w:instrText>
      </w:r>
      <w:r w:rsidR="00B73FAA">
        <w:fldChar w:fldCharType="end"/>
      </w:r>
      <w:r>
        <w:t xml:space="preserve"> is an analysis tool used for computing the mean lifetime of contacts between a target lipid and the protein atoms. This analysis assumes that a lipid is bound to the protein, the residue id of which is specified by the user via the -resi tag</w:t>
      </w:r>
      <w:r w:rsidR="00A72868">
        <w:t xml:space="preserve"> (alternatively use -be, -x, -y, and -type for a dynamic lipid selection)</w:t>
      </w:r>
      <w:r>
        <w:t>. Like with</w:t>
      </w:r>
      <w:r w:rsidR="00A72868">
        <w:t xml:space="preserve"> other tools considered in this section</w:t>
      </w:r>
      <w:r>
        <w:t xml:space="preserve">, the residue id used here corresponds to the internal numbering scheme used by MosAT. The user is thus encouraged to check their selection using the Atom Select program and the -o option. With a target lipid specified, Contacts Kinetics will compute a contact matrix between the atoms of this lipid and the protein atoms. This matrix thus contains the target lipid atoms on one axis and the protein atoms on the other where 1 indicates that the contact is formed and 0 is specified otherwise. To save space, contact matrices are not stored, </w:t>
      </w:r>
      <w:r>
        <w:lastRenderedPageBreak/>
        <w:t xml:space="preserve">but instead a list of atom indices for the lipid and protein atom of each contact. The process of finding contacts is parallelized with the workload distributed over the trajectory frames. Given this approach, contacts data are written to a temporary file corresponding to the MPI core. These files are later merged to form a complete list of contacts formed over the trajectory. Once the contacts have been identified, the parallelization scheme is switched to cover the protein atoms. In this process, the contacts data is processed, and the average lifetime of each contact is computed. Here the contacts data is processed using a noise filter to reduce noise caused by thermal fluctuations. The noise filter used encompasses 2N+1 trajectory frames where N (the half-width) is set by the user with the -range tag and the </w:t>
      </w:r>
      <w:r w:rsidRPr="00A330C8">
        <w:t>significance threshold</w:t>
      </w:r>
      <w:r>
        <w:t xml:space="preserve"> </w:t>
      </w:r>
      <m:oMath>
        <m:r>
          <w:rPr>
            <w:rFonts w:ascii="Cambria Math" w:hAnsi="Cambria Math"/>
          </w:rPr>
          <m:t>ω</m:t>
        </m:r>
      </m:oMath>
      <w:r>
        <w:rPr>
          <w:rFonts w:eastAsiaTheme="minorEastAsia"/>
        </w:rPr>
        <w:t xml:space="preserve"> is hard coded as 0.5. Once computed, the lifetimes are collected and normalized to give the average lifetime of each contact pair. </w:t>
      </w:r>
    </w:p>
    <w:p w14:paraId="3CF2AF4C"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Output from Contacts Kinetics includes a histogram of the contact lifetimes which is written to a file whose name is specified using the -ck tag. In addition to this histogram, a PDB file with the time average protein coordinates and the average coordinates for the target lipid is generated. This file is given the same name as specified with -ck but with the .pdb extension. These time average coordinates are useful when paired with a list of selection commands, also provided, that can be used with PyMol to indicate the contacts via distance measurements. This list of selection commands is sorted with the contacts whose lifetime is largest appearing at the top of the list. With this approach, the user can choose to show only contacts whose lifetime exceeds a threshold value. Additionally, a second list is provided where the selection commands are organized by the frequency in which the contacts are formed. This enables the user to show contacts that are consistently formed but whose lifetime may be short. Both lists are written to separate output files whose name is derived from -ck but with the </w:t>
      </w:r>
      <w:r w:rsidRPr="00DF7E10">
        <w:rPr>
          <w:rFonts w:eastAsiaTheme="minorEastAsia"/>
        </w:rPr>
        <w:t>_contacts_dwell_t.</w:t>
      </w:r>
      <w:r>
        <w:rPr>
          <w:rFonts w:eastAsiaTheme="minorEastAsia"/>
        </w:rPr>
        <w:t xml:space="preserve">pml and </w:t>
      </w:r>
      <w:r w:rsidRPr="00DF7E10">
        <w:rPr>
          <w:rFonts w:eastAsiaTheme="minorEastAsia"/>
        </w:rPr>
        <w:t>_contacts_freq.</w:t>
      </w:r>
      <w:r>
        <w:rPr>
          <w:rFonts w:eastAsiaTheme="minorEastAsia"/>
        </w:rPr>
        <w:t xml:space="preserve">pml appendages, respectively. For both cases, the contacts are shown as dashed lines with PyMOL. The radius of the dashes is set proportional to the contact dwell time or the frequency thus indicating the importance of each contact. The dash radius is thus computed as: </w:t>
      </w:r>
    </w:p>
    <w:p w14:paraId="453BCDAD" w14:textId="77777777" w:rsidR="00966197" w:rsidRPr="00A15094" w:rsidRDefault="00000000" w:rsidP="00966197">
      <w:pPr>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r=t</m:t>
              </m:r>
              <m:d>
                <m:dPr>
                  <m:ctrlPr>
                    <w:rPr>
                      <w:rFonts w:ascii="Cambria Math" w:eastAsiaTheme="minorEastAsia" w:hAnsi="Cambria Math"/>
                      <w:i/>
                    </w:rPr>
                  </m:ctrlPr>
                </m:dPr>
                <m:e>
                  <m:r>
                    <w:rPr>
                      <w:rFonts w:ascii="Cambria Math" w:eastAsiaTheme="minorEastAsia" w:hAnsi="Cambria Math"/>
                    </w:rPr>
                    <m:t>max-min</m:t>
                  </m:r>
                </m:e>
              </m:d>
              <m:r>
                <w:rPr>
                  <w:rFonts w:ascii="Cambria Math" w:eastAsiaTheme="minorEastAsia" w:hAnsi="Cambria Math"/>
                </w:rPr>
                <m:t>+min #</m:t>
              </m:r>
              <m:d>
                <m:dPr>
                  <m:ctrlPr>
                    <w:rPr>
                      <w:rFonts w:ascii="Cambria Math" w:eastAsiaTheme="minorEastAsia" w:hAnsi="Cambria Math"/>
                      <w:i/>
                    </w:rPr>
                  </m:ctrlPr>
                </m:dPr>
                <m:e>
                  <m:r>
                    <w:rPr>
                      <w:rFonts w:ascii="Cambria Math" w:eastAsiaTheme="minorEastAsia" w:hAnsi="Cambria Math"/>
                    </w:rPr>
                    <m:t>1</m:t>
                  </m:r>
                </m:e>
              </m:d>
            </m:e>
          </m:eqArr>
        </m:oMath>
      </m:oMathPara>
    </w:p>
    <w:p w14:paraId="224E423D" w14:textId="77777777" w:rsidR="00966197" w:rsidRDefault="00966197" w:rsidP="00966197">
      <w:pPr>
        <w:spacing w:before="200" w:after="200"/>
        <w:jc w:val="both"/>
        <w:rPr>
          <w:rFonts w:eastAsiaTheme="minorEastAsia"/>
        </w:rPr>
      </w:pPr>
      <w:r>
        <w:rPr>
          <w:rFonts w:eastAsiaTheme="minorEastAsia"/>
        </w:rPr>
        <w:t xml:space="preserve">or </w:t>
      </w:r>
    </w:p>
    <w:p w14:paraId="2F4FD037" w14:textId="77777777" w:rsidR="00966197" w:rsidRPr="00A15094" w:rsidRDefault="00000000" w:rsidP="00966197">
      <w:pPr>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r=f</m:t>
              </m:r>
              <m:d>
                <m:dPr>
                  <m:ctrlPr>
                    <w:rPr>
                      <w:rFonts w:ascii="Cambria Math" w:eastAsiaTheme="minorEastAsia" w:hAnsi="Cambria Math"/>
                      <w:i/>
                    </w:rPr>
                  </m:ctrlPr>
                </m:dPr>
                <m:e>
                  <m:r>
                    <w:rPr>
                      <w:rFonts w:ascii="Cambria Math" w:eastAsiaTheme="minorEastAsia" w:hAnsi="Cambria Math"/>
                    </w:rPr>
                    <m:t>max-min</m:t>
                  </m:r>
                </m:e>
              </m:d>
              <m:r>
                <w:rPr>
                  <w:rFonts w:ascii="Cambria Math" w:eastAsiaTheme="minorEastAsia" w:hAnsi="Cambria Math"/>
                </w:rPr>
                <m:t>+min #</m:t>
              </m:r>
              <m:d>
                <m:dPr>
                  <m:ctrlPr>
                    <w:rPr>
                      <w:rFonts w:ascii="Cambria Math" w:eastAsiaTheme="minorEastAsia" w:hAnsi="Cambria Math"/>
                      <w:i/>
                    </w:rPr>
                  </m:ctrlPr>
                </m:dPr>
                <m:e>
                  <m:r>
                    <w:rPr>
                      <w:rFonts w:ascii="Cambria Math" w:eastAsiaTheme="minorEastAsia" w:hAnsi="Cambria Math"/>
                    </w:rPr>
                    <m:t>2</m:t>
                  </m:r>
                </m:e>
              </m:d>
            </m:e>
          </m:eqArr>
        </m:oMath>
      </m:oMathPara>
    </w:p>
    <w:p w14:paraId="23F38E59" w14:textId="38BD8F79" w:rsidR="00966197" w:rsidRDefault="00966197" w:rsidP="00966197">
      <w:pPr>
        <w:spacing w:before="200" w:after="200"/>
        <w:jc w:val="both"/>
        <w:rPr>
          <w:rFonts w:eastAsiaTheme="minorEastAsia"/>
        </w:rPr>
      </w:pPr>
      <w:r>
        <w:rPr>
          <w:rFonts w:eastAsiaTheme="minorEastAsia"/>
        </w:rPr>
        <w:t>where t and f refer to the mean dwell time or frequency of the contact, respectively (</w:t>
      </w:r>
      <w:r>
        <w:rPr>
          <w:rFonts w:eastAsiaTheme="minorEastAsia"/>
        </w:rPr>
        <w:fldChar w:fldCharType="begin"/>
      </w:r>
      <w:r>
        <w:rPr>
          <w:rFonts w:eastAsiaTheme="minorEastAsia"/>
        </w:rPr>
        <w:instrText xml:space="preserve"> REF _Ref149570791 \h </w:instrText>
      </w:r>
      <w:r>
        <w:rPr>
          <w:rFonts w:eastAsiaTheme="minorEastAsia"/>
        </w:rPr>
      </w:r>
      <w:r>
        <w:rPr>
          <w:rFonts w:eastAsiaTheme="minorEastAsia"/>
        </w:rPr>
        <w:fldChar w:fldCharType="separate"/>
      </w:r>
      <w:r w:rsidR="00B957CE">
        <w:t xml:space="preserve">Figure </w:t>
      </w:r>
      <w:r w:rsidR="00B957CE">
        <w:rPr>
          <w:noProof/>
        </w:rPr>
        <w:t>4</w:t>
      </w:r>
      <w:r w:rsidR="00B957CE">
        <w:noBreakHyphen/>
      </w:r>
      <w:r w:rsidR="00B957CE">
        <w:rPr>
          <w:noProof/>
        </w:rPr>
        <w:t>10</w:t>
      </w:r>
      <w:r>
        <w:rPr>
          <w:rFonts w:eastAsiaTheme="minorEastAsia"/>
        </w:rPr>
        <w:fldChar w:fldCharType="end"/>
      </w:r>
      <w:r>
        <w:rPr>
          <w:rFonts w:eastAsiaTheme="minorEastAsia"/>
        </w:rPr>
        <w:t xml:space="preserve">). Taking this approach lets the user set the maximum thickness of the dashes as well as the minimum using the -max and -min tags. The user can also dictate at what frequency or dwell time the radius should reach zero. For example, the user may wish to view only the contacts whose frequency exceeds 15%. In this case, the user would want the radius to approach 0 at f=0.15. Then, all contacts whose frequency is less than 0.15 would have a negative radius and would be excluded from the resulting output. To achieve such a result, a value of -min should be computed as: </w:t>
      </w:r>
    </w:p>
    <w:p w14:paraId="51A8A0EE" w14:textId="77777777" w:rsidR="00966197" w:rsidRPr="00D63199" w:rsidRDefault="00000000" w:rsidP="00966197">
      <w:pPr>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min=</m:t>
              </m:r>
              <m:f>
                <m:fPr>
                  <m:ctrlPr>
                    <w:rPr>
                      <w:rFonts w:ascii="Cambria Math" w:eastAsiaTheme="minorEastAsia" w:hAnsi="Cambria Math"/>
                      <w:i/>
                    </w:rPr>
                  </m:ctrlPr>
                </m:fPr>
                <m:num>
                  <m:r>
                    <w:rPr>
                      <w:rFonts w:ascii="Cambria Math" w:eastAsiaTheme="minorEastAsia" w:hAnsi="Cambria Math"/>
                    </w:rPr>
                    <m:t>f*max</m:t>
                  </m:r>
                </m:num>
                <m:den>
                  <m:r>
                    <w:rPr>
                      <w:rFonts w:ascii="Cambria Math" w:eastAsiaTheme="minorEastAsia" w:hAnsi="Cambria Math"/>
                    </w:rPr>
                    <m:t>f-1</m:t>
                  </m:r>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m:t>
                  </m:r>
                </m:e>
              </m:d>
            </m:e>
          </m:eqArr>
        </m:oMath>
      </m:oMathPara>
    </w:p>
    <w:p w14:paraId="4D32B7EE" w14:textId="77777777" w:rsidR="00966197" w:rsidRPr="00D63199" w:rsidRDefault="00966197" w:rsidP="00966197">
      <w:pPr>
        <w:jc w:val="both"/>
        <w:rPr>
          <w:rFonts w:eastAsiaTheme="minorEastAsia"/>
        </w:rPr>
      </w:pPr>
    </w:p>
    <w:p w14:paraId="2DC70DC3" w14:textId="77777777" w:rsidR="00966197" w:rsidRPr="002767DA" w:rsidRDefault="00966197" w:rsidP="00966197">
      <w:pPr>
        <w:spacing w:before="200"/>
        <w:jc w:val="both"/>
        <w:rPr>
          <w:rFonts w:eastAsiaTheme="minorEastAsia"/>
        </w:rPr>
      </w:pPr>
      <w:r>
        <w:rPr>
          <w:rFonts w:eastAsiaTheme="minorEastAsia"/>
        </w:rPr>
        <w:lastRenderedPageBreak/>
        <w:t xml:space="preserve">where f is the desired frequency, 0.15 for this example. Since contacts with negative radius, i.e., those with frequency less than 0.15 are not included in the distance commands, the resulting files can be run as a script within PyMOL for convenience; this is why these file are given the .pml suffix. </w:t>
      </w:r>
    </w:p>
    <w:p w14:paraId="4867C5AF" w14:textId="77777777" w:rsidR="00966197" w:rsidRDefault="00966197" w:rsidP="00966197">
      <w:pPr>
        <w:pStyle w:val="ListParagraph"/>
        <w:ind w:left="0" w:firstLine="720"/>
        <w:contextualSpacing w:val="0"/>
        <w:jc w:val="both"/>
        <w:rPr>
          <w:rFonts w:eastAsiaTheme="minorEastAsia"/>
        </w:rPr>
      </w:pPr>
    </w:p>
    <w:p w14:paraId="5017AE3A" w14:textId="77777777" w:rsidR="00966197" w:rsidRDefault="00966197" w:rsidP="00966197">
      <w:pPr>
        <w:pStyle w:val="ListParagraph"/>
        <w:keepNext/>
        <w:ind w:left="0" w:firstLine="720"/>
        <w:contextualSpacing w:val="0"/>
        <w:jc w:val="both"/>
      </w:pPr>
      <w:r>
        <w:rPr>
          <w:rFonts w:eastAsiaTheme="minorEastAsia"/>
          <w:noProof/>
        </w:rPr>
        <w:drawing>
          <wp:inline distT="0" distB="0" distL="0" distR="0" wp14:anchorId="2380537E" wp14:editId="0D0FC4CB">
            <wp:extent cx="4584700" cy="2768600"/>
            <wp:effectExtent l="0" t="0" r="0" b="0"/>
            <wp:docPr id="1951858336"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858336" name="Picture 3" descr="Chart, line chart&#10;&#10;Description automatically generated"/>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4584700" cy="2768600"/>
                    </a:xfrm>
                    <a:prstGeom prst="rect">
                      <a:avLst/>
                    </a:prstGeom>
                  </pic:spPr>
                </pic:pic>
              </a:graphicData>
            </a:graphic>
          </wp:inline>
        </w:drawing>
      </w:r>
    </w:p>
    <w:p w14:paraId="3783D73D" w14:textId="34CA21EF" w:rsidR="00966197" w:rsidRPr="00324BD8" w:rsidRDefault="00966197" w:rsidP="001F0914">
      <w:pPr>
        <w:pStyle w:val="Caption"/>
        <w:jc w:val="both"/>
        <w:rPr>
          <w:rFonts w:eastAsiaTheme="minorEastAsia"/>
        </w:rPr>
      </w:pPr>
      <w:bookmarkStart w:id="298" w:name="_Ref149570791"/>
      <w:r>
        <w:t xml:space="preserve">Figure </w:t>
      </w:r>
      <w:fldSimple w:instr=" STYLEREF 1 \s ">
        <w:r w:rsidR="00B957CE">
          <w:rPr>
            <w:noProof/>
          </w:rPr>
          <w:t>4</w:t>
        </w:r>
      </w:fldSimple>
      <w:r>
        <w:noBreakHyphen/>
      </w:r>
      <w:fldSimple w:instr=" SEQ Figure \* ARABIC \s 1 ">
        <w:r w:rsidR="00B957CE">
          <w:rPr>
            <w:noProof/>
          </w:rPr>
          <w:t>10</w:t>
        </w:r>
      </w:fldSimple>
      <w:bookmarkEnd w:id="298"/>
      <w:r>
        <w:t xml:space="preserve"> Graph of the dash radius vs the contact frequency for varying -min values. Here, the maximum thickness was held fixed at 0.3. As you can see, choosing a negative -min results in a radius of zero before f=0 is reached. In these cases, all contacts with smaller f values are excluded beyond this point. </w:t>
      </w:r>
    </w:p>
    <w:p w14:paraId="57E515C7" w14:textId="77777777" w:rsidR="00966197" w:rsidRPr="00C459BB" w:rsidRDefault="00966197" w:rsidP="00966197">
      <w:pPr>
        <w:pStyle w:val="ListParagraph"/>
        <w:spacing w:after="200"/>
        <w:ind w:left="0" w:firstLine="720"/>
        <w:contextualSpacing w:val="0"/>
        <w:jc w:val="both"/>
        <w:rPr>
          <w:rFonts w:eastAsiaTheme="minorEastAsia"/>
        </w:rPr>
      </w:pPr>
      <w:r>
        <w:rPr>
          <w:rFonts w:eastAsiaTheme="minorEastAsia"/>
        </w:rPr>
        <w:t>An example of the run commands used with Contacts Kinetics is now given:</w:t>
      </w:r>
    </w:p>
    <w:p w14:paraId="0A814C3D" w14:textId="77777777" w:rsidR="00966197" w:rsidRPr="00C459BB" w:rsidRDefault="00966197" w:rsidP="00966197">
      <w:pPr>
        <w:jc w:val="both"/>
        <w:rPr>
          <w:rFonts w:eastAsiaTheme="minorEastAsia"/>
          <w:i/>
          <w:iCs/>
        </w:rPr>
      </w:pPr>
      <w:r w:rsidRPr="00EF619E">
        <w:rPr>
          <w:rFonts w:eastAsiaTheme="minorEastAsia"/>
          <w:i/>
          <w:iCs/>
        </w:rPr>
        <w:t>$ mpirun -n 100 contacts_kinetics_mpi -traj traj.xtc -ref ref.gro -resi 39706 -ck resi_39706.dat -cdist 0.5 -dt 1200.0 -range 0 -dump 1 -stride 10 -bin 1000.0</w:t>
      </w:r>
      <w:r>
        <w:rPr>
          <w:rFonts w:eastAsiaTheme="minorEastAsia"/>
          <w:i/>
          <w:iCs/>
        </w:rPr>
        <w:t xml:space="preserve"> </w:t>
      </w:r>
      <w:r w:rsidRPr="00147259">
        <w:rPr>
          <w:rFonts w:eastAsiaTheme="minorEastAsia"/>
          <w:i/>
          <w:iCs/>
        </w:rPr>
        <w:t>-min -0.033 -max 0.3</w:t>
      </w:r>
      <w:r w:rsidRPr="00EF619E">
        <w:rPr>
          <w:rFonts w:eastAsiaTheme="minorEastAsia"/>
          <w:i/>
          <w:iCs/>
        </w:rPr>
        <w:t xml:space="preserve"> -b 3000 -e 80000</w:t>
      </w:r>
    </w:p>
    <w:p w14:paraId="1D566494" w14:textId="1A8FF8C9" w:rsidR="00966197" w:rsidRDefault="00966197" w:rsidP="00966197">
      <w:pPr>
        <w:spacing w:before="200" w:after="200"/>
        <w:jc w:val="both"/>
        <w:rPr>
          <w:rFonts w:eastAsiaTheme="minorEastAsia"/>
        </w:rPr>
      </w:pPr>
      <w:r>
        <w:rPr>
          <w:rFonts w:eastAsiaTheme="minorEastAsia"/>
        </w:rPr>
        <w:t xml:space="preserve">In the example provided here, the threshold distance (nm) for counting contacts is specified using the -cdist tag. Since the lifetime of these contacts is ultimately computed, the effective timestep (ps) between trajectory frames must be specified using the -dt tag. This effective timestep is the time between the frames analyzed and may be different from the time between trajectory frames if a stride greater than one is used. In this case, we used a stride of 10 so -dt is given as 10 times the time between each trajectory frame. Moreover, the bin width (ps) for the lifetime histogram is specified with the -bin tag. Because our target lipid was only bound for some of the trajectory, we indicated this range using the -b and -e tags. And finally, we have included the -dump 1 argument to instruct the program to dump any bound lipids on the last trajectory frame analyzed. This option is needed to ensure that any lipid that is bound throughout the entire trajectory is not missed since residence times are only recorded when the contacts are broken. An example of the data generated with Contacts Kinetics is shown in </w:t>
      </w:r>
      <w:r>
        <w:rPr>
          <w:rFonts w:eastAsiaTheme="minorEastAsia"/>
        </w:rPr>
        <w:fldChar w:fldCharType="begin"/>
      </w:r>
      <w:r>
        <w:rPr>
          <w:rFonts w:eastAsiaTheme="minorEastAsia"/>
        </w:rPr>
        <w:instrText xml:space="preserve"> REF _Ref126059410 \h </w:instrText>
      </w:r>
      <w:r>
        <w:rPr>
          <w:rFonts w:eastAsiaTheme="minorEastAsia"/>
        </w:rPr>
      </w:r>
      <w:r>
        <w:rPr>
          <w:rFonts w:eastAsiaTheme="minorEastAsia"/>
        </w:rPr>
        <w:fldChar w:fldCharType="separate"/>
      </w:r>
      <w:r w:rsidR="00B957CE">
        <w:t xml:space="preserve">Figure </w:t>
      </w:r>
      <w:r w:rsidR="00B957CE">
        <w:rPr>
          <w:noProof/>
        </w:rPr>
        <w:t>4</w:t>
      </w:r>
      <w:r w:rsidR="00B957CE">
        <w:noBreakHyphen/>
      </w:r>
      <w:r w:rsidR="00B957CE">
        <w:rPr>
          <w:noProof/>
        </w:rPr>
        <w:t>12</w:t>
      </w:r>
      <w:r>
        <w:rPr>
          <w:rFonts w:eastAsiaTheme="minorEastAsia"/>
        </w:rPr>
        <w:fldChar w:fldCharType="end"/>
      </w:r>
      <w:r>
        <w:rPr>
          <w:rFonts w:eastAsiaTheme="minorEastAsia"/>
        </w:rPr>
        <w:t xml:space="preserve">. </w:t>
      </w:r>
    </w:p>
    <w:p w14:paraId="165D3FE2" w14:textId="77777777" w:rsidR="00966197" w:rsidRDefault="00966197" w:rsidP="00966197">
      <w:pPr>
        <w:keepNext/>
        <w:jc w:val="center"/>
      </w:pPr>
      <w:r>
        <w:rPr>
          <w:noProof/>
        </w:rPr>
        <w:lastRenderedPageBreak/>
        <w:drawing>
          <wp:inline distT="0" distB="0" distL="0" distR="0" wp14:anchorId="30FD662E" wp14:editId="0445C2AA">
            <wp:extent cx="5149850" cy="2686878"/>
            <wp:effectExtent l="0" t="0" r="0" b="5715"/>
            <wp:docPr id="1905388669"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88669" name="Picture 4" descr="Graphical user interface&#10;&#10;Description automatically generated"/>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172689" cy="2698794"/>
                    </a:xfrm>
                    <a:prstGeom prst="rect">
                      <a:avLst/>
                    </a:prstGeom>
                  </pic:spPr>
                </pic:pic>
              </a:graphicData>
            </a:graphic>
          </wp:inline>
        </w:drawing>
      </w:r>
    </w:p>
    <w:p w14:paraId="12688AD6" w14:textId="3C7DCC39" w:rsidR="00966197" w:rsidRPr="003D6949" w:rsidRDefault="00966197" w:rsidP="00966197">
      <w:pPr>
        <w:pStyle w:val="Caption"/>
        <w:jc w:val="both"/>
        <w:rPr>
          <w:rFonts w:eastAsiaTheme="minorEastAsia"/>
        </w:rPr>
      </w:pPr>
      <w:r>
        <w:t xml:space="preserve">Figure </w:t>
      </w:r>
      <w:fldSimple w:instr=" STYLEREF 1 \s ">
        <w:r w:rsidR="00B957CE">
          <w:rPr>
            <w:noProof/>
          </w:rPr>
          <w:t>4</w:t>
        </w:r>
      </w:fldSimple>
      <w:r>
        <w:noBreakHyphen/>
      </w:r>
      <w:fldSimple w:instr=" SEQ Figure \* ARABIC \s 1 ">
        <w:r w:rsidR="00B957CE">
          <w:rPr>
            <w:noProof/>
          </w:rPr>
          <w:t>11</w:t>
        </w:r>
      </w:fldSimple>
      <w:r>
        <w:t xml:space="preserve"> </w:t>
      </w:r>
      <w:bookmarkStart w:id="299" w:name="_Ref126059410"/>
      <w:r>
        <w:t xml:space="preserve">Figure </w:t>
      </w:r>
      <w:fldSimple w:instr=" STYLEREF 1 \s ">
        <w:r w:rsidR="00B957CE">
          <w:rPr>
            <w:noProof/>
          </w:rPr>
          <w:t>4</w:t>
        </w:r>
      </w:fldSimple>
      <w:r>
        <w:noBreakHyphen/>
      </w:r>
      <w:fldSimple w:instr=" SEQ Figure \* ARABIC \s 1 ">
        <w:r w:rsidR="00B957CE">
          <w:rPr>
            <w:noProof/>
          </w:rPr>
          <w:t>12</w:t>
        </w:r>
      </w:fldSimple>
      <w:bookmarkEnd w:id="299"/>
      <w:r>
        <w:t xml:space="preserve"> Kinetics characterization of contacts between a bound lipid and the protein atoms. Left panel shows the probability of having of a given value. The right panel shows all contact pairs identified with an average lifetime of greater than 10 ns.  </w:t>
      </w:r>
    </w:p>
    <w:p w14:paraId="4FA2DD07"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It is worth noting that the contacts identified for any given frame can be reported if the -test 1 argument is provided. When this option is used, a set of selection commands is generated for each contact identified that can be used to highlight the contact in PyMol. This option should thus be used with the -b , -e, and -o tags so that a single, or a few, frames from the trajectory can be targeted. Additionally, there is an option to report the current trajectory frame number when a contact pair, which is specified by the user, is encountered. This option lets the user highlight a contact for investigation. This is useful, since contacts are sometimes encountered that seem to defy the laws of physics and the user may want to confirm that these contacts are indeed possible. To use this option, the user must specify a selection card, containing one or more atom pairs, using the -report tag as shown in the following example: </w:t>
      </w:r>
    </w:p>
    <w:p w14:paraId="3606329B" w14:textId="77777777" w:rsidR="00966197" w:rsidRPr="00C459BB" w:rsidRDefault="00966197" w:rsidP="00966197">
      <w:pPr>
        <w:pStyle w:val="ListParagraph"/>
        <w:ind w:left="0"/>
        <w:jc w:val="both"/>
        <w:rPr>
          <w:rFonts w:eastAsiaTheme="minorEastAsia"/>
          <w:b/>
          <w:bCs/>
          <w:color w:val="D8127E"/>
        </w:rPr>
      </w:pPr>
      <w:r w:rsidRPr="009F2C98">
        <w:rPr>
          <w:rFonts w:eastAsiaTheme="minorEastAsia"/>
          <w:b/>
          <w:bCs/>
          <w:color w:val="D8127E"/>
        </w:rPr>
        <w:t>-repo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944"/>
      </w:tblGrid>
      <w:tr w:rsidR="00966197" w14:paraId="6CE8313B" w14:textId="77777777" w:rsidTr="007B565F">
        <w:tc>
          <w:tcPr>
            <w:tcW w:w="944" w:type="dxa"/>
          </w:tcPr>
          <w:p w14:paraId="26D02EB7" w14:textId="77777777" w:rsidR="00966197" w:rsidRDefault="00966197" w:rsidP="007B565F">
            <w:pPr>
              <w:pStyle w:val="ListParagraph"/>
              <w:ind w:left="0"/>
              <w:jc w:val="both"/>
              <w:rPr>
                <w:rFonts w:eastAsiaTheme="minorEastAsia"/>
              </w:rPr>
            </w:pPr>
            <w:r w:rsidRPr="009960BB">
              <w:rPr>
                <w:rFonts w:eastAsiaTheme="minorEastAsia"/>
              </w:rPr>
              <w:t>13267</w:t>
            </w:r>
          </w:p>
        </w:tc>
        <w:tc>
          <w:tcPr>
            <w:tcW w:w="944" w:type="dxa"/>
          </w:tcPr>
          <w:p w14:paraId="1B9CE41F" w14:textId="77777777" w:rsidR="00966197" w:rsidRDefault="00966197" w:rsidP="007B565F">
            <w:pPr>
              <w:pStyle w:val="ListParagraph"/>
              <w:ind w:left="0"/>
              <w:jc w:val="both"/>
              <w:rPr>
                <w:rFonts w:eastAsiaTheme="minorEastAsia"/>
              </w:rPr>
            </w:pPr>
            <w:r w:rsidRPr="009960BB">
              <w:rPr>
                <w:rFonts w:eastAsiaTheme="minorEastAsia"/>
              </w:rPr>
              <w:t>18069</w:t>
            </w:r>
          </w:p>
        </w:tc>
      </w:tr>
    </w:tbl>
    <w:p w14:paraId="22B59893" w14:textId="77777777" w:rsidR="00966197" w:rsidRDefault="00966197" w:rsidP="00966197">
      <w:pPr>
        <w:pStyle w:val="ListParagraph"/>
        <w:ind w:left="0"/>
        <w:jc w:val="both"/>
        <w:rPr>
          <w:rFonts w:eastAsiaTheme="minorEastAsia"/>
        </w:rPr>
      </w:pPr>
    </w:p>
    <w:p w14:paraId="2BAB07DC" w14:textId="77777777" w:rsidR="00966197" w:rsidRDefault="00966197" w:rsidP="00966197">
      <w:pPr>
        <w:pStyle w:val="ListParagraph"/>
        <w:spacing w:after="200"/>
        <w:ind w:left="0"/>
        <w:contextualSpacing w:val="0"/>
        <w:jc w:val="both"/>
        <w:rPr>
          <w:rFonts w:eastAsiaTheme="minorEastAsia"/>
        </w:rPr>
      </w:pPr>
      <w:r>
        <w:rPr>
          <w:rFonts w:eastAsiaTheme="minorEastAsia"/>
        </w:rPr>
        <w:t xml:space="preserve">With this information specified, the program will report the frame number when the contact is identified as well as some other information that is useful for selecting the atoms involved. This is shown in the following example: </w:t>
      </w:r>
    </w:p>
    <w:p w14:paraId="5B594F33" w14:textId="77777777" w:rsidR="00966197" w:rsidRDefault="00966197" w:rsidP="00966197">
      <w:pPr>
        <w:pStyle w:val="ListParagraph"/>
        <w:ind w:left="0"/>
        <w:contextualSpacing w:val="0"/>
        <w:jc w:val="both"/>
        <w:rPr>
          <w:rFonts w:eastAsiaTheme="minorEastAsia"/>
        </w:rPr>
      </w:pPr>
      <w:r>
        <w:rPr>
          <w:rFonts w:eastAsiaTheme="minorEastAsia"/>
        </w:rPr>
        <w:t>“</w:t>
      </w:r>
      <w:r w:rsidRPr="009F2C98">
        <w:rPr>
          <w:rFonts w:eastAsiaTheme="minorEastAsia"/>
        </w:rPr>
        <w:t>Contact identified at trajectory frame      28</w:t>
      </w:r>
      <w:r>
        <w:rPr>
          <w:rFonts w:eastAsiaTheme="minorEastAsia"/>
        </w:rPr>
        <w:t>50</w:t>
      </w:r>
      <w:r w:rsidRPr="009F2C98">
        <w:rPr>
          <w:rFonts w:eastAsiaTheme="minorEastAsia"/>
        </w:rPr>
        <w:t>0 between POPC 39951 (9951) atom H18S 180692 (80692) and SER 832 (832) atom HB2 13267 (13267)</w:t>
      </w:r>
      <w:r>
        <w:rPr>
          <w:rFonts w:eastAsiaTheme="minorEastAsia"/>
        </w:rPr>
        <w:t>”</w:t>
      </w:r>
      <w:r w:rsidRPr="009F2C98">
        <w:rPr>
          <w:rFonts w:eastAsiaTheme="minorEastAsia"/>
        </w:rPr>
        <w:t>.</w:t>
      </w:r>
    </w:p>
    <w:p w14:paraId="0C402DEC" w14:textId="77777777" w:rsidR="00966197" w:rsidRDefault="00966197" w:rsidP="00966197">
      <w:pPr>
        <w:pStyle w:val="ListParagraph"/>
        <w:spacing w:before="200" w:after="200"/>
        <w:ind w:left="0"/>
        <w:contextualSpacing w:val="0"/>
        <w:jc w:val="both"/>
        <w:rPr>
          <w:rFonts w:eastAsiaTheme="minorEastAsia"/>
        </w:rPr>
      </w:pPr>
      <w:r>
        <w:rPr>
          <w:rFonts w:eastAsiaTheme="minorEastAsia"/>
        </w:rPr>
        <w:t>Once a frame has been identified, the user can pull that frame from the trajectory using MosAT as shown now:</w:t>
      </w:r>
    </w:p>
    <w:p w14:paraId="152E7AC6" w14:textId="77777777" w:rsidR="00966197" w:rsidRPr="00C459BB" w:rsidRDefault="00966197" w:rsidP="00966197">
      <w:pPr>
        <w:pStyle w:val="ListParagraph"/>
        <w:ind w:left="0"/>
        <w:contextualSpacing w:val="0"/>
        <w:jc w:val="both"/>
        <w:rPr>
          <w:rFonts w:eastAsiaTheme="minorEastAsia"/>
          <w:i/>
          <w:iCs/>
        </w:rPr>
      </w:pPr>
      <w:r w:rsidRPr="009F2C98">
        <w:rPr>
          <w:rFonts w:eastAsiaTheme="minorEastAsia"/>
          <w:i/>
          <w:iCs/>
        </w:rPr>
        <w:t>$ mpirun -n 1 mosat_mpi -traj traj.xtc -ref ref.gro -b 28500 -e 28500 -o frame_28500.pdb</w:t>
      </w:r>
    </w:p>
    <w:p w14:paraId="3328AEB6" w14:textId="77777777" w:rsidR="00966197" w:rsidRDefault="00966197" w:rsidP="00966197">
      <w:pPr>
        <w:pStyle w:val="ListParagraph"/>
        <w:spacing w:before="200" w:after="200"/>
        <w:ind w:left="0"/>
        <w:contextualSpacing w:val="0"/>
        <w:jc w:val="both"/>
        <w:rPr>
          <w:rFonts w:eastAsiaTheme="minorEastAsia"/>
        </w:rPr>
      </w:pPr>
      <w:r>
        <w:rPr>
          <w:rFonts w:eastAsiaTheme="minorEastAsia"/>
        </w:rPr>
        <w:t xml:space="preserve">The contact of interest could then be highlighted in </w:t>
      </w:r>
      <w:r w:rsidRPr="00763B64">
        <w:rPr>
          <w:rFonts w:eastAsiaTheme="minorEastAsia"/>
        </w:rPr>
        <w:t>frame_28500.pdb</w:t>
      </w:r>
      <w:r>
        <w:rPr>
          <w:rFonts w:eastAsiaTheme="minorEastAsia"/>
        </w:rPr>
        <w:t xml:space="preserve"> using something like the following: </w:t>
      </w:r>
    </w:p>
    <w:p w14:paraId="3AC3391C" w14:textId="77777777" w:rsidR="00966197" w:rsidRDefault="00966197" w:rsidP="00966197">
      <w:pPr>
        <w:pStyle w:val="ListParagraph"/>
        <w:ind w:left="0"/>
        <w:jc w:val="both"/>
        <w:rPr>
          <w:rFonts w:eastAsiaTheme="minorEastAsia"/>
        </w:rPr>
      </w:pPr>
    </w:p>
    <w:p w14:paraId="6E72BB77" w14:textId="77777777" w:rsidR="00966197" w:rsidRDefault="00966197" w:rsidP="00966197">
      <w:pPr>
        <w:pStyle w:val="ListParagraph"/>
        <w:ind w:left="0"/>
        <w:jc w:val="both"/>
        <w:rPr>
          <w:rFonts w:eastAsiaTheme="minorEastAsia"/>
        </w:rPr>
      </w:pPr>
    </w:p>
    <w:p w14:paraId="428EAB55" w14:textId="77777777" w:rsidR="00966197" w:rsidRDefault="00966197" w:rsidP="00966197">
      <w:pPr>
        <w:pStyle w:val="ListParagraph"/>
        <w:ind w:left="0"/>
        <w:contextualSpacing w:val="0"/>
        <w:jc w:val="both"/>
        <w:rPr>
          <w:rFonts w:eastAsiaTheme="minorEastAsia"/>
        </w:rPr>
      </w:pPr>
      <w:r w:rsidRPr="00763B64">
        <w:rPr>
          <w:rFonts w:eastAsiaTheme="minorEastAsia"/>
        </w:rPr>
        <w:t>select a, id 80692 and name H18S</w:t>
      </w:r>
    </w:p>
    <w:p w14:paraId="764FB351" w14:textId="77777777" w:rsidR="00966197" w:rsidRDefault="00966197" w:rsidP="00966197">
      <w:pPr>
        <w:pStyle w:val="ListParagraph"/>
        <w:ind w:left="0"/>
        <w:contextualSpacing w:val="0"/>
        <w:jc w:val="both"/>
        <w:rPr>
          <w:rFonts w:eastAsiaTheme="minorEastAsia"/>
        </w:rPr>
      </w:pPr>
      <w:r w:rsidRPr="00763B64">
        <w:rPr>
          <w:rFonts w:eastAsiaTheme="minorEastAsia"/>
        </w:rPr>
        <w:t>select b, id 13267 and name HB2</w:t>
      </w:r>
    </w:p>
    <w:p w14:paraId="6A9F29A7" w14:textId="77777777" w:rsidR="00966197" w:rsidRDefault="00966197" w:rsidP="00966197">
      <w:pPr>
        <w:pStyle w:val="ListParagraph"/>
        <w:spacing w:after="200"/>
        <w:ind w:left="0"/>
        <w:contextualSpacing w:val="0"/>
        <w:jc w:val="both"/>
        <w:rPr>
          <w:rFonts w:eastAsiaTheme="minorEastAsia"/>
        </w:rPr>
      </w:pPr>
      <w:r w:rsidRPr="00763B64">
        <w:rPr>
          <w:rFonts w:eastAsiaTheme="minorEastAsia"/>
        </w:rPr>
        <w:t>dist this_dist, a, b_</w:t>
      </w:r>
    </w:p>
    <w:p w14:paraId="770DD5FD" w14:textId="1E7EDB3D" w:rsidR="00966197" w:rsidRDefault="00966197" w:rsidP="00966197">
      <w:pPr>
        <w:pStyle w:val="ListParagraph"/>
        <w:spacing w:after="200"/>
        <w:ind w:left="0"/>
        <w:contextualSpacing w:val="0"/>
        <w:jc w:val="both"/>
        <w:rPr>
          <w:rFonts w:eastAsiaTheme="minorEastAsia"/>
        </w:rPr>
      </w:pPr>
      <w:r>
        <w:rPr>
          <w:rFonts w:eastAsiaTheme="minorEastAsia"/>
        </w:rPr>
        <w:t xml:space="preserve">An example of this is shown in </w:t>
      </w:r>
      <w:r>
        <w:rPr>
          <w:rFonts w:eastAsiaTheme="minorEastAsia"/>
        </w:rPr>
        <w:fldChar w:fldCharType="begin"/>
      </w:r>
      <w:r>
        <w:rPr>
          <w:rFonts w:eastAsiaTheme="minorEastAsia"/>
        </w:rPr>
        <w:instrText xml:space="preserve"> REF _Ref126061686 \h </w:instrText>
      </w:r>
      <w:r>
        <w:rPr>
          <w:rFonts w:eastAsiaTheme="minorEastAsia"/>
        </w:rPr>
      </w:r>
      <w:r>
        <w:rPr>
          <w:rFonts w:eastAsiaTheme="minorEastAsia"/>
        </w:rPr>
        <w:fldChar w:fldCharType="separate"/>
      </w:r>
      <w:r w:rsidR="00B957CE">
        <w:t xml:space="preserve">Figure </w:t>
      </w:r>
      <w:r w:rsidR="00B957CE">
        <w:rPr>
          <w:noProof/>
        </w:rPr>
        <w:t>4</w:t>
      </w:r>
      <w:r w:rsidR="00B957CE">
        <w:noBreakHyphen/>
      </w:r>
      <w:r w:rsidR="00B957CE">
        <w:rPr>
          <w:noProof/>
        </w:rPr>
        <w:t>13</w:t>
      </w:r>
      <w:r>
        <w:rPr>
          <w:rFonts w:eastAsiaTheme="minorEastAsia"/>
        </w:rPr>
        <w:fldChar w:fldCharType="end"/>
      </w:r>
      <w:r>
        <w:rPr>
          <w:rFonts w:eastAsiaTheme="minorEastAsia"/>
        </w:rPr>
        <w:t>.</w:t>
      </w:r>
    </w:p>
    <w:p w14:paraId="68D74172" w14:textId="77777777" w:rsidR="00966197" w:rsidRDefault="00966197" w:rsidP="00966197">
      <w:pPr>
        <w:pStyle w:val="ListParagraph"/>
        <w:keepNext/>
        <w:ind w:left="0"/>
        <w:jc w:val="center"/>
      </w:pPr>
      <w:r>
        <w:rPr>
          <w:rFonts w:eastAsiaTheme="minorEastAsia"/>
          <w:noProof/>
        </w:rPr>
        <w:drawing>
          <wp:inline distT="0" distB="0" distL="0" distR="0" wp14:anchorId="03499FF8" wp14:editId="6147E049">
            <wp:extent cx="4294527" cy="3595290"/>
            <wp:effectExtent l="0" t="0" r="0" b="0"/>
            <wp:docPr id="1619772417" name="Picture 16197724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72417" name="Picture 1619772417" descr="Diagram&#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304716" cy="3603820"/>
                    </a:xfrm>
                    <a:prstGeom prst="rect">
                      <a:avLst/>
                    </a:prstGeom>
                  </pic:spPr>
                </pic:pic>
              </a:graphicData>
            </a:graphic>
          </wp:inline>
        </w:drawing>
      </w:r>
    </w:p>
    <w:p w14:paraId="16CFBFB7" w14:textId="7ABAEC9D" w:rsidR="00966197" w:rsidRDefault="00966197" w:rsidP="001F0914">
      <w:pPr>
        <w:pStyle w:val="Caption"/>
        <w:jc w:val="both"/>
      </w:pPr>
      <w:bookmarkStart w:id="300" w:name="_Ref126061686"/>
      <w:r>
        <w:t xml:space="preserve">Figure </w:t>
      </w:r>
      <w:fldSimple w:instr=" STYLEREF 1 \s ">
        <w:r w:rsidR="00B957CE">
          <w:rPr>
            <w:noProof/>
          </w:rPr>
          <w:t>4</w:t>
        </w:r>
      </w:fldSimple>
      <w:r>
        <w:noBreakHyphen/>
      </w:r>
      <w:fldSimple w:instr=" SEQ Figure \* ARABIC \s 1 ">
        <w:r w:rsidR="00B957CE">
          <w:rPr>
            <w:noProof/>
          </w:rPr>
          <w:t>13</w:t>
        </w:r>
      </w:fldSimple>
      <w:bookmarkEnd w:id="300"/>
      <w:r>
        <w:t xml:space="preserve"> An example where an unusual contact is formed. In this case the lipid alkyl chain makes a hair pin thus bringing the tip of the chain in contact with protein atoms around the lipid head group. </w:t>
      </w:r>
    </w:p>
    <w:p w14:paraId="3AFA8E92" w14:textId="29582780" w:rsidR="00966197" w:rsidRDefault="00966197" w:rsidP="001F0914">
      <w:pPr>
        <w:ind w:firstLine="720"/>
        <w:jc w:val="both"/>
      </w:pPr>
      <w:r>
        <w:t>H-bond Kinetics</w:t>
      </w:r>
      <w:r w:rsidR="00B73FAA">
        <w:fldChar w:fldCharType="begin"/>
      </w:r>
      <w:r w:rsidR="00B73FAA">
        <w:instrText xml:space="preserve"> XE "</w:instrText>
      </w:r>
      <w:r w:rsidR="00B73FAA" w:rsidRPr="00F41FE9">
        <w:instrText>H-bond Kinetics</w:instrText>
      </w:r>
      <w:r w:rsidR="00B73FAA">
        <w:instrText xml:space="preserve">" </w:instrText>
      </w:r>
      <w:r w:rsidR="00B73FAA">
        <w:fldChar w:fldCharType="end"/>
      </w:r>
      <w:r>
        <w:t xml:space="preserve"> is an analysis tool like Contacts Kinetics but that focuses on the kinetics of hydrogen bonds. As such, the tool has the same features as Contacts Kinetics and many of the features of Lipid H-bonds</w:t>
      </w:r>
      <w:r w:rsidR="00456B79">
        <w:t xml:space="preserve"> (section </w:t>
      </w:r>
      <w:r w:rsidR="00456B79">
        <w:fldChar w:fldCharType="begin"/>
      </w:r>
      <w:r w:rsidR="00456B79">
        <w:instrText xml:space="preserve"> REF _Ref153452813 \r \h </w:instrText>
      </w:r>
      <w:r w:rsidR="00456B79">
        <w:fldChar w:fldCharType="separate"/>
      </w:r>
      <w:r w:rsidR="00B957CE">
        <w:t>3.14</w:t>
      </w:r>
      <w:r w:rsidR="00456B79">
        <w:fldChar w:fldCharType="end"/>
      </w:r>
      <w:r w:rsidR="00456B79">
        <w:t>)</w:t>
      </w:r>
      <w:r>
        <w:t>. To use the tool, the user must specify the residue id of the bound lipid using the -resi tag</w:t>
      </w:r>
      <w:r w:rsidR="004C4A11">
        <w:t xml:space="preserve"> (alternatively use -be, -x, -y, and -type for a dynamic lipid selection)</w:t>
      </w:r>
      <w:r>
        <w:t>. Like with Lipid H-Bonds, the acceptor and donor atom types must be specified for both the lipid and protein. This information, along with a list of bonded atoms is specified with the lip_a, lip_d, prot_a, prot_d,</w:t>
      </w:r>
      <w:r w:rsidR="00B53337">
        <w:t xml:space="preserve"> and </w:t>
      </w:r>
      <w:r>
        <w:t>-bond tags. These parameters ultimately define what is counted as a hydrogen bond. The protein atoms included in the computation can also be refined using a selection text and the -sel argument. This option is useful, for example, when the user wants to identify hydrogen bonds only between charged groups, i.e., salt-bridges.</w:t>
      </w:r>
      <w:r w:rsidR="00B53337">
        <w:t xml:space="preserve"> Alternatively, salt-bridges can be excluded from the analysis (h-bonds only) by providing a list of excluded interactions with the -ex tag (see section </w:t>
      </w:r>
      <w:r w:rsidR="00B53337">
        <w:fldChar w:fldCharType="begin"/>
      </w:r>
      <w:r w:rsidR="00B53337">
        <w:instrText xml:space="preserve"> REF _Ref153452813 \r \h </w:instrText>
      </w:r>
      <w:r w:rsidR="00B53337">
        <w:fldChar w:fldCharType="separate"/>
      </w:r>
      <w:r w:rsidR="00B957CE">
        <w:t>3.14</w:t>
      </w:r>
      <w:r w:rsidR="00B53337">
        <w:fldChar w:fldCharType="end"/>
      </w:r>
      <w:r w:rsidR="00B53337">
        <w:t xml:space="preserve"> for an example). </w:t>
      </w:r>
      <w:r>
        <w:t xml:space="preserve"> Other options derived from Lipid H-Bonds include -test, and -report (see </w:t>
      </w:r>
      <w:r w:rsidR="004C4A11">
        <w:t xml:space="preserve">section </w:t>
      </w:r>
      <w:r w:rsidR="004C4A11">
        <w:fldChar w:fldCharType="begin"/>
      </w:r>
      <w:r w:rsidR="004C4A11">
        <w:instrText xml:space="preserve"> REF _Ref153452813 \r \h </w:instrText>
      </w:r>
      <w:r w:rsidR="004C4A11">
        <w:fldChar w:fldCharType="separate"/>
      </w:r>
      <w:r w:rsidR="00B957CE">
        <w:t>3.14</w:t>
      </w:r>
      <w:r w:rsidR="004C4A11">
        <w:fldChar w:fldCharType="end"/>
      </w:r>
      <w:r w:rsidR="004C4A11">
        <w:t xml:space="preserve"> </w:t>
      </w:r>
      <w:r>
        <w:t xml:space="preserve">for details regarding these options). With the hydrogen bonds defined, the user must also provide options specific to characterizing the kinetics. This includes the noise filter half-width (-range) and the effective time </w:t>
      </w:r>
      <w:r>
        <w:lastRenderedPageBreak/>
        <w:t xml:space="preserve">(-dt) between the trajectory frames analyzed. Like with other programs, the effective time step is the time between trajectory frames multiplied by the stride option. Other options include -dump, which breaks and reports the contact time for any contacts that were still formed at the end of the trajectory. Other options include, -min, -max, and -bin (see </w:t>
      </w:r>
      <w:r w:rsidR="004C4A11">
        <w:t xml:space="preserve">the above description of Contact Kinetics </w:t>
      </w:r>
      <w:r>
        <w:t>for details regarding these options).</w:t>
      </w:r>
    </w:p>
    <w:p w14:paraId="393C4EA2" w14:textId="77777777" w:rsidR="00966197" w:rsidRDefault="00966197" w:rsidP="00966197">
      <w:pPr>
        <w:jc w:val="both"/>
        <w:rPr>
          <w:rFonts w:eastAsiaTheme="minorEastAsia"/>
        </w:rPr>
      </w:pPr>
      <w:r>
        <w:tab/>
        <w:t xml:space="preserve">Output from H-Bond Kinetics </w:t>
      </w:r>
      <w:r>
        <w:rPr>
          <w:rFonts w:eastAsiaTheme="minorEastAsia"/>
        </w:rPr>
        <w:t xml:space="preserve">includes a histogram of the contact lifetimes which is written to a file whose name is specified using the -hbk tag. In addition to this histogram, a PDB file with the time average protein coordinates and the average coordinates for the target lipid is generated. This file is given the same name as specified with -hbk but with the .pdb extension. These time average coordinates are useful when paired with a list of selection commands, also provided, that can be used with PyMol to indicate the hydrogen bonds via distance measurements between the acceptor and donor atoms. Like with Contacts Kinetics, this list of selection commands is sorted with the hydrogen bonds whose lifetime is largest appearing at the top of the list. With this approach, the user can choose to show only hydrogen bonds whose lifetime exceeds a threshold value. Additionally, a second list is provided where the selection commands are organized by the frequency in which the hydrogen bonds are formed. This enables the user to show hydrogen bonds that are consistently formed but whose lifetime may be short. Both lists are written to separate output files whose name is derived from -hbk but with the </w:t>
      </w:r>
      <w:r w:rsidRPr="00DF7E10">
        <w:rPr>
          <w:rFonts w:eastAsiaTheme="minorEastAsia"/>
        </w:rPr>
        <w:t>_</w:t>
      </w:r>
      <w:r>
        <w:rPr>
          <w:rFonts w:eastAsiaTheme="minorEastAsia"/>
        </w:rPr>
        <w:t>hbonds</w:t>
      </w:r>
      <w:r w:rsidRPr="00DF7E10">
        <w:rPr>
          <w:rFonts w:eastAsiaTheme="minorEastAsia"/>
        </w:rPr>
        <w:t>_dwell_t.</w:t>
      </w:r>
      <w:r>
        <w:rPr>
          <w:rFonts w:eastAsiaTheme="minorEastAsia"/>
        </w:rPr>
        <w:t xml:space="preserve">pml and </w:t>
      </w:r>
      <w:r w:rsidRPr="00DF7E10">
        <w:rPr>
          <w:rFonts w:eastAsiaTheme="minorEastAsia"/>
        </w:rPr>
        <w:t>_</w:t>
      </w:r>
      <w:r>
        <w:rPr>
          <w:rFonts w:eastAsiaTheme="minorEastAsia"/>
        </w:rPr>
        <w:t>hbonds</w:t>
      </w:r>
      <w:r w:rsidRPr="00DF7E10">
        <w:rPr>
          <w:rFonts w:eastAsiaTheme="minorEastAsia"/>
        </w:rPr>
        <w:t>_freq.</w:t>
      </w:r>
      <w:r>
        <w:rPr>
          <w:rFonts w:eastAsiaTheme="minorEastAsia"/>
        </w:rPr>
        <w:t xml:space="preserve">pml appendages, respectively. An example of the run commands used with H-Bonds Kinetics is now given: </w:t>
      </w:r>
    </w:p>
    <w:p w14:paraId="59A15D4A" w14:textId="77777777" w:rsidR="00966197" w:rsidRDefault="00966197" w:rsidP="00966197">
      <w:pPr>
        <w:jc w:val="both"/>
        <w:rPr>
          <w:rFonts w:eastAsiaTheme="minorEastAsia"/>
        </w:rPr>
      </w:pPr>
    </w:p>
    <w:p w14:paraId="1E84C1D1" w14:textId="77777777" w:rsidR="00966197" w:rsidRPr="008041E7" w:rsidRDefault="00966197" w:rsidP="00966197">
      <w:pPr>
        <w:jc w:val="both"/>
        <w:rPr>
          <w:i/>
          <w:iCs/>
        </w:rPr>
      </w:pPr>
      <w:r w:rsidRPr="008041E7">
        <w:rPr>
          <w:i/>
          <w:iCs/>
        </w:rPr>
        <w:t>$ mpirun -n 100 h_bond_kinetics_mpi -traj traj.xtc -ref ref.gro -resi 39830 -hbk resi_39830.dat -lip_a lip_a.crd -lip_d lip_d.crd -prot_a prot_a.crd -prot_d prot_d.crd -bond bonds.crd -dt 120.0 -range 0 -dump 1 -bin 1000.0 -min 0.0 -max 0.3</w:t>
      </w:r>
    </w:p>
    <w:p w14:paraId="660C31E9" w14:textId="77777777" w:rsidR="00966197" w:rsidRDefault="00966197" w:rsidP="00966197">
      <w:pPr>
        <w:jc w:val="both"/>
      </w:pPr>
    </w:p>
    <w:p w14:paraId="7CE3A051" w14:textId="619FF213" w:rsidR="00966197" w:rsidRDefault="00966197" w:rsidP="00966197">
      <w:pPr>
        <w:spacing w:after="200"/>
        <w:jc w:val="both"/>
      </w:pPr>
      <w:r>
        <w:t xml:space="preserve">An example of data generated with H-Bond Kinetics is shown in </w:t>
      </w:r>
      <w:r>
        <w:fldChar w:fldCharType="begin"/>
      </w:r>
      <w:r>
        <w:instrText xml:space="preserve"> REF _Ref149655056 \h </w:instrText>
      </w:r>
      <w:r>
        <w:fldChar w:fldCharType="separate"/>
      </w:r>
      <w:r w:rsidR="00B957CE">
        <w:t xml:space="preserve">Figure </w:t>
      </w:r>
      <w:r w:rsidR="00B957CE">
        <w:rPr>
          <w:noProof/>
        </w:rPr>
        <w:t>4</w:t>
      </w:r>
      <w:r w:rsidR="00B957CE">
        <w:noBreakHyphen/>
      </w:r>
      <w:r w:rsidR="00B957CE">
        <w:rPr>
          <w:noProof/>
        </w:rPr>
        <w:t>14</w:t>
      </w:r>
      <w:r>
        <w:fldChar w:fldCharType="end"/>
      </w:r>
      <w:r>
        <w:t xml:space="preserve">. </w:t>
      </w:r>
    </w:p>
    <w:p w14:paraId="438A3A1D" w14:textId="77777777" w:rsidR="00966197" w:rsidRDefault="00966197" w:rsidP="00966197">
      <w:pPr>
        <w:keepNext/>
        <w:jc w:val="center"/>
      </w:pPr>
      <w:r w:rsidRPr="009E4DF0">
        <w:rPr>
          <w:noProof/>
        </w:rPr>
        <w:drawing>
          <wp:inline distT="0" distB="0" distL="0" distR="0" wp14:anchorId="1D502079" wp14:editId="25FA86BE">
            <wp:extent cx="3581400" cy="2686050"/>
            <wp:effectExtent l="12700" t="12700" r="12700" b="19050"/>
            <wp:docPr id="2108370160" name="Picture 2108370160">
              <a:extLst xmlns:a="http://schemas.openxmlformats.org/drawingml/2006/main">
                <a:ext uri="{FF2B5EF4-FFF2-40B4-BE49-F238E27FC236}">
                  <a16:creationId xmlns:a16="http://schemas.microsoft.com/office/drawing/2014/main" id="{D6304E30-270A-7D74-806B-72AAA354C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6304E30-270A-7D74-806B-72AAA354CD0D}"/>
                        </a:ext>
                      </a:extLst>
                    </pic:cNvPr>
                    <pic:cNvPicPr>
                      <a:picLocks noChangeAspect="1"/>
                    </pic:cNvPicPr>
                  </pic:nvPicPr>
                  <pic:blipFill>
                    <a:blip r:embed="rId141"/>
                    <a:srcRect/>
                    <a:stretch/>
                  </pic:blipFill>
                  <pic:spPr>
                    <a:xfrm>
                      <a:off x="0" y="0"/>
                      <a:ext cx="3588884" cy="2691663"/>
                    </a:xfrm>
                    <a:prstGeom prst="rect">
                      <a:avLst/>
                    </a:prstGeom>
                    <a:ln>
                      <a:solidFill>
                        <a:schemeClr val="tx1"/>
                      </a:solidFill>
                    </a:ln>
                  </pic:spPr>
                </pic:pic>
              </a:graphicData>
            </a:graphic>
          </wp:inline>
        </w:drawing>
      </w:r>
    </w:p>
    <w:p w14:paraId="2329DC5B" w14:textId="5F376A7D" w:rsidR="00966197" w:rsidRDefault="00966197" w:rsidP="001F0914">
      <w:pPr>
        <w:pStyle w:val="Caption"/>
        <w:jc w:val="both"/>
      </w:pPr>
      <w:bookmarkStart w:id="301" w:name="_Ref149655056"/>
      <w:r>
        <w:t xml:space="preserve">Figure </w:t>
      </w:r>
      <w:fldSimple w:instr=" STYLEREF 1 \s ">
        <w:r w:rsidR="00B957CE">
          <w:rPr>
            <w:noProof/>
          </w:rPr>
          <w:t>4</w:t>
        </w:r>
      </w:fldSimple>
      <w:r>
        <w:noBreakHyphen/>
      </w:r>
      <w:fldSimple w:instr=" SEQ Figure \* ARABIC \s 1 ">
        <w:r w:rsidR="00B957CE">
          <w:rPr>
            <w:noProof/>
          </w:rPr>
          <w:t>14</w:t>
        </w:r>
      </w:fldSimple>
      <w:bookmarkEnd w:id="301"/>
      <w:r>
        <w:t xml:space="preserve"> Hydrogen bonds identified for a bound lipid with H-Bond Kinetics</w:t>
      </w:r>
    </w:p>
    <w:p w14:paraId="17F74BE7" w14:textId="74C10458" w:rsidR="00966197" w:rsidRDefault="00966197" w:rsidP="001F0914">
      <w:pPr>
        <w:pStyle w:val="ListParagraph"/>
        <w:spacing w:after="200"/>
        <w:ind w:left="0" w:firstLine="720"/>
        <w:contextualSpacing w:val="0"/>
        <w:jc w:val="both"/>
      </w:pPr>
      <w:r>
        <w:lastRenderedPageBreak/>
        <w:t>Lipid Protein Min Dist</w:t>
      </w:r>
      <w:r w:rsidR="00B73FAA">
        <w:fldChar w:fldCharType="begin"/>
      </w:r>
      <w:r w:rsidR="00B73FAA">
        <w:instrText xml:space="preserve"> XE "</w:instrText>
      </w:r>
      <w:r w:rsidR="00B73FAA" w:rsidRPr="00997852">
        <w:instrText>Lipid Protein Min Dist</w:instrText>
      </w:r>
      <w:r w:rsidR="00B73FAA">
        <w:instrText xml:space="preserve">" </w:instrText>
      </w:r>
      <w:r w:rsidR="00B73FAA">
        <w:fldChar w:fldCharType="end"/>
      </w:r>
      <w:r>
        <w:t xml:space="preserve"> is an analysis program designed for characterizing the contacts between a protein-bound lipid and other molecules like the protein or lipids. Since the program assumes a bound lipid is being analyzed, the user must specify this molecule using the -resi tag</w:t>
      </w:r>
      <w:r w:rsidR="004C4A11">
        <w:t xml:space="preserve"> (alternatively use -be, -x, -y, and -type for a dynamic lipid selection)</w:t>
      </w:r>
      <w:r>
        <w:t>. Here the user gives the residue id for the bound lipid to be analyzed. Note that the residue id provided corresponds to the internal numbering used by MosAT and the user can test their selection using the Atom Select tool with the -o option. With a residue selected, the user should specify the trajectory frames to be analyzed, i.e., those for which the lipid was in the binding pocket. This is accomplished using the -b and -e tags</w:t>
      </w:r>
      <w:r w:rsidR="004C4A11">
        <w:t xml:space="preserve"> (not needed if using a binding events file for a dynamic lipid selection)</w:t>
      </w:r>
      <w:r>
        <w:t xml:space="preserve">. With this information provided, Lipid Protein Min Dist will compute, for each lipid atom, the average minimum distance to the protein. In addition to the minimum distance, other metrics are projected onto the lipid atoms. For example, the number of contacts each atom forms with the protein is computed as well as the percentage of frames that a contact is present. And finally, the number of contacts formed with other lipids is computed. This latter computation requires the user specify a target leaflet using the -leaf tag.  Moreover, the threshold distance for counting contacts is provided via the -cdist tag. An example is now given: </w:t>
      </w:r>
    </w:p>
    <w:p w14:paraId="0527A348" w14:textId="77777777" w:rsidR="00966197" w:rsidRPr="00171CEC" w:rsidRDefault="00966197" w:rsidP="00966197">
      <w:pPr>
        <w:pStyle w:val="ListParagraph"/>
        <w:ind w:left="0"/>
        <w:contextualSpacing w:val="0"/>
        <w:jc w:val="both"/>
        <w:rPr>
          <w:i/>
          <w:iCs/>
        </w:rPr>
      </w:pPr>
      <w:r w:rsidRPr="000608A6">
        <w:rPr>
          <w:i/>
          <w:iCs/>
        </w:rPr>
        <w:t>$ mpirun -n 50 lipid_protein_min_dist_mpi -traj traj.xtc -ref ref.gro -resi 39706 -lpmd resi_39706.pdb -cdist 0.5 -leaf 1 -b 3000   -e 80000</w:t>
      </w:r>
    </w:p>
    <w:p w14:paraId="5CAFA3C6" w14:textId="6BEBBBC9" w:rsidR="00966197" w:rsidRDefault="00966197" w:rsidP="00966197">
      <w:pPr>
        <w:pStyle w:val="ListParagraph"/>
        <w:spacing w:before="200" w:after="200"/>
        <w:ind w:left="0"/>
        <w:contextualSpacing w:val="0"/>
        <w:jc w:val="both"/>
      </w:pPr>
      <w:r>
        <w:t>Here, the base filename for output data is specified using the -lpmd tag. This name is used to derive PDB file names for each metric analyzed. These metrics are projected onto the time average coordinates of the lipid molecule specified with -resi</w:t>
      </w:r>
      <w:r w:rsidR="004C4A11">
        <w:t xml:space="preserve"> (or those of the dynamically selected lipids if a binding events file was provided)</w:t>
      </w:r>
      <w:r>
        <w:t xml:space="preserve">. For comparison, the time average protein coordinates are also included. Output data files include the minimum distance to the protein, the number of contacts formed with the protein, the percentage of frames that a contact is formed with the protein, and the number of contacts formed with other lipids. These data are written to files whose name is derived from the -lpmd argument but with the </w:t>
      </w:r>
      <w:r w:rsidRPr="00354F2F">
        <w:t>_min_dist</w:t>
      </w:r>
      <w:r>
        <w:t xml:space="preserve">.pdb, </w:t>
      </w:r>
      <w:r w:rsidRPr="00354F2F">
        <w:t>_num_contacts.pdb</w:t>
      </w:r>
      <w:r>
        <w:t xml:space="preserve">, </w:t>
      </w:r>
      <w:r w:rsidRPr="00C36B70">
        <w:t>_contacts_freq</w:t>
      </w:r>
      <w:r>
        <w:t xml:space="preserve">.pdb, and </w:t>
      </w:r>
      <w:r w:rsidRPr="00354F2F">
        <w:t>_num_contacts_lip.pdb</w:t>
      </w:r>
      <w:r>
        <w:t xml:space="preserve"> appendages respectively. Additionally, the average number of contacts formed with the lipids is projected onto each protein atom. For example, the number of contacts formed with the target lipid is written to a PDB file with the </w:t>
      </w:r>
      <w:r w:rsidRPr="00354F2F">
        <w:t>_num_contacts_prot_target.pdb</w:t>
      </w:r>
      <w:r>
        <w:t xml:space="preserve"> extension. The number of contacts formed between each protein atom and all other lipids excluding the target is written to a file with the </w:t>
      </w:r>
      <w:r w:rsidRPr="00354F2F">
        <w:t>_num_contacts_prot_other.pdb</w:t>
      </w:r>
      <w:r>
        <w:t xml:space="preserve"> extension. These two additional characterizations, reveal the level of protection for each protein atom when the lipid is bound such that many contacts with the non-target lipids indicates a great amount of competition for the contact. And finally, the RMSF of each target lipid atom is computed and projected onto the time average coordinates. This info is written to another PDB name after -lpmd but with the “_rmsf.pdb” appendage. This information can provide insight into which regions of the lipid molecule are most dynamic.  However, it is noted that the minimum RMSF observed will depend on the quality of the fit when preparing the trajectory for analysis and that it is possible for the binding site itself to be in motion. For this reason, we suggest using Contacts RMSF </w:t>
      </w:r>
      <w:r w:rsidR="004C4A11">
        <w:t>(as described above)</w:t>
      </w:r>
      <w:r>
        <w:t xml:space="preserve"> for this kind of analysis. An example of the output data generated with Lipid Protein Min Dist is given in </w:t>
      </w:r>
      <w:r>
        <w:fldChar w:fldCharType="begin"/>
      </w:r>
      <w:r>
        <w:instrText xml:space="preserve"> REF _Ref126324330 \h </w:instrText>
      </w:r>
      <w:r>
        <w:fldChar w:fldCharType="separate"/>
      </w:r>
      <w:r w:rsidR="00B957CE">
        <w:t xml:space="preserve">Figure </w:t>
      </w:r>
      <w:r w:rsidR="00B957CE">
        <w:rPr>
          <w:noProof/>
        </w:rPr>
        <w:t>4</w:t>
      </w:r>
      <w:r w:rsidR="00B957CE">
        <w:noBreakHyphen/>
      </w:r>
      <w:r w:rsidR="00B957CE">
        <w:rPr>
          <w:noProof/>
        </w:rPr>
        <w:t>15</w:t>
      </w:r>
      <w:r>
        <w:fldChar w:fldCharType="end"/>
      </w:r>
      <w:r>
        <w:t>.</w:t>
      </w:r>
    </w:p>
    <w:p w14:paraId="592AB99F" w14:textId="77777777" w:rsidR="00966197" w:rsidRDefault="00966197" w:rsidP="00966197">
      <w:pPr>
        <w:pStyle w:val="ListParagraph"/>
        <w:ind w:left="0"/>
        <w:jc w:val="both"/>
      </w:pPr>
    </w:p>
    <w:p w14:paraId="571FE8AB" w14:textId="77777777" w:rsidR="00966197" w:rsidRDefault="00966197" w:rsidP="00966197">
      <w:pPr>
        <w:pStyle w:val="ListParagraph"/>
        <w:keepNext/>
        <w:ind w:left="0"/>
        <w:jc w:val="center"/>
      </w:pPr>
      <w:r>
        <w:rPr>
          <w:noProof/>
        </w:rPr>
        <w:drawing>
          <wp:inline distT="0" distB="0" distL="0" distR="0" wp14:anchorId="53DDD4ED" wp14:editId="003E75F2">
            <wp:extent cx="5943600" cy="5978459"/>
            <wp:effectExtent l="0" t="0" r="0" b="0"/>
            <wp:docPr id="168821" name="Picture 168821" descr="A picture containing indoor, different, colorful,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1" name="Picture 168821" descr="A picture containing indoor, different, colorful, several&#10;&#10;Description automatically generated"/>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943600" cy="5978459"/>
                    </a:xfrm>
                    <a:prstGeom prst="rect">
                      <a:avLst/>
                    </a:prstGeom>
                  </pic:spPr>
                </pic:pic>
              </a:graphicData>
            </a:graphic>
          </wp:inline>
        </w:drawing>
      </w:r>
    </w:p>
    <w:p w14:paraId="7E2DD523" w14:textId="11BE930F" w:rsidR="00966197" w:rsidRDefault="00966197" w:rsidP="00966197">
      <w:pPr>
        <w:pStyle w:val="Caption"/>
        <w:jc w:val="both"/>
      </w:pPr>
      <w:bookmarkStart w:id="302" w:name="_Ref126324330"/>
      <w:r>
        <w:t xml:space="preserve">Figure </w:t>
      </w:r>
      <w:fldSimple w:instr=" STYLEREF 1 \s ">
        <w:r w:rsidR="00B957CE">
          <w:rPr>
            <w:noProof/>
          </w:rPr>
          <w:t>4</w:t>
        </w:r>
      </w:fldSimple>
      <w:r>
        <w:noBreakHyphen/>
      </w:r>
      <w:fldSimple w:instr=" SEQ Figure \* ARABIC \s 1 ">
        <w:r w:rsidR="00B957CE">
          <w:rPr>
            <w:noProof/>
          </w:rPr>
          <w:t>15</w:t>
        </w:r>
      </w:fldSimple>
      <w:bookmarkEnd w:id="302"/>
      <w:r>
        <w:t xml:space="preserve"> Projections of contact data onto the protein or target lipid atoms. A gives the number of contacts formed with the protein atoms projected onto the target lipid. B gives the number of contacts formed with other lipids projected onto the target lipid atoms. C gives the number of contacts formed with the target lipid projected onto the protein atoms. D gives the number of contacts with lipids, excluding the target lipid, projected onto the protein atoms. </w:t>
      </w:r>
    </w:p>
    <w:p w14:paraId="3F56AAEF" w14:textId="1D0E19E3" w:rsidR="00966197" w:rsidRDefault="00966197" w:rsidP="00966197">
      <w:pPr>
        <w:spacing w:after="200"/>
        <w:jc w:val="both"/>
      </w:pPr>
      <w:r>
        <w:t xml:space="preserve">As a final note, the different metrics computed with Lipid Protein Min Dist can vary substantially. The computation of the number of contacts formed with the protein atoms and non-target lipid molecules is especially expensive relative to the others. This computation has thus been programed </w:t>
      </w:r>
      <w:r w:rsidR="001445D8">
        <w:t>to support “contact screening” where</w:t>
      </w:r>
      <w:r>
        <w:t xml:space="preserve"> lipid molecules </w:t>
      </w:r>
      <w:r w:rsidR="006C7726">
        <w:t xml:space="preserve">(see section </w:t>
      </w:r>
      <w:r w:rsidR="006C7726">
        <w:fldChar w:fldCharType="begin"/>
      </w:r>
      <w:r w:rsidR="006C7726">
        <w:instrText xml:space="preserve"> REF _Ref153453330 \r \h </w:instrText>
      </w:r>
      <w:r w:rsidR="006C7726">
        <w:fldChar w:fldCharType="separate"/>
      </w:r>
      <w:r w:rsidR="00B957CE">
        <w:t>1.19</w:t>
      </w:r>
      <w:r w:rsidR="006C7726">
        <w:fldChar w:fldCharType="end"/>
      </w:r>
      <w:r w:rsidR="006C7726">
        <w:t xml:space="preserve"> for more details) </w:t>
      </w:r>
      <w:r w:rsidR="001445D8">
        <w:t xml:space="preserve">are screened </w:t>
      </w:r>
      <w:r>
        <w:t xml:space="preserve">based on the distance between their </w:t>
      </w:r>
      <w:r w:rsidR="006C7726">
        <w:t xml:space="preserve">geometric </w:t>
      </w:r>
      <w:r>
        <w:t>center</w:t>
      </w:r>
      <w:r w:rsidR="001445D8">
        <w:t>s</w:t>
      </w:r>
      <w:r>
        <w:t xml:space="preserve"> and that of the protein residue. Then if this distance is too large, no further distances are measured. However, if the centers are close enough, then the distance between atoms of the protein residue and lipid </w:t>
      </w:r>
      <w:r>
        <w:lastRenderedPageBreak/>
        <w:t xml:space="preserve">are considered and contacts counted. This approach can speed up the computation significantly depending on the screening distance used. This distance is set to </w:t>
      </w:r>
      <w:r w:rsidR="006C7726">
        <w:t xml:space="preserve">4 </w:t>
      </w:r>
      <w:r>
        <w:t xml:space="preserve">nm by default but may be specified by the user with the -screen tag.   </w:t>
      </w:r>
    </w:p>
    <w:p w14:paraId="2B2B9DD3" w14:textId="6EB9C48D" w:rsidR="00966197" w:rsidRPr="00966197" w:rsidRDefault="00966197" w:rsidP="00966197">
      <w:pPr>
        <w:sectPr w:rsidR="00966197" w:rsidRPr="00966197" w:rsidSect="00AB6E62">
          <w:headerReference w:type="default" r:id="rId143"/>
          <w:pgSz w:w="12240" w:h="15840"/>
          <w:pgMar w:top="1440" w:right="1440" w:bottom="1440" w:left="1440" w:header="720" w:footer="720" w:gutter="0"/>
          <w:cols w:space="720"/>
          <w:docGrid w:linePitch="360"/>
        </w:sectPr>
      </w:pPr>
    </w:p>
    <w:p w14:paraId="366A41CD" w14:textId="728DA462" w:rsidR="00F7641F" w:rsidRDefault="00F7641F" w:rsidP="00F7641F">
      <w:pPr>
        <w:pStyle w:val="Heading1"/>
      </w:pPr>
      <w:bookmarkStart w:id="303" w:name="_Ref89325521"/>
      <w:bookmarkStart w:id="304" w:name="_Toc153792534"/>
      <w:r w:rsidRPr="00F6206A">
        <w:lastRenderedPageBreak/>
        <w:t>General Tools</w:t>
      </w:r>
      <w:bookmarkEnd w:id="303"/>
      <w:bookmarkEnd w:id="304"/>
    </w:p>
    <w:p w14:paraId="27B19548" w14:textId="65AA2522" w:rsidR="00DA1F50" w:rsidRDefault="00DA1F50" w:rsidP="00DA1F50">
      <w:pPr>
        <w:pStyle w:val="Heading2"/>
      </w:pPr>
      <w:bookmarkStart w:id="305" w:name="_Toc135122788"/>
      <w:bookmarkStart w:id="306" w:name="_Ref89171557"/>
      <w:r>
        <w:t xml:space="preserve"> </w:t>
      </w:r>
      <w:bookmarkStart w:id="307" w:name="_Ref135142413"/>
      <w:bookmarkStart w:id="308" w:name="_Ref135142909"/>
      <w:bookmarkStart w:id="309" w:name="_Toc153792535"/>
      <w:r>
        <w:t>Atom Select</w:t>
      </w:r>
      <w:bookmarkEnd w:id="305"/>
      <w:bookmarkEnd w:id="307"/>
      <w:bookmarkEnd w:id="308"/>
      <w:bookmarkEnd w:id="309"/>
    </w:p>
    <w:p w14:paraId="62B8BE8D" w14:textId="178AE78F" w:rsidR="00DA1F50" w:rsidRDefault="00DA1F50" w:rsidP="00DA1F50">
      <w:pPr>
        <w:pStyle w:val="ListParagraph"/>
        <w:spacing w:after="200"/>
        <w:ind w:left="0"/>
        <w:contextualSpacing w:val="0"/>
        <w:jc w:val="both"/>
      </w:pPr>
      <w:r>
        <w:t>Atom Select</w:t>
      </w:r>
      <w:r w:rsidR="00235FC2">
        <w:fldChar w:fldCharType="begin"/>
      </w:r>
      <w:r w:rsidR="00235FC2">
        <w:instrText xml:space="preserve"> XE "</w:instrText>
      </w:r>
      <w:r w:rsidR="00235FC2" w:rsidRPr="003C1E0B">
        <w:instrText>Atom Select</w:instrText>
      </w:r>
      <w:r w:rsidR="00235FC2">
        <w:instrText xml:space="preserve">" </w:instrText>
      </w:r>
      <w:r w:rsidR="00235FC2">
        <w:fldChar w:fldCharType="end"/>
      </w:r>
      <w:r>
        <w:t xml:space="preserve"> is an analysis tool used for testing an atom selection text. To use the program the user must provide a selection text using the -sel tag. For example, the user can select the alpha carbons using something like the following:</w:t>
      </w:r>
    </w:p>
    <w:p w14:paraId="6473076E" w14:textId="77777777" w:rsidR="00DA1F50" w:rsidRPr="00233641" w:rsidRDefault="00DA1F50" w:rsidP="00DA1F50">
      <w:pPr>
        <w:pStyle w:val="ListParagraph"/>
        <w:ind w:left="0"/>
        <w:jc w:val="both"/>
        <w:rPr>
          <w:b/>
          <w:bCs/>
          <w:color w:val="D8127E"/>
        </w:rPr>
      </w:pPr>
      <w:r w:rsidRPr="00AD721C">
        <w:rPr>
          <w:b/>
          <w:bCs/>
          <w:color w:val="D8127E"/>
        </w:rPr>
        <w:t>-sel</w:t>
      </w:r>
    </w:p>
    <w:tbl>
      <w:tblPr>
        <w:tblStyle w:val="TableGrid"/>
        <w:tblW w:w="0" w:type="auto"/>
        <w:tblLook w:val="04A0" w:firstRow="1" w:lastRow="0" w:firstColumn="1" w:lastColumn="0" w:noHBand="0" w:noVBand="1"/>
      </w:tblPr>
      <w:tblGrid>
        <w:gridCol w:w="2102"/>
      </w:tblGrid>
      <w:tr w:rsidR="00DA1F50" w14:paraId="543A5B24" w14:textId="77777777" w:rsidTr="00104700">
        <w:tc>
          <w:tcPr>
            <w:tcW w:w="2102" w:type="dxa"/>
            <w:tcBorders>
              <w:top w:val="nil"/>
              <w:left w:val="nil"/>
              <w:bottom w:val="nil"/>
              <w:right w:val="nil"/>
            </w:tcBorders>
          </w:tcPr>
          <w:p w14:paraId="2BF0E97E" w14:textId="401B6954" w:rsidR="00DA1F50" w:rsidRDefault="00DA1F50" w:rsidP="00104700">
            <w:pPr>
              <w:pStyle w:val="ListParagraph"/>
              <w:ind w:left="0"/>
              <w:jc w:val="both"/>
            </w:pPr>
            <w:r>
              <w:t xml:space="preserve">prot and </w:t>
            </w:r>
            <w:r w:rsidR="001F16F7">
              <w:t>atom</w:t>
            </w:r>
            <w:r>
              <w:t xml:space="preserve"> CA</w:t>
            </w:r>
          </w:p>
        </w:tc>
      </w:tr>
    </w:tbl>
    <w:p w14:paraId="5DC76225" w14:textId="77777777" w:rsidR="00DA1F50" w:rsidRDefault="00DA1F50" w:rsidP="00DA1F50">
      <w:pPr>
        <w:pStyle w:val="ListParagraph"/>
        <w:ind w:left="0"/>
        <w:jc w:val="both"/>
      </w:pPr>
    </w:p>
    <w:p w14:paraId="450D1F20" w14:textId="77777777" w:rsidR="00DA1F50" w:rsidRPr="00BB78C9" w:rsidRDefault="00DA1F50" w:rsidP="00DA1F50">
      <w:pPr>
        <w:pStyle w:val="ListParagraph"/>
        <w:spacing w:after="200"/>
        <w:ind w:left="0"/>
        <w:contextualSpacing w:val="0"/>
        <w:jc w:val="both"/>
        <w:rPr>
          <w:i/>
          <w:iCs/>
        </w:rPr>
      </w:pPr>
      <w:r>
        <w:t xml:space="preserve">With an atom selection specified, the program will generate a PDB file containing the reference structure (-ref) where the selected atoms are indicated by the B factor. This file is named the same as the file containing the selection text (-sel) but is given the .pdb appendage. </w:t>
      </w:r>
      <w:r>
        <w:rPr>
          <w:i/>
          <w:iCs/>
        </w:rPr>
        <w:t xml:space="preserve">In addition to this file, Atom Select will write an index file with the selected atoms to a file named after (-sel) but with the .ndx appendage. This file can be used as an index file with MOSAICS. For example, the index file can be used with the least squares fitting routine. </w:t>
      </w:r>
      <w:r>
        <w:t>An example of the run commands used with Atom Select is now given:</w:t>
      </w:r>
    </w:p>
    <w:p w14:paraId="236FE7DE" w14:textId="14F89C29" w:rsidR="00DA1F50" w:rsidRDefault="00DA1F50" w:rsidP="00DA1F50">
      <w:pPr>
        <w:pStyle w:val="ListParagraph"/>
        <w:ind w:left="0"/>
        <w:contextualSpacing w:val="0"/>
        <w:jc w:val="both"/>
        <w:rPr>
          <w:i/>
          <w:iCs/>
        </w:rPr>
      </w:pPr>
      <w:r w:rsidRPr="00031F51">
        <w:rPr>
          <w:i/>
          <w:iCs/>
        </w:rPr>
        <w:t xml:space="preserve">$ mpirun -n 50 atomic_select_mpi -traj </w:t>
      </w:r>
      <w:r w:rsidR="001F783B">
        <w:rPr>
          <w:i/>
          <w:iCs/>
        </w:rPr>
        <w:t>ref.gro</w:t>
      </w:r>
      <w:r w:rsidRPr="00031F51">
        <w:rPr>
          <w:i/>
          <w:iCs/>
        </w:rPr>
        <w:t xml:space="preserve"> -ref ref.gro -sel my_selection.crd -leaf 0</w:t>
      </w:r>
    </w:p>
    <w:p w14:paraId="171EEFF1" w14:textId="2CEC20D6" w:rsidR="00DA1F50" w:rsidRDefault="00DA1F50" w:rsidP="00DA1F50">
      <w:pPr>
        <w:pStyle w:val="ListParagraph"/>
        <w:spacing w:before="200" w:after="200"/>
        <w:ind w:left="0"/>
        <w:contextualSpacing w:val="0"/>
        <w:jc w:val="both"/>
        <w:rPr>
          <w:i/>
          <w:iCs/>
        </w:rPr>
      </w:pPr>
      <w:r>
        <w:rPr>
          <w:i/>
          <w:iCs/>
        </w:rPr>
        <w:t>It should be noted that Atom Select requires specification of a target leaflet using the -leaf tag. This is needed to assign atoms to the leaflets, which may be used in the selection text. While this argument is required, it is possible that the atomic system contains no lipids. In this case, the argument is ignored.</w:t>
      </w:r>
      <w:r w:rsidR="001F783B">
        <w:rPr>
          <w:i/>
          <w:iCs/>
        </w:rPr>
        <w:t xml:space="preserve"> </w:t>
      </w:r>
      <w:r>
        <w:rPr>
          <w:i/>
          <w:iCs/>
        </w:rPr>
        <w:t xml:space="preserve">An example of the data generated with Atom Select is shown in </w:t>
      </w:r>
      <w:r>
        <w:rPr>
          <w:i/>
          <w:iCs/>
        </w:rPr>
        <w:fldChar w:fldCharType="begin"/>
      </w:r>
      <w:r>
        <w:rPr>
          <w:i/>
          <w:iCs/>
        </w:rPr>
        <w:instrText xml:space="preserve"> REF _Ref126051502 \h </w:instrText>
      </w:r>
      <w:r>
        <w:rPr>
          <w:i/>
          <w:iCs/>
        </w:rPr>
      </w:r>
      <w:r>
        <w:rPr>
          <w:i/>
          <w:iCs/>
        </w:rPr>
        <w:fldChar w:fldCharType="separate"/>
      </w:r>
      <w:r w:rsidR="00B957CE">
        <w:t xml:space="preserve">Figure </w:t>
      </w:r>
      <w:r w:rsidR="00B957CE">
        <w:rPr>
          <w:noProof/>
        </w:rPr>
        <w:t>5</w:t>
      </w:r>
      <w:r w:rsidR="00B957CE">
        <w:noBreakHyphen/>
      </w:r>
      <w:r w:rsidR="00B957CE">
        <w:rPr>
          <w:noProof/>
        </w:rPr>
        <w:t>1</w:t>
      </w:r>
      <w:r>
        <w:rPr>
          <w:i/>
          <w:iCs/>
        </w:rPr>
        <w:fldChar w:fldCharType="end"/>
      </w:r>
      <w:r>
        <w:rPr>
          <w:i/>
          <w:iCs/>
        </w:rPr>
        <w:t>.</w:t>
      </w:r>
    </w:p>
    <w:p w14:paraId="18E79E2F" w14:textId="77777777" w:rsidR="00DA1F50" w:rsidRDefault="00DA1F50" w:rsidP="00DA1F50">
      <w:pPr>
        <w:pStyle w:val="ListParagraph"/>
        <w:keepNext/>
        <w:ind w:left="0"/>
        <w:jc w:val="center"/>
      </w:pPr>
      <w:r>
        <w:rPr>
          <w:i/>
          <w:iCs/>
          <w:noProof/>
        </w:rPr>
        <w:lastRenderedPageBreak/>
        <w:drawing>
          <wp:inline distT="0" distB="0" distL="0" distR="0" wp14:anchorId="4F5D77EC" wp14:editId="4FCE6AA1">
            <wp:extent cx="5745780" cy="4445000"/>
            <wp:effectExtent l="0" t="0" r="0" b="0"/>
            <wp:docPr id="59" name="Picture 59" descr="A blue and red molecule struc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blue and red molecule structure&#10;&#10;Description automatically generated with low confidenc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801207" cy="4487879"/>
                    </a:xfrm>
                    <a:prstGeom prst="rect">
                      <a:avLst/>
                    </a:prstGeom>
                  </pic:spPr>
                </pic:pic>
              </a:graphicData>
            </a:graphic>
          </wp:inline>
        </w:drawing>
      </w:r>
    </w:p>
    <w:p w14:paraId="08AC3C4E" w14:textId="3A429152" w:rsidR="00DA1F50" w:rsidRDefault="00DA1F50" w:rsidP="00DA1F50">
      <w:pPr>
        <w:pStyle w:val="Caption"/>
      </w:pPr>
      <w:bookmarkStart w:id="310" w:name="_Ref126051502"/>
      <w:r>
        <w:t xml:space="preserve">Figure </w:t>
      </w:r>
      <w:fldSimple w:instr=" STYLEREF 1 \s ">
        <w:r w:rsidR="00B957CE">
          <w:rPr>
            <w:noProof/>
          </w:rPr>
          <w:t>5</w:t>
        </w:r>
      </w:fldSimple>
      <w:r>
        <w:noBreakHyphen/>
      </w:r>
      <w:fldSimple w:instr=" SEQ Figure \* ARABIC \s 1 ">
        <w:r w:rsidR="00B957CE">
          <w:rPr>
            <w:noProof/>
          </w:rPr>
          <w:t>1</w:t>
        </w:r>
      </w:fldSimple>
      <w:bookmarkEnd w:id="310"/>
      <w:r>
        <w:t xml:space="preserve"> Atom selection where the alpha carbons from the above example have been selected.  </w:t>
      </w:r>
    </w:p>
    <w:p w14:paraId="598D959D" w14:textId="5BBF1167" w:rsidR="00DA1F50" w:rsidRDefault="00DA1F50" w:rsidP="00DA1F50">
      <w:pPr>
        <w:spacing w:after="200"/>
        <w:jc w:val="both"/>
      </w:pPr>
      <w:r>
        <w:t xml:space="preserve">We note that the atom selection can also be viewed using the -o option. This option lets the user check their selection throughout the trajectory and can be useful when making selections for specific lipid molecules which might become immobilized at some point in the trajectory by the protein. </w:t>
      </w:r>
      <w:r w:rsidR="001F783B">
        <w:t xml:space="preserve">In this case, the user should provide the trajectory with the -traj argument instead of the reference file like shown in the example above. </w:t>
      </w:r>
    </w:p>
    <w:p w14:paraId="6389296E" w14:textId="3A9DFA06" w:rsidR="00F7641F" w:rsidRDefault="00F1628B" w:rsidP="00F7641F">
      <w:pPr>
        <w:pStyle w:val="Heading2"/>
      </w:pPr>
      <w:r>
        <w:t xml:space="preserve"> </w:t>
      </w:r>
      <w:bookmarkStart w:id="311" w:name="_Toc153792536"/>
      <w:r w:rsidR="00F7641F">
        <w:t>Histogram</w:t>
      </w:r>
      <w:bookmarkEnd w:id="306"/>
      <w:bookmarkEnd w:id="311"/>
    </w:p>
    <w:p w14:paraId="49DFDE37" w14:textId="5E5DCE3A"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To use the program</w:t>
      </w:r>
      <w:r w:rsidR="00E5703B">
        <w:t>,</w:t>
      </w:r>
      <w:r w:rsidR="009C4651">
        <w:t xml:space="preserve"> the user must provide a data file with the data to be plotted while specifying the column </w:t>
      </w:r>
      <w:r w:rsidR="003D46FD">
        <w:t xml:space="preserve">to </w:t>
      </w:r>
      <w:r w:rsidR="009C4651">
        <w:t>work with and the bin width. This information is provided with the -d, -col</w:t>
      </w:r>
      <w:r w:rsidR="00E5703B">
        <w:t>,</w:t>
      </w:r>
      <w:r w:rsidR="009C4651">
        <w:t xml:space="preserve"> and -bin tags</w:t>
      </w:r>
      <w:r w:rsidR="00E5703B">
        <w:t>,</w:t>
      </w:r>
      <w:r w:rsidR="009C4651">
        <w:t xml:space="preserve">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7FA412FE"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B957CE">
        <w:t xml:space="preserve">Figure </w:t>
      </w:r>
      <w:r w:rsidR="00B957CE">
        <w:rPr>
          <w:noProof/>
        </w:rPr>
        <w:t>5</w:t>
      </w:r>
      <w:r w:rsidR="00B957CE">
        <w:rPr>
          <w:noProof/>
        </w:rPr>
        <w:noBreakHyphen/>
        <w:t>2</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lastRenderedPageBreak/>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30E12EEA" w:rsidR="00F7641F" w:rsidRDefault="000C72B6" w:rsidP="00481C77">
      <w:pPr>
        <w:pStyle w:val="Caption"/>
      </w:pPr>
      <w:bookmarkStart w:id="312" w:name="_Ref89172732"/>
      <w:r>
        <w:t xml:space="preserve">Figure </w:t>
      </w:r>
      <w:fldSimple w:instr=" STYLEREF 1 \s ">
        <w:r w:rsidR="00B957CE">
          <w:rPr>
            <w:noProof/>
          </w:rPr>
          <w:t>5</w:t>
        </w:r>
      </w:fldSimple>
      <w:r w:rsidR="00252BFE">
        <w:noBreakHyphen/>
      </w:r>
      <w:fldSimple w:instr=" SEQ Figure \* ARABIC \s 1 ">
        <w:r w:rsidR="00B957CE">
          <w:rPr>
            <w:noProof/>
          </w:rPr>
          <w:t>2</w:t>
        </w:r>
      </w:fldSimple>
      <w:bookmarkEnd w:id="312"/>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313" w:name="_Ref89171668"/>
      <w:r>
        <w:t xml:space="preserve"> </w:t>
      </w:r>
      <w:bookmarkStart w:id="314" w:name="_Ref109764478"/>
      <w:bookmarkStart w:id="315" w:name="_Toc153792537"/>
      <w:r w:rsidR="00F7641F">
        <w:t>Data Averager</w:t>
      </w:r>
      <w:bookmarkEnd w:id="313"/>
      <w:bookmarkEnd w:id="314"/>
      <w:bookmarkEnd w:id="315"/>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ECA6F5E" w14:textId="050CD85B" w:rsidR="00481C77"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 xml:space="preserve">used for averaging the contents of </w:t>
      </w:r>
      <w:r w:rsidR="00E5703B">
        <w:t>two</w:t>
      </w:r>
      <w:r w:rsidR="00F12635">
        <w:t xml:space="preserve"> data files. These could be </w:t>
      </w:r>
      <w:r w:rsidR="00E5703B">
        <w:t>two</w:t>
      </w:r>
      <w:r w:rsidR="00F12635">
        <w:t xml:space="preserve"> grids</w:t>
      </w:r>
      <w:r w:rsidR="00E5703B">
        <w:t>,</w:t>
      </w:r>
      <w:r w:rsidR="00F12635">
        <w:t xml:space="preserve"> for example</w:t>
      </w:r>
      <w:r w:rsidR="00E5703B">
        <w:t>,</w:t>
      </w:r>
      <w:r w:rsidR="00F12635">
        <w:t xml:space="preserve"> or the columns from formatted data files. The data files to be averaged should be identical in structure</w:t>
      </w:r>
      <w:r w:rsidR="00E5703B">
        <w:t>,</w:t>
      </w:r>
      <w:r w:rsidR="00F12635">
        <w:t xml:space="preserve"> i.e., they each have the same number of rows and columns. To use the program</w:t>
      </w:r>
      <w:r w:rsidR="00481C77">
        <w:t>,</w:t>
      </w:r>
      <w:r w:rsidR="00F12635">
        <w:t xml:space="preserve"> the user must specify </w:t>
      </w:r>
      <w:r w:rsidR="00E5703B">
        <w:t>two</w:t>
      </w:r>
      <w:r w:rsidR="00F12635">
        <w:t xml:space="preserve"> input files whose content is to be averaged. This is done with the -d1 and -d2 tags</w:t>
      </w:r>
      <w:r w:rsidR="00E5703B">
        <w:t>,</w:t>
      </w:r>
      <w:r w:rsidR="00F12635">
        <w:t xml:space="preserve">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B957CE">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t>$ data_averager -d1 upper_mix.dat      -d2 lower_mix.dat      -o avg_mix.dat      -h1 1 -h2 1</w:t>
      </w:r>
    </w:p>
    <w:p w14:paraId="1271C25C" w14:textId="441753BA" w:rsidR="00F7641F" w:rsidRDefault="00B42CD3" w:rsidP="00F12635">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w:t>
      </w:r>
      <w:r w:rsidR="00E5703B">
        <w:t>two</w:t>
      </w:r>
      <w:r w:rsidR="002F785A">
        <w:t xml:space="preserve"> files is averaged. </w:t>
      </w:r>
    </w:p>
    <w:p w14:paraId="67DEB8C2" w14:textId="77777777" w:rsidR="00AB6E62" w:rsidRDefault="00AB6E62" w:rsidP="00F7641F">
      <w:pPr>
        <w:sectPr w:rsidR="00AB6E62" w:rsidSect="00AB6E62">
          <w:headerReference w:type="default" r:id="rId146"/>
          <w:pgSz w:w="12240" w:h="15840"/>
          <w:pgMar w:top="1440" w:right="1440" w:bottom="1440" w:left="1440" w:header="720" w:footer="720" w:gutter="0"/>
          <w:cols w:space="720"/>
          <w:docGrid w:linePitch="360"/>
        </w:sectPr>
      </w:pPr>
    </w:p>
    <w:p w14:paraId="0E90F498" w14:textId="68669DCF" w:rsidR="00C80AC6" w:rsidRPr="00EE38DA" w:rsidRDefault="00C80AC6" w:rsidP="00787A4A">
      <w:pPr>
        <w:pStyle w:val="Heading1"/>
        <w:numPr>
          <w:ilvl w:val="0"/>
          <w:numId w:val="0"/>
        </w:numPr>
      </w:pPr>
      <w:bookmarkStart w:id="316" w:name="_Toc153792538"/>
      <w:r w:rsidRPr="00EE38DA">
        <w:lastRenderedPageBreak/>
        <w:t>Troubleshooting</w:t>
      </w:r>
      <w:bookmarkEnd w:id="316"/>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048FE97E"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w:t>
      </w:r>
      <w:r w:rsidR="00EA2D54">
        <w:t>,</w:t>
      </w:r>
      <w:r w:rsidR="00213D16">
        <w:t xml:space="preserve"> but the z-component will not</w:t>
      </w:r>
      <w:r w:rsidR="00E754EC">
        <w:t xml:space="preserve"> (</w:t>
      </w:r>
      <w:r w:rsidR="00154F44">
        <w:fldChar w:fldCharType="begin"/>
      </w:r>
      <w:r w:rsidR="00154F44">
        <w:instrText xml:space="preserve"> REF _Ref109593029 \h </w:instrText>
      </w:r>
      <w:r w:rsidR="00154F44">
        <w:fldChar w:fldCharType="separate"/>
      </w:r>
      <w:r w:rsidR="00B957CE">
        <w:t xml:space="preserve">Figure </w:t>
      </w:r>
      <w:r w:rsidR="00B957CE">
        <w:rPr>
          <w:noProof/>
        </w:rPr>
        <w:t>3</w:t>
      </w:r>
      <w:r w:rsidR="00B957CE">
        <w:noBreakHyphen/>
      </w:r>
      <w:r w:rsidR="00B957CE">
        <w:rPr>
          <w:noProof/>
        </w:rPr>
        <w:t>56</w:t>
      </w:r>
      <w:r w:rsidR="00154F44">
        <w:fldChar w:fldCharType="end"/>
      </w:r>
      <w:r w:rsidR="00E754EC">
        <w:t>)</w:t>
      </w:r>
      <w:r w:rsidR="00EA2D54">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w:t>
      </w:r>
      <w:r w:rsidR="00EA2D54">
        <w:t xml:space="preserve"> the</w:t>
      </w:r>
      <w:r w:rsidR="00213D16">
        <w:t xml:space="preserve"> leaflet finder.</w:t>
      </w:r>
      <w:r w:rsidR="004D4B4E">
        <w:t xml:space="preserve"> Note</w:t>
      </w:r>
      <w:r w:rsidR="00EA2D54">
        <w:t xml:space="preserve"> that</w:t>
      </w:r>
      <w:r w:rsidR="004D4B4E">
        <w:t xml:space="preserve"> this fix should be replace</w:t>
      </w:r>
      <w:r w:rsidR="00BD2421">
        <w:t>d</w:t>
      </w:r>
      <w:r w:rsidR="004D4B4E">
        <w:t xml:space="preserve"> with an iterative approach to</w:t>
      </w:r>
      <w:r w:rsidR="00EA2D54">
        <w:t xml:space="preserve"> the</w:t>
      </w:r>
      <w:r w:rsidR="004D4B4E">
        <w:t xml:space="preserve"> leaflet finder. In this case, </w:t>
      </w:r>
      <w:r w:rsidR="00EA2D54">
        <w:t xml:space="preserve">the </w:t>
      </w:r>
      <w:r w:rsidR="004D4B4E">
        <w:t>leaflet finder should be applied to each trajectory frame</w:t>
      </w:r>
      <w:r w:rsidR="00EA2D54">
        <w:t>,</w:t>
      </w:r>
      <w:r w:rsidR="004D4B4E">
        <w:t xml:space="preserv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25E09119" w14:textId="77777777" w:rsidR="0094169B" w:rsidRDefault="003F6C00" w:rsidP="00E60A72">
      <w:pPr>
        <w:pStyle w:val="ListParagraph"/>
        <w:numPr>
          <w:ilvl w:val="0"/>
          <w:numId w:val="31"/>
        </w:numPr>
        <w:jc w:val="both"/>
      </w:pPr>
      <w:r w:rsidRPr="003F6C00">
        <w:rPr>
          <w:b/>
          <w:bCs/>
        </w:rPr>
        <w:t>Lipid type not found by leaflet finder:</w:t>
      </w:r>
      <w:r>
        <w:t xml:space="preserve"> It is possible that the lipid type is not included in the library. Try adding the lipid manually using the -lf_prm tag.</w:t>
      </w:r>
    </w:p>
    <w:p w14:paraId="332B434D" w14:textId="77777777" w:rsidR="0094169B" w:rsidRDefault="0094169B" w:rsidP="0094169B">
      <w:pPr>
        <w:pStyle w:val="ListParagraph"/>
      </w:pPr>
    </w:p>
    <w:p w14:paraId="3A580022" w14:textId="3A1668F4" w:rsidR="003F6C00" w:rsidRDefault="0094169B" w:rsidP="00E60A72">
      <w:pPr>
        <w:pStyle w:val="ListParagraph"/>
        <w:numPr>
          <w:ilvl w:val="0"/>
          <w:numId w:val="31"/>
        </w:numPr>
        <w:jc w:val="both"/>
      </w:pPr>
      <w:r w:rsidRPr="0094169B">
        <w:rPr>
          <w:b/>
          <w:bCs/>
        </w:rPr>
        <w:t>Program Crashes with segmentation fault:</w:t>
      </w:r>
      <w:r>
        <w:t xml:space="preserve"> These errors are difficult to debug and typically require the user’s input files to resolve. However, it is known that a segmentation fault can be thrown if a protein is analyzed that contains capped ends, for example an ACE. In this case, the user should check that the caps contain a unique residue id in the reference file so that it is treated as a unique residue. It is also a good idea to add the type to the protein finder using the -pf_prm tag. </w:t>
      </w:r>
    </w:p>
    <w:p w14:paraId="403A3A19" w14:textId="0E2847D2" w:rsidR="0094169B" w:rsidRDefault="0094169B" w:rsidP="0094169B">
      <w:pPr>
        <w:jc w:val="both"/>
        <w:sectPr w:rsidR="0094169B" w:rsidSect="00AB6E62">
          <w:headerReference w:type="default" r:id="rId147"/>
          <w:pgSz w:w="12240" w:h="15840"/>
          <w:pgMar w:top="1440" w:right="1440" w:bottom="1440" w:left="1440" w:header="720" w:footer="720" w:gutter="0"/>
          <w:cols w:space="720"/>
          <w:docGrid w:linePitch="360"/>
        </w:sectPr>
      </w:pPr>
    </w:p>
    <w:p w14:paraId="6B39DBBC" w14:textId="25AFB369" w:rsidR="00F30538" w:rsidRDefault="00F30538" w:rsidP="00787A4A">
      <w:pPr>
        <w:pStyle w:val="Heading1"/>
        <w:numPr>
          <w:ilvl w:val="0"/>
          <w:numId w:val="0"/>
        </w:numPr>
      </w:pPr>
      <w:bookmarkStart w:id="317" w:name="_Toc153792539"/>
      <w:r>
        <w:lastRenderedPageBreak/>
        <w:t>Bibliography</w:t>
      </w:r>
      <w:bookmarkEnd w:id="317"/>
    </w:p>
    <w:p w14:paraId="60827D36" w14:textId="090A780E" w:rsidR="00F30538" w:rsidRDefault="00F30538" w:rsidP="00F30538"/>
    <w:bookmarkStart w:id="318" w:name="_Ref92098933"/>
    <w:p w14:paraId="6FFAA542" w14:textId="77777777" w:rsidR="000C1797" w:rsidRPr="000C1797" w:rsidRDefault="007C15EE" w:rsidP="000C1797">
      <w:pPr>
        <w:pStyle w:val="EndNoteBibliography"/>
        <w:ind w:left="720" w:hanging="720"/>
        <w:rPr>
          <w:noProof/>
        </w:rPr>
      </w:pPr>
      <w:r>
        <w:fldChar w:fldCharType="begin"/>
      </w:r>
      <w:r>
        <w:instrText xml:space="preserve"> ADDIN EN.REFLIST </w:instrText>
      </w:r>
      <w:r>
        <w:fldChar w:fldCharType="separate"/>
      </w:r>
      <w:r w:rsidR="000C1797" w:rsidRPr="000C1797">
        <w:rPr>
          <w:noProof/>
        </w:rPr>
        <w:t>1.</w:t>
      </w:r>
      <w:r w:rsidR="000C1797" w:rsidRPr="000C1797">
        <w:rPr>
          <w:noProof/>
        </w:rPr>
        <w:tab/>
        <w:t xml:space="preserve">Killian, J.A., </w:t>
      </w:r>
      <w:r w:rsidR="000C1797" w:rsidRPr="000C1797">
        <w:rPr>
          <w:i/>
          <w:noProof/>
        </w:rPr>
        <w:t>Hydrophobic mismatch between proteins and lipids in membranes.</w:t>
      </w:r>
      <w:r w:rsidR="000C1797" w:rsidRPr="000C1797">
        <w:rPr>
          <w:noProof/>
        </w:rPr>
        <w:t xml:space="preserve"> Biochimica Et Biophysica Acta-Reviews on Biomembranes, 1998. </w:t>
      </w:r>
      <w:r w:rsidR="000C1797" w:rsidRPr="000C1797">
        <w:rPr>
          <w:b/>
          <w:noProof/>
        </w:rPr>
        <w:t>1376</w:t>
      </w:r>
      <w:r w:rsidR="000C1797" w:rsidRPr="000C1797">
        <w:rPr>
          <w:noProof/>
        </w:rPr>
        <w:t>(3): p. 401-416.</w:t>
      </w:r>
    </w:p>
    <w:p w14:paraId="04B62768" w14:textId="77777777" w:rsidR="000C1797" w:rsidRPr="000C1797" w:rsidRDefault="000C1797" w:rsidP="000C1797">
      <w:pPr>
        <w:pStyle w:val="EndNoteBibliography"/>
        <w:ind w:left="720" w:hanging="720"/>
        <w:rPr>
          <w:noProof/>
        </w:rPr>
      </w:pPr>
      <w:r w:rsidRPr="000C1797">
        <w:rPr>
          <w:noProof/>
        </w:rPr>
        <w:t>2.</w:t>
      </w:r>
      <w:r w:rsidRPr="000C1797">
        <w:rPr>
          <w:noProof/>
        </w:rPr>
        <w:tab/>
        <w:t xml:space="preserve">Beaven, A.H., et al., </w:t>
      </w:r>
      <w:r w:rsidRPr="000C1797">
        <w:rPr>
          <w:i/>
          <w:noProof/>
        </w:rPr>
        <w:t>Gramicidin A Channel Formation Induces Local Lipid Redistribution I: Experiment and Simulation.</w:t>
      </w:r>
      <w:r w:rsidRPr="000C1797">
        <w:rPr>
          <w:noProof/>
        </w:rPr>
        <w:t xml:space="preserve"> Biophysical Journal, 2017. </w:t>
      </w:r>
      <w:r w:rsidRPr="000C1797">
        <w:rPr>
          <w:b/>
          <w:noProof/>
        </w:rPr>
        <w:t>112</w:t>
      </w:r>
      <w:r w:rsidRPr="000C1797">
        <w:rPr>
          <w:noProof/>
        </w:rPr>
        <w:t>(6): p. 1185-1197.</w:t>
      </w:r>
    </w:p>
    <w:p w14:paraId="76E81B8B" w14:textId="77777777" w:rsidR="000C1797" w:rsidRPr="000C1797" w:rsidRDefault="000C1797" w:rsidP="000C1797">
      <w:pPr>
        <w:pStyle w:val="EndNoteBibliography"/>
        <w:ind w:left="720" w:hanging="720"/>
        <w:rPr>
          <w:noProof/>
        </w:rPr>
      </w:pPr>
      <w:r w:rsidRPr="000C1797">
        <w:rPr>
          <w:noProof/>
        </w:rPr>
        <w:t>3.</w:t>
      </w:r>
      <w:r w:rsidRPr="000C1797">
        <w:rPr>
          <w:noProof/>
        </w:rPr>
        <w:tab/>
        <w:t xml:space="preserve">Botelho, A.V., et al., </w:t>
      </w:r>
      <w:r w:rsidRPr="000C1797">
        <w:rPr>
          <w:i/>
          <w:noProof/>
        </w:rPr>
        <w:t>Curvature and hydrophobic forces drive oligomerization and modulate activity of rhodopsin in membranes.</w:t>
      </w:r>
      <w:r w:rsidRPr="000C1797">
        <w:rPr>
          <w:noProof/>
        </w:rPr>
        <w:t xml:space="preserve"> Biophysical Journal, 2006. </w:t>
      </w:r>
      <w:r w:rsidRPr="000C1797">
        <w:rPr>
          <w:b/>
          <w:noProof/>
        </w:rPr>
        <w:t>91</w:t>
      </w:r>
      <w:r w:rsidRPr="000C1797">
        <w:rPr>
          <w:noProof/>
        </w:rPr>
        <w:t>(12): p. 4464-4477.</w:t>
      </w:r>
    </w:p>
    <w:p w14:paraId="571BF289" w14:textId="77777777" w:rsidR="000C1797" w:rsidRPr="000C1797" w:rsidRDefault="000C1797" w:rsidP="000C1797">
      <w:pPr>
        <w:pStyle w:val="EndNoteBibliography"/>
        <w:ind w:left="720" w:hanging="720"/>
        <w:rPr>
          <w:noProof/>
        </w:rPr>
      </w:pPr>
      <w:r w:rsidRPr="000C1797">
        <w:rPr>
          <w:noProof/>
        </w:rPr>
        <w:t>4.</w:t>
      </w:r>
      <w:r w:rsidRPr="000C1797">
        <w:rPr>
          <w:noProof/>
        </w:rPr>
        <w:tab/>
        <w:t xml:space="preserve">Chadda, R., et al., </w:t>
      </w:r>
      <w:r w:rsidRPr="000C1797">
        <w:rPr>
          <w:i/>
          <w:noProof/>
        </w:rPr>
        <w:t>Membrane transporter dimerization driven by differential lipid solvation energetics of dissociated and associated states.</w:t>
      </w:r>
      <w:r w:rsidRPr="000C1797">
        <w:rPr>
          <w:noProof/>
        </w:rPr>
        <w:t xml:space="preserve"> Elife, 2021. </w:t>
      </w:r>
      <w:r w:rsidRPr="000C1797">
        <w:rPr>
          <w:b/>
          <w:noProof/>
        </w:rPr>
        <w:t>10</w:t>
      </w:r>
      <w:r w:rsidRPr="000C1797">
        <w:rPr>
          <w:noProof/>
        </w:rPr>
        <w:t>.</w:t>
      </w:r>
    </w:p>
    <w:p w14:paraId="72D43817" w14:textId="77777777" w:rsidR="000C1797" w:rsidRPr="000C1797" w:rsidRDefault="000C1797" w:rsidP="000C1797">
      <w:pPr>
        <w:pStyle w:val="EndNoteBibliography"/>
        <w:ind w:left="720" w:hanging="720"/>
        <w:rPr>
          <w:noProof/>
        </w:rPr>
      </w:pPr>
      <w:r w:rsidRPr="000C1797">
        <w:rPr>
          <w:noProof/>
        </w:rPr>
        <w:t>5.</w:t>
      </w:r>
      <w:r w:rsidRPr="000C1797">
        <w:rPr>
          <w:noProof/>
        </w:rPr>
        <w:tab/>
        <w:t xml:space="preserve">Kahraman, O. and C.A. Haselwandter, </w:t>
      </w:r>
      <w:r w:rsidRPr="000C1797">
        <w:rPr>
          <w:i/>
          <w:noProof/>
        </w:rPr>
        <w:t>Supramolecular organization of membrane proteins with anisotropic hydrophobic thickness.</w:t>
      </w:r>
      <w:r w:rsidRPr="000C1797">
        <w:rPr>
          <w:noProof/>
        </w:rPr>
        <w:t xml:space="preserve"> Soft Matter, 2019. </w:t>
      </w:r>
      <w:r w:rsidRPr="000C1797">
        <w:rPr>
          <w:b/>
          <w:noProof/>
        </w:rPr>
        <w:t>15</w:t>
      </w:r>
      <w:r w:rsidRPr="000C1797">
        <w:rPr>
          <w:noProof/>
        </w:rPr>
        <w:t>(21): p. 4301-4310.</w:t>
      </w:r>
    </w:p>
    <w:p w14:paraId="6AEB95A5" w14:textId="77777777" w:rsidR="000C1797" w:rsidRPr="000C1797" w:rsidRDefault="000C1797" w:rsidP="000C1797">
      <w:pPr>
        <w:pStyle w:val="EndNoteBibliography"/>
        <w:ind w:left="720" w:hanging="720"/>
        <w:rPr>
          <w:noProof/>
        </w:rPr>
      </w:pPr>
      <w:r w:rsidRPr="000C1797">
        <w:rPr>
          <w:noProof/>
        </w:rPr>
        <w:t>6.</w:t>
      </w:r>
      <w:r w:rsidRPr="000C1797">
        <w:rPr>
          <w:noProof/>
        </w:rPr>
        <w:tab/>
        <w:t xml:space="preserve">Mondal, S., et al., </w:t>
      </w:r>
      <w:r w:rsidRPr="000C1797">
        <w:rPr>
          <w:i/>
          <w:noProof/>
        </w:rPr>
        <w:t>Quantitative Modeling of Membrane Deformations by Multihelical Membrane Proteins: Application to G-Protein Coupled Receptors.</w:t>
      </w:r>
      <w:r w:rsidRPr="000C1797">
        <w:rPr>
          <w:noProof/>
        </w:rPr>
        <w:t xml:space="preserve"> Biophysical Journal, 2011. </w:t>
      </w:r>
      <w:r w:rsidRPr="000C1797">
        <w:rPr>
          <w:b/>
          <w:noProof/>
        </w:rPr>
        <w:t>101</w:t>
      </w:r>
      <w:r w:rsidRPr="000C1797">
        <w:rPr>
          <w:noProof/>
        </w:rPr>
        <w:t>(9): p. 2092-2101.</w:t>
      </w:r>
    </w:p>
    <w:p w14:paraId="1C44ED3A" w14:textId="77777777" w:rsidR="000C1797" w:rsidRPr="000C1797" w:rsidRDefault="000C1797" w:rsidP="000C1797">
      <w:pPr>
        <w:pStyle w:val="EndNoteBibliography"/>
        <w:ind w:left="720" w:hanging="720"/>
        <w:rPr>
          <w:noProof/>
        </w:rPr>
      </w:pPr>
      <w:r w:rsidRPr="000C1797">
        <w:rPr>
          <w:noProof/>
        </w:rPr>
        <w:t>7.</w:t>
      </w:r>
      <w:r w:rsidRPr="000C1797">
        <w:rPr>
          <w:noProof/>
        </w:rPr>
        <w:tab/>
        <w:t xml:space="preserve">Mondal, S., G. Khelashvili, and H. Weinstein, </w:t>
      </w:r>
      <w:r w:rsidRPr="000C1797">
        <w:rPr>
          <w:i/>
          <w:noProof/>
        </w:rPr>
        <w:t>Not just an oil slick: how the energetics of protein-membrane interactions impacts the function and organization of transmembrane proteins.</w:t>
      </w:r>
      <w:r w:rsidRPr="000C1797">
        <w:rPr>
          <w:noProof/>
        </w:rPr>
        <w:t xml:space="preserve"> Biophys J, 2014. </w:t>
      </w:r>
      <w:r w:rsidRPr="000C1797">
        <w:rPr>
          <w:b/>
          <w:noProof/>
        </w:rPr>
        <w:t>106</w:t>
      </w:r>
      <w:r w:rsidRPr="000C1797">
        <w:rPr>
          <w:noProof/>
        </w:rPr>
        <w:t>(11): p. 2305-16.</w:t>
      </w:r>
    </w:p>
    <w:p w14:paraId="47371A0C" w14:textId="77777777" w:rsidR="000C1797" w:rsidRPr="000C1797" w:rsidRDefault="000C1797" w:rsidP="000C1797">
      <w:pPr>
        <w:pStyle w:val="EndNoteBibliography"/>
        <w:ind w:left="720" w:hanging="720"/>
        <w:rPr>
          <w:noProof/>
        </w:rPr>
      </w:pPr>
      <w:r w:rsidRPr="000C1797">
        <w:rPr>
          <w:noProof/>
        </w:rPr>
        <w:t>8.</w:t>
      </w:r>
      <w:r w:rsidRPr="000C1797">
        <w:rPr>
          <w:noProof/>
        </w:rPr>
        <w:tab/>
        <w:t xml:space="preserve">Aleksandrova, A.A., E. Sarti, and L.R. Forrest, </w:t>
      </w:r>
      <w:r w:rsidRPr="000C1797">
        <w:rPr>
          <w:i/>
          <w:noProof/>
        </w:rPr>
        <w:t>MemSTATS: A Benchmark Set of Membrane Protein Symmetries and Pseudosymmetries.</w:t>
      </w:r>
      <w:r w:rsidRPr="000C1797">
        <w:rPr>
          <w:noProof/>
        </w:rPr>
        <w:t xml:space="preserve"> Journal of Molecular Biology, 2020. </w:t>
      </w:r>
      <w:r w:rsidRPr="000C1797">
        <w:rPr>
          <w:b/>
          <w:noProof/>
        </w:rPr>
        <w:t>432</w:t>
      </w:r>
      <w:r w:rsidRPr="000C1797">
        <w:rPr>
          <w:noProof/>
        </w:rPr>
        <w:t>(2): p. 597-604.</w:t>
      </w:r>
    </w:p>
    <w:p w14:paraId="73D82E1D" w14:textId="77777777" w:rsidR="000C1797" w:rsidRPr="000C1797" w:rsidRDefault="000C1797" w:rsidP="000C1797">
      <w:pPr>
        <w:pStyle w:val="EndNoteBibliography"/>
        <w:ind w:left="720" w:hanging="720"/>
        <w:rPr>
          <w:noProof/>
        </w:rPr>
      </w:pPr>
      <w:r w:rsidRPr="000C1797">
        <w:rPr>
          <w:noProof/>
        </w:rPr>
        <w:t>9.</w:t>
      </w:r>
      <w:r w:rsidRPr="000C1797">
        <w:rPr>
          <w:noProof/>
        </w:rPr>
        <w:tab/>
        <w:t xml:space="preserve">Humphrey, W., A. Dalke, and K. Schulten, </w:t>
      </w:r>
      <w:r w:rsidRPr="000C1797">
        <w:rPr>
          <w:i/>
          <w:noProof/>
        </w:rPr>
        <w:t>VMD: visual molecular dynamics.</w:t>
      </w:r>
      <w:r w:rsidRPr="000C1797">
        <w:rPr>
          <w:noProof/>
        </w:rPr>
        <w:t xml:space="preserve"> J Mol Graph, 1996. </w:t>
      </w:r>
      <w:r w:rsidRPr="000C1797">
        <w:rPr>
          <w:b/>
          <w:noProof/>
        </w:rPr>
        <w:t>14</w:t>
      </w:r>
      <w:r w:rsidRPr="000C1797">
        <w:rPr>
          <w:noProof/>
        </w:rPr>
        <w:t>(1): p. 33-8, 27-8.</w:t>
      </w:r>
    </w:p>
    <w:p w14:paraId="64047CBC" w14:textId="77777777" w:rsidR="000C1797" w:rsidRPr="000C1797" w:rsidRDefault="000C1797" w:rsidP="000C1797">
      <w:pPr>
        <w:pStyle w:val="EndNoteBibliography"/>
        <w:ind w:left="720" w:hanging="720"/>
        <w:rPr>
          <w:i/>
          <w:noProof/>
        </w:rPr>
      </w:pPr>
      <w:r w:rsidRPr="000C1797">
        <w:rPr>
          <w:noProof/>
        </w:rPr>
        <w:t>10.</w:t>
      </w:r>
      <w:r w:rsidRPr="000C1797">
        <w:rPr>
          <w:noProof/>
        </w:rPr>
        <w:tab/>
        <w:t xml:space="preserve">Bernhardt, N. and J.D. Faraldo-Gomez, </w:t>
      </w:r>
      <w:r w:rsidRPr="000C1797">
        <w:rPr>
          <w:i/>
          <w:noProof/>
        </w:rPr>
        <w:t xml:space="preserve">MOSAICS: A Software Suite for Analysis of </w:t>
      </w:r>
    </w:p>
    <w:p w14:paraId="6B86F388" w14:textId="214DC6C1" w:rsidR="000C1797" w:rsidRPr="000C1797" w:rsidRDefault="000C1797" w:rsidP="000C1797">
      <w:pPr>
        <w:pStyle w:val="EndNoteBibliography"/>
        <w:ind w:left="720"/>
        <w:rPr>
          <w:noProof/>
        </w:rPr>
      </w:pPr>
      <w:r w:rsidRPr="000C1797">
        <w:rPr>
          <w:i/>
          <w:noProof/>
        </w:rPr>
        <w:t>Membrane Structure and Dynamics in Simulated Trajectories.</w:t>
      </w:r>
      <w:r w:rsidRPr="000C1797">
        <w:rPr>
          <w:noProof/>
        </w:rPr>
        <w:t xml:space="preserve"> Biophysical Journal, 2022.</w:t>
      </w:r>
      <w:r w:rsidR="00E92FAD">
        <w:rPr>
          <w:noProof/>
        </w:rPr>
        <w:t xml:space="preserve"> (Manuscript accepted)</w:t>
      </w:r>
    </w:p>
    <w:p w14:paraId="76B38891" w14:textId="77777777" w:rsidR="000C1797" w:rsidRPr="000C1797" w:rsidRDefault="000C1797" w:rsidP="000C1797">
      <w:pPr>
        <w:pStyle w:val="EndNoteBibliography"/>
        <w:ind w:left="720" w:hanging="720"/>
        <w:rPr>
          <w:noProof/>
        </w:rPr>
      </w:pPr>
      <w:r w:rsidRPr="000C1797">
        <w:rPr>
          <w:noProof/>
        </w:rPr>
        <w:t>11.</w:t>
      </w:r>
      <w:r w:rsidRPr="000C1797">
        <w:rPr>
          <w:noProof/>
        </w:rPr>
        <w:tab/>
        <w:t xml:space="preserve">Dutzler, R., E.B. Campbell, and R. MacKinnon, </w:t>
      </w:r>
      <w:r w:rsidRPr="000C1797">
        <w:rPr>
          <w:i/>
          <w:noProof/>
        </w:rPr>
        <w:t>Gating the selectivity filter in ClC chloride channels.</w:t>
      </w:r>
      <w:r w:rsidRPr="000C1797">
        <w:rPr>
          <w:noProof/>
        </w:rPr>
        <w:t xml:space="preserve"> Science, 2003. </w:t>
      </w:r>
      <w:r w:rsidRPr="000C1797">
        <w:rPr>
          <w:b/>
          <w:noProof/>
        </w:rPr>
        <w:t>300</w:t>
      </w:r>
      <w:r w:rsidRPr="000C1797">
        <w:rPr>
          <w:noProof/>
        </w:rPr>
        <w:t>(5616): p. 108-12.</w:t>
      </w:r>
    </w:p>
    <w:p w14:paraId="4CA7D2CF" w14:textId="77777777" w:rsidR="000C1797" w:rsidRPr="000C1797" w:rsidRDefault="000C1797" w:rsidP="000C1797">
      <w:pPr>
        <w:pStyle w:val="EndNoteBibliography"/>
        <w:ind w:left="720" w:hanging="720"/>
        <w:rPr>
          <w:noProof/>
        </w:rPr>
      </w:pPr>
      <w:r w:rsidRPr="000C1797">
        <w:rPr>
          <w:noProof/>
        </w:rPr>
        <w:t>12.</w:t>
      </w:r>
      <w:r w:rsidRPr="000C1797">
        <w:rPr>
          <w:noProof/>
        </w:rPr>
        <w:tab/>
        <w:t xml:space="preserve">von Bulow, S., J.T. Bullerjahn, and G. Hummer, </w:t>
      </w:r>
      <w:r w:rsidRPr="000C1797">
        <w:rPr>
          <w:i/>
          <w:noProof/>
        </w:rPr>
        <w:t>Systematic errors in diffusion coefficients from long-time molecular dynamics simulations at constant pressure.</w:t>
      </w:r>
      <w:r w:rsidRPr="000C1797">
        <w:rPr>
          <w:noProof/>
        </w:rPr>
        <w:t xml:space="preserve"> Journal of Chemical Physics, 2020. </w:t>
      </w:r>
      <w:r w:rsidRPr="000C1797">
        <w:rPr>
          <w:b/>
          <w:noProof/>
        </w:rPr>
        <w:t>153</w:t>
      </w:r>
      <w:r w:rsidRPr="000C1797">
        <w:rPr>
          <w:noProof/>
        </w:rPr>
        <w:t>(2).</w:t>
      </w:r>
    </w:p>
    <w:p w14:paraId="430E1D79" w14:textId="77777777" w:rsidR="000C1797" w:rsidRPr="000C1797" w:rsidRDefault="000C1797" w:rsidP="000C1797">
      <w:pPr>
        <w:pStyle w:val="EndNoteBibliography"/>
        <w:ind w:left="720" w:hanging="720"/>
        <w:rPr>
          <w:noProof/>
        </w:rPr>
      </w:pPr>
      <w:r w:rsidRPr="000C1797">
        <w:rPr>
          <w:noProof/>
        </w:rPr>
        <w:t>13.</w:t>
      </w:r>
      <w:r w:rsidRPr="000C1797">
        <w:rPr>
          <w:noProof/>
        </w:rPr>
        <w:tab/>
        <w:t xml:space="preserve">Smith, P. and C.D. Lorenz, </w:t>
      </w:r>
      <w:r w:rsidRPr="000C1797">
        <w:rPr>
          <w:i/>
          <w:noProof/>
        </w:rPr>
        <w:t>LiPyphilic: A Python Toolkit for the Analysis of Lipid Membrane Simulations.</w:t>
      </w:r>
      <w:r w:rsidRPr="000C1797">
        <w:rPr>
          <w:noProof/>
        </w:rPr>
        <w:t xml:space="preserve"> Journal of Chemical Theory and Computation, 2021. </w:t>
      </w:r>
      <w:r w:rsidRPr="000C1797">
        <w:rPr>
          <w:b/>
          <w:noProof/>
        </w:rPr>
        <w:t>17</w:t>
      </w:r>
      <w:r w:rsidRPr="000C1797">
        <w:rPr>
          <w:noProof/>
        </w:rPr>
        <w:t>(9): p. 5907-5919.</w:t>
      </w:r>
    </w:p>
    <w:p w14:paraId="4E63E1E2" w14:textId="5D4F376C" w:rsidR="00B749B8" w:rsidRPr="00DA68F1" w:rsidRDefault="007C15EE" w:rsidP="00DA68F1">
      <w:pPr>
        <w:pStyle w:val="ListParagraph"/>
        <w:widowControl w:val="0"/>
        <w:autoSpaceDE w:val="0"/>
        <w:autoSpaceDN w:val="0"/>
        <w:adjustRightInd w:val="0"/>
        <w:jc w:val="both"/>
        <w:rPr>
          <w:rFonts w:cs="Helvetica"/>
        </w:rPr>
      </w:pPr>
      <w:r>
        <w:fldChar w:fldCharType="end"/>
      </w:r>
      <w:bookmarkEnd w:id="318"/>
    </w:p>
    <w:p w14:paraId="31092E8C" w14:textId="77777777" w:rsidR="007F01E1" w:rsidRDefault="007F01E1" w:rsidP="000D32D8">
      <w:pPr>
        <w:pStyle w:val="ListParagraph"/>
        <w:widowControl w:val="0"/>
        <w:autoSpaceDE w:val="0"/>
        <w:autoSpaceDN w:val="0"/>
        <w:adjustRightInd w:val="0"/>
        <w:rPr>
          <w:rFonts w:cs="Times"/>
          <w:noProof/>
        </w:rPr>
        <w:sectPr w:rsidR="007F01E1" w:rsidSect="00554456">
          <w:headerReference w:type="default" r:id="rId148"/>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319" w:name="_Toc153792540"/>
      <w:r>
        <w:lastRenderedPageBreak/>
        <w:t>Index</w:t>
      </w:r>
      <w:bookmarkEnd w:id="319"/>
    </w:p>
    <w:p w14:paraId="6AA9176F" w14:textId="27E0B3A2" w:rsidR="00724DEC" w:rsidRDefault="00724DEC">
      <w:pPr>
        <w:pStyle w:val="ListParagraph"/>
        <w:ind w:left="0"/>
        <w:jc w:val="both"/>
        <w:sectPr w:rsidR="00724DEC" w:rsidSect="00AB6E62">
          <w:headerReference w:type="default" r:id="rId149"/>
          <w:pgSz w:w="12240" w:h="15840"/>
          <w:pgMar w:top="1440" w:right="1440" w:bottom="1440" w:left="1440" w:header="720" w:footer="720" w:gutter="0"/>
          <w:cols w:space="720"/>
          <w:docGrid w:linePitch="360"/>
        </w:sectPr>
      </w:pPr>
    </w:p>
    <w:p w14:paraId="64502BD6" w14:textId="77777777" w:rsidR="00B53337" w:rsidRDefault="007600A6">
      <w:pPr>
        <w:pStyle w:val="ListParagraph"/>
        <w:ind w:left="0"/>
        <w:jc w:val="both"/>
        <w:rPr>
          <w:noProof/>
        </w:rPr>
        <w:sectPr w:rsidR="00B53337" w:rsidSect="00B53337">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72AEA9D3" w14:textId="77777777" w:rsidR="00B53337" w:rsidRDefault="00B53337">
      <w:pPr>
        <w:pStyle w:val="IndexHeading"/>
        <w:keepNext/>
        <w:tabs>
          <w:tab w:val="right" w:leader="dot" w:pos="4310"/>
        </w:tabs>
        <w:rPr>
          <w:rFonts w:eastAsiaTheme="minorEastAsia" w:cstheme="minorBidi"/>
          <w:b w:val="0"/>
          <w:bCs w:val="0"/>
          <w:noProof/>
        </w:rPr>
      </w:pPr>
      <w:r>
        <w:rPr>
          <w:noProof/>
        </w:rPr>
        <w:t>2</w:t>
      </w:r>
    </w:p>
    <w:p w14:paraId="31B5F1E0" w14:textId="77777777" w:rsidR="00B53337" w:rsidRDefault="00B53337">
      <w:pPr>
        <w:pStyle w:val="Index1"/>
        <w:tabs>
          <w:tab w:val="right" w:leader="dot" w:pos="4310"/>
        </w:tabs>
        <w:rPr>
          <w:noProof/>
        </w:rPr>
      </w:pPr>
      <w:r>
        <w:rPr>
          <w:noProof/>
        </w:rPr>
        <w:t>2d Enrichment</w:t>
      </w:r>
      <w:r>
        <w:rPr>
          <w:noProof/>
        </w:rPr>
        <w:tab/>
        <w:t>87, 88</w:t>
      </w:r>
    </w:p>
    <w:p w14:paraId="2C0CD958" w14:textId="77777777" w:rsidR="00B53337" w:rsidRDefault="00B53337">
      <w:pPr>
        <w:pStyle w:val="Index1"/>
        <w:tabs>
          <w:tab w:val="right" w:leader="dot" w:pos="4310"/>
        </w:tabs>
        <w:rPr>
          <w:noProof/>
        </w:rPr>
      </w:pPr>
      <w:r>
        <w:rPr>
          <w:noProof/>
        </w:rPr>
        <w:t>2d Enrichment Distance Projection</w:t>
      </w:r>
      <w:r>
        <w:rPr>
          <w:noProof/>
        </w:rPr>
        <w:tab/>
        <w:t>88</w:t>
      </w:r>
    </w:p>
    <w:p w14:paraId="03FADCF0" w14:textId="77777777" w:rsidR="00B53337" w:rsidRDefault="00B53337">
      <w:pPr>
        <w:pStyle w:val="Index1"/>
        <w:tabs>
          <w:tab w:val="right" w:leader="dot" w:pos="4310"/>
        </w:tabs>
        <w:rPr>
          <w:noProof/>
        </w:rPr>
      </w:pPr>
      <w:r>
        <w:rPr>
          <w:noProof/>
        </w:rPr>
        <w:t>2d Kinetics</w:t>
      </w:r>
      <w:r>
        <w:rPr>
          <w:noProof/>
        </w:rPr>
        <w:tab/>
        <w:t>32, 33</w:t>
      </w:r>
    </w:p>
    <w:p w14:paraId="49FAA01B" w14:textId="77777777" w:rsidR="00B53337" w:rsidRDefault="00B53337">
      <w:pPr>
        <w:pStyle w:val="IndexHeading"/>
        <w:keepNext/>
        <w:tabs>
          <w:tab w:val="right" w:leader="dot" w:pos="4310"/>
        </w:tabs>
        <w:rPr>
          <w:rFonts w:eastAsiaTheme="minorEastAsia" w:cstheme="minorBidi"/>
          <w:b w:val="0"/>
          <w:bCs w:val="0"/>
          <w:noProof/>
        </w:rPr>
      </w:pPr>
      <w:r>
        <w:rPr>
          <w:noProof/>
        </w:rPr>
        <w:t>3</w:t>
      </w:r>
    </w:p>
    <w:p w14:paraId="2EDCF923" w14:textId="77777777" w:rsidR="00B53337" w:rsidRDefault="00B53337">
      <w:pPr>
        <w:pStyle w:val="Index1"/>
        <w:tabs>
          <w:tab w:val="right" w:leader="dot" w:pos="4310"/>
        </w:tabs>
        <w:rPr>
          <w:noProof/>
        </w:rPr>
      </w:pPr>
      <w:r>
        <w:rPr>
          <w:noProof/>
        </w:rPr>
        <w:t>3D Enrichment</w:t>
      </w:r>
      <w:r>
        <w:rPr>
          <w:noProof/>
        </w:rPr>
        <w:tab/>
        <w:t>117</w:t>
      </w:r>
    </w:p>
    <w:p w14:paraId="6E4E7892" w14:textId="77777777" w:rsidR="00B53337" w:rsidRDefault="00B53337">
      <w:pPr>
        <w:pStyle w:val="IndexHeading"/>
        <w:keepNext/>
        <w:tabs>
          <w:tab w:val="right" w:leader="dot" w:pos="4310"/>
        </w:tabs>
        <w:rPr>
          <w:rFonts w:eastAsiaTheme="minorEastAsia" w:cstheme="minorBidi"/>
          <w:b w:val="0"/>
          <w:bCs w:val="0"/>
          <w:noProof/>
        </w:rPr>
      </w:pPr>
      <w:r>
        <w:rPr>
          <w:noProof/>
        </w:rPr>
        <w:t>A</w:t>
      </w:r>
    </w:p>
    <w:p w14:paraId="53747678" w14:textId="77777777" w:rsidR="00B53337" w:rsidRDefault="00B53337">
      <w:pPr>
        <w:pStyle w:val="Index1"/>
        <w:tabs>
          <w:tab w:val="right" w:leader="dot" w:pos="4310"/>
        </w:tabs>
        <w:rPr>
          <w:noProof/>
        </w:rPr>
      </w:pPr>
      <w:r>
        <w:rPr>
          <w:noProof/>
        </w:rPr>
        <w:t>APL</w:t>
      </w:r>
      <w:r>
        <w:rPr>
          <w:noProof/>
        </w:rPr>
        <w:tab/>
        <w:t>74, 76, 78, 79</w:t>
      </w:r>
    </w:p>
    <w:p w14:paraId="35F1B622" w14:textId="77777777" w:rsidR="00B53337" w:rsidRDefault="00B53337">
      <w:pPr>
        <w:pStyle w:val="Index1"/>
        <w:tabs>
          <w:tab w:val="right" w:leader="dot" w:pos="4310"/>
        </w:tabs>
        <w:rPr>
          <w:noProof/>
        </w:rPr>
      </w:pPr>
      <w:r>
        <w:rPr>
          <w:noProof/>
        </w:rPr>
        <w:t>APL 3d</w:t>
      </w:r>
      <w:r>
        <w:rPr>
          <w:noProof/>
        </w:rPr>
        <w:tab/>
        <w:t>117</w:t>
      </w:r>
    </w:p>
    <w:p w14:paraId="14E4F658" w14:textId="77777777" w:rsidR="00B53337" w:rsidRDefault="00B53337">
      <w:pPr>
        <w:pStyle w:val="Index1"/>
        <w:tabs>
          <w:tab w:val="right" w:leader="dot" w:pos="4310"/>
        </w:tabs>
        <w:rPr>
          <w:noProof/>
        </w:rPr>
      </w:pPr>
      <w:r>
        <w:rPr>
          <w:noProof/>
        </w:rPr>
        <w:t>Atom Select</w:t>
      </w:r>
      <w:r>
        <w:rPr>
          <w:noProof/>
        </w:rPr>
        <w:tab/>
        <w:t>7, 13, 139</w:t>
      </w:r>
    </w:p>
    <w:p w14:paraId="2ECB4617" w14:textId="77777777" w:rsidR="00B53337" w:rsidRDefault="00B53337">
      <w:pPr>
        <w:pStyle w:val="Index1"/>
        <w:tabs>
          <w:tab w:val="right" w:leader="dot" w:pos="4310"/>
        </w:tabs>
        <w:rPr>
          <w:noProof/>
        </w:rPr>
      </w:pPr>
      <w:r>
        <w:rPr>
          <w:noProof/>
        </w:rPr>
        <w:t>Atoms in 2 Planes</w:t>
      </w:r>
      <w:r>
        <w:rPr>
          <w:noProof/>
        </w:rPr>
        <w:tab/>
        <w:t>100, 102, 103, 104</w:t>
      </w:r>
    </w:p>
    <w:p w14:paraId="474CBC11" w14:textId="77777777" w:rsidR="00B53337" w:rsidRDefault="00B53337">
      <w:pPr>
        <w:pStyle w:val="IndexHeading"/>
        <w:keepNext/>
        <w:tabs>
          <w:tab w:val="right" w:leader="dot" w:pos="4310"/>
        </w:tabs>
        <w:rPr>
          <w:rFonts w:eastAsiaTheme="minorEastAsia" w:cstheme="minorBidi"/>
          <w:b w:val="0"/>
          <w:bCs w:val="0"/>
          <w:noProof/>
        </w:rPr>
      </w:pPr>
      <w:r>
        <w:rPr>
          <w:noProof/>
        </w:rPr>
        <w:t>B</w:t>
      </w:r>
    </w:p>
    <w:p w14:paraId="65D7BE9A" w14:textId="77777777" w:rsidR="00B53337" w:rsidRDefault="00B53337">
      <w:pPr>
        <w:pStyle w:val="Index1"/>
        <w:tabs>
          <w:tab w:val="right" w:leader="dot" w:pos="4310"/>
        </w:tabs>
        <w:rPr>
          <w:noProof/>
        </w:rPr>
      </w:pPr>
      <w:r>
        <w:rPr>
          <w:noProof/>
        </w:rPr>
        <w:t>B Stamp</w:t>
      </w:r>
      <w:r>
        <w:rPr>
          <w:noProof/>
        </w:rPr>
        <w:tab/>
        <w:t>84</w:t>
      </w:r>
    </w:p>
    <w:p w14:paraId="20B7FF67" w14:textId="77777777" w:rsidR="00B53337" w:rsidRDefault="00B53337">
      <w:pPr>
        <w:pStyle w:val="Index1"/>
        <w:tabs>
          <w:tab w:val="right" w:leader="dot" w:pos="4310"/>
        </w:tabs>
        <w:rPr>
          <w:noProof/>
        </w:rPr>
      </w:pPr>
      <w:r>
        <w:rPr>
          <w:noProof/>
        </w:rPr>
        <w:t>B Stamp Grid</w:t>
      </w:r>
      <w:r>
        <w:rPr>
          <w:noProof/>
        </w:rPr>
        <w:tab/>
        <w:t>98, 99</w:t>
      </w:r>
    </w:p>
    <w:p w14:paraId="4DCDC3A5" w14:textId="77777777" w:rsidR="00B53337" w:rsidRDefault="00B53337">
      <w:pPr>
        <w:pStyle w:val="Index1"/>
        <w:tabs>
          <w:tab w:val="right" w:leader="dot" w:pos="4310"/>
        </w:tabs>
        <w:rPr>
          <w:noProof/>
        </w:rPr>
      </w:pPr>
      <w:r w:rsidRPr="001A4D86">
        <w:rPr>
          <w:noProof/>
        </w:rPr>
        <w:t>Bilayer Free Energy</w:t>
      </w:r>
      <w:r>
        <w:rPr>
          <w:noProof/>
        </w:rPr>
        <w:tab/>
        <w:t>59, 60</w:t>
      </w:r>
    </w:p>
    <w:p w14:paraId="69D777BE" w14:textId="77777777" w:rsidR="00B53337" w:rsidRDefault="00B53337">
      <w:pPr>
        <w:pStyle w:val="Index1"/>
        <w:tabs>
          <w:tab w:val="right" w:leader="dot" w:pos="4310"/>
        </w:tabs>
        <w:rPr>
          <w:noProof/>
        </w:rPr>
      </w:pPr>
      <w:r>
        <w:rPr>
          <w:noProof/>
        </w:rPr>
        <w:t>Bilayer Z</w:t>
      </w:r>
      <w:r>
        <w:rPr>
          <w:noProof/>
        </w:rPr>
        <w:tab/>
        <w:t>39, 43</w:t>
      </w:r>
    </w:p>
    <w:p w14:paraId="0A1995F5" w14:textId="77777777" w:rsidR="00B53337" w:rsidRDefault="00B53337">
      <w:pPr>
        <w:pStyle w:val="IndexHeading"/>
        <w:keepNext/>
        <w:tabs>
          <w:tab w:val="right" w:leader="dot" w:pos="4310"/>
        </w:tabs>
        <w:rPr>
          <w:rFonts w:eastAsiaTheme="minorEastAsia" w:cstheme="minorBidi"/>
          <w:b w:val="0"/>
          <w:bCs w:val="0"/>
          <w:noProof/>
        </w:rPr>
      </w:pPr>
      <w:r>
        <w:rPr>
          <w:noProof/>
        </w:rPr>
        <w:t>C</w:t>
      </w:r>
    </w:p>
    <w:p w14:paraId="129A9AFE" w14:textId="77777777" w:rsidR="00B53337" w:rsidRDefault="00B53337">
      <w:pPr>
        <w:pStyle w:val="Index1"/>
        <w:tabs>
          <w:tab w:val="right" w:leader="dot" w:pos="4310"/>
        </w:tabs>
        <w:rPr>
          <w:noProof/>
        </w:rPr>
      </w:pPr>
      <w:r>
        <w:rPr>
          <w:noProof/>
        </w:rPr>
        <w:t>Check Broken Mols</w:t>
      </w:r>
      <w:r>
        <w:rPr>
          <w:noProof/>
        </w:rPr>
        <w:tab/>
        <w:t>47</w:t>
      </w:r>
    </w:p>
    <w:p w14:paraId="5038C496" w14:textId="77777777" w:rsidR="00B53337" w:rsidRDefault="00B53337">
      <w:pPr>
        <w:pStyle w:val="Index1"/>
        <w:tabs>
          <w:tab w:val="right" w:leader="dot" w:pos="4310"/>
        </w:tabs>
        <w:rPr>
          <w:noProof/>
        </w:rPr>
      </w:pPr>
      <w:r>
        <w:rPr>
          <w:noProof/>
        </w:rPr>
        <w:t>Contact RMSF</w:t>
      </w:r>
      <w:r>
        <w:rPr>
          <w:noProof/>
        </w:rPr>
        <w:tab/>
        <w:t>128</w:t>
      </w:r>
    </w:p>
    <w:p w14:paraId="2CDA7ED1" w14:textId="77777777" w:rsidR="00B53337" w:rsidRDefault="00B53337">
      <w:pPr>
        <w:pStyle w:val="Index1"/>
        <w:tabs>
          <w:tab w:val="right" w:leader="dot" w:pos="4310"/>
        </w:tabs>
        <w:rPr>
          <w:noProof/>
        </w:rPr>
      </w:pPr>
      <w:r>
        <w:rPr>
          <w:noProof/>
        </w:rPr>
        <w:t>Contacts Kinetics</w:t>
      </w:r>
      <w:r>
        <w:rPr>
          <w:noProof/>
        </w:rPr>
        <w:tab/>
        <w:t>130</w:t>
      </w:r>
    </w:p>
    <w:p w14:paraId="553FE6F9" w14:textId="77777777" w:rsidR="00B53337" w:rsidRDefault="00B53337">
      <w:pPr>
        <w:pStyle w:val="IndexHeading"/>
        <w:keepNext/>
        <w:tabs>
          <w:tab w:val="right" w:leader="dot" w:pos="4310"/>
        </w:tabs>
        <w:rPr>
          <w:rFonts w:eastAsiaTheme="minorEastAsia" w:cstheme="minorBidi"/>
          <w:b w:val="0"/>
          <w:bCs w:val="0"/>
          <w:noProof/>
        </w:rPr>
      </w:pPr>
      <w:r>
        <w:rPr>
          <w:noProof/>
        </w:rPr>
        <w:t>D</w:t>
      </w:r>
    </w:p>
    <w:p w14:paraId="0F8CD080" w14:textId="77777777" w:rsidR="00B53337" w:rsidRDefault="00B53337">
      <w:pPr>
        <w:pStyle w:val="Index1"/>
        <w:tabs>
          <w:tab w:val="right" w:leader="dot" w:pos="4310"/>
        </w:tabs>
        <w:rPr>
          <w:noProof/>
        </w:rPr>
      </w:pPr>
      <w:r>
        <w:rPr>
          <w:noProof/>
        </w:rPr>
        <w:t>Data Averager</w:t>
      </w:r>
      <w:r>
        <w:rPr>
          <w:noProof/>
        </w:rPr>
        <w:tab/>
        <w:t>141</w:t>
      </w:r>
    </w:p>
    <w:p w14:paraId="28278383" w14:textId="77777777" w:rsidR="00B53337" w:rsidRDefault="00B53337">
      <w:pPr>
        <w:pStyle w:val="Index1"/>
        <w:tabs>
          <w:tab w:val="right" w:leader="dot" w:pos="4310"/>
        </w:tabs>
        <w:rPr>
          <w:noProof/>
        </w:rPr>
      </w:pPr>
      <w:r>
        <w:rPr>
          <w:noProof/>
        </w:rPr>
        <w:t>Delta Plot</w:t>
      </w:r>
      <w:r>
        <w:rPr>
          <w:noProof/>
        </w:rPr>
        <w:tab/>
        <w:t>48, 54</w:t>
      </w:r>
    </w:p>
    <w:p w14:paraId="0EECF73C" w14:textId="77777777" w:rsidR="00B53337" w:rsidRDefault="00B53337">
      <w:pPr>
        <w:pStyle w:val="IndexHeading"/>
        <w:keepNext/>
        <w:tabs>
          <w:tab w:val="right" w:leader="dot" w:pos="4310"/>
        </w:tabs>
        <w:rPr>
          <w:rFonts w:eastAsiaTheme="minorEastAsia" w:cstheme="minorBidi"/>
          <w:b w:val="0"/>
          <w:bCs w:val="0"/>
          <w:noProof/>
        </w:rPr>
      </w:pPr>
      <w:r>
        <w:rPr>
          <w:noProof/>
        </w:rPr>
        <w:t>G</w:t>
      </w:r>
    </w:p>
    <w:p w14:paraId="33D56694" w14:textId="77777777" w:rsidR="00B53337" w:rsidRDefault="00B53337">
      <w:pPr>
        <w:pStyle w:val="Index1"/>
        <w:tabs>
          <w:tab w:val="right" w:leader="dot" w:pos="4310"/>
        </w:tabs>
        <w:rPr>
          <w:noProof/>
        </w:rPr>
      </w:pPr>
      <w:r>
        <w:rPr>
          <w:noProof/>
        </w:rPr>
        <w:t>Grid Addition</w:t>
      </w:r>
      <w:r>
        <w:rPr>
          <w:noProof/>
        </w:rPr>
        <w:tab/>
        <w:t>25</w:t>
      </w:r>
    </w:p>
    <w:p w14:paraId="1CCD14EF" w14:textId="77777777" w:rsidR="00B53337" w:rsidRDefault="00B53337">
      <w:pPr>
        <w:pStyle w:val="Index1"/>
        <w:tabs>
          <w:tab w:val="right" w:leader="dot" w:pos="4310"/>
        </w:tabs>
        <w:rPr>
          <w:noProof/>
        </w:rPr>
      </w:pPr>
      <w:r>
        <w:rPr>
          <w:noProof/>
        </w:rPr>
        <w:t>Grid Data Excluder</w:t>
      </w:r>
      <w:r>
        <w:rPr>
          <w:noProof/>
        </w:rPr>
        <w:tab/>
        <w:t>22, 25, 27</w:t>
      </w:r>
    </w:p>
    <w:p w14:paraId="02A8CE26" w14:textId="77777777" w:rsidR="00B53337" w:rsidRDefault="00B53337">
      <w:pPr>
        <w:pStyle w:val="Index1"/>
        <w:tabs>
          <w:tab w:val="right" w:leader="dot" w:pos="4310"/>
        </w:tabs>
        <w:rPr>
          <w:noProof/>
        </w:rPr>
      </w:pPr>
      <w:r>
        <w:rPr>
          <w:noProof/>
        </w:rPr>
        <w:t>Grid Distance Projection</w:t>
      </w:r>
      <w:r>
        <w:rPr>
          <w:noProof/>
        </w:rPr>
        <w:tab/>
        <w:t>27, 29, 30, 32, 88</w:t>
      </w:r>
    </w:p>
    <w:p w14:paraId="20F9398F" w14:textId="77777777" w:rsidR="00B53337" w:rsidRDefault="00B53337">
      <w:pPr>
        <w:pStyle w:val="Index1"/>
        <w:tabs>
          <w:tab w:val="right" w:leader="dot" w:pos="4310"/>
        </w:tabs>
        <w:rPr>
          <w:noProof/>
        </w:rPr>
      </w:pPr>
      <w:r>
        <w:rPr>
          <w:noProof/>
        </w:rPr>
        <w:t>Grid Editor</w:t>
      </w:r>
      <w:r>
        <w:rPr>
          <w:noProof/>
        </w:rPr>
        <w:tab/>
        <w:t>27</w:t>
      </w:r>
    </w:p>
    <w:p w14:paraId="1421EDCF" w14:textId="77777777" w:rsidR="00B53337" w:rsidRDefault="00B53337">
      <w:pPr>
        <w:pStyle w:val="Index1"/>
        <w:tabs>
          <w:tab w:val="right" w:leader="dot" w:pos="4310"/>
        </w:tabs>
        <w:rPr>
          <w:noProof/>
        </w:rPr>
      </w:pPr>
      <w:r>
        <w:rPr>
          <w:noProof/>
        </w:rPr>
        <w:t>Grid Region Integrator</w:t>
      </w:r>
      <w:r>
        <w:rPr>
          <w:noProof/>
        </w:rPr>
        <w:tab/>
        <w:t>25, 59</w:t>
      </w:r>
    </w:p>
    <w:p w14:paraId="74ACD3EB" w14:textId="77777777" w:rsidR="00B53337" w:rsidRDefault="00B53337">
      <w:pPr>
        <w:pStyle w:val="Index1"/>
        <w:tabs>
          <w:tab w:val="right" w:leader="dot" w:pos="4310"/>
        </w:tabs>
        <w:rPr>
          <w:noProof/>
        </w:rPr>
      </w:pPr>
      <w:r>
        <w:rPr>
          <w:noProof/>
        </w:rPr>
        <w:t>GromAT</w:t>
      </w:r>
      <w:r>
        <w:rPr>
          <w:noProof/>
        </w:rPr>
        <w:tab/>
        <w:t>2, 3, 4, 5, 6, 7, 8, 9, 39, 47, 48, 49, 51</w:t>
      </w:r>
    </w:p>
    <w:p w14:paraId="254AE7A4" w14:textId="77777777" w:rsidR="00B53337" w:rsidRDefault="00B53337">
      <w:pPr>
        <w:pStyle w:val="IndexHeading"/>
        <w:keepNext/>
        <w:tabs>
          <w:tab w:val="right" w:leader="dot" w:pos="4310"/>
        </w:tabs>
        <w:rPr>
          <w:rFonts w:eastAsiaTheme="minorEastAsia" w:cstheme="minorBidi"/>
          <w:b w:val="0"/>
          <w:bCs w:val="0"/>
          <w:noProof/>
        </w:rPr>
      </w:pPr>
      <w:r>
        <w:rPr>
          <w:noProof/>
        </w:rPr>
        <w:t>H</w:t>
      </w:r>
    </w:p>
    <w:p w14:paraId="45A54F6D" w14:textId="77777777" w:rsidR="00B53337" w:rsidRDefault="00B53337">
      <w:pPr>
        <w:pStyle w:val="Index1"/>
        <w:tabs>
          <w:tab w:val="right" w:leader="dot" w:pos="4310"/>
        </w:tabs>
        <w:rPr>
          <w:noProof/>
        </w:rPr>
      </w:pPr>
      <w:r>
        <w:rPr>
          <w:noProof/>
        </w:rPr>
        <w:t>H-bond Kinetics</w:t>
      </w:r>
      <w:r>
        <w:rPr>
          <w:noProof/>
        </w:rPr>
        <w:tab/>
        <w:t>134</w:t>
      </w:r>
    </w:p>
    <w:p w14:paraId="71E4E20F" w14:textId="77777777" w:rsidR="00B53337" w:rsidRDefault="00B53337">
      <w:pPr>
        <w:pStyle w:val="Index1"/>
        <w:tabs>
          <w:tab w:val="right" w:leader="dot" w:pos="4310"/>
        </w:tabs>
        <w:rPr>
          <w:noProof/>
        </w:rPr>
      </w:pPr>
      <w:r>
        <w:rPr>
          <w:noProof/>
        </w:rPr>
        <w:t>Histogram</w:t>
      </w:r>
      <w:r>
        <w:rPr>
          <w:noProof/>
        </w:rPr>
        <w:tab/>
        <w:t>140, 141</w:t>
      </w:r>
    </w:p>
    <w:p w14:paraId="74C15501" w14:textId="77777777" w:rsidR="00B53337" w:rsidRDefault="00B53337">
      <w:pPr>
        <w:pStyle w:val="IndexHeading"/>
        <w:keepNext/>
        <w:tabs>
          <w:tab w:val="right" w:leader="dot" w:pos="4310"/>
        </w:tabs>
        <w:rPr>
          <w:rFonts w:eastAsiaTheme="minorEastAsia" w:cstheme="minorBidi"/>
          <w:b w:val="0"/>
          <w:bCs w:val="0"/>
          <w:noProof/>
        </w:rPr>
      </w:pPr>
      <w:r>
        <w:rPr>
          <w:noProof/>
        </w:rPr>
        <w:t>I</w:t>
      </w:r>
    </w:p>
    <w:p w14:paraId="37E6F56F" w14:textId="77777777" w:rsidR="00B53337" w:rsidRDefault="00B53337">
      <w:pPr>
        <w:pStyle w:val="Index1"/>
        <w:tabs>
          <w:tab w:val="right" w:leader="dot" w:pos="4310"/>
        </w:tabs>
        <w:rPr>
          <w:noProof/>
        </w:rPr>
      </w:pPr>
      <w:r>
        <w:rPr>
          <w:noProof/>
        </w:rPr>
        <w:t>Interdigitation</w:t>
      </w:r>
      <w:r>
        <w:rPr>
          <w:noProof/>
        </w:rPr>
        <w:tab/>
        <w:t>26, 27, 30, 67, 71, 72, 73, 74</w:t>
      </w:r>
    </w:p>
    <w:p w14:paraId="326276B8" w14:textId="77777777" w:rsidR="00B53337" w:rsidRDefault="00B53337">
      <w:pPr>
        <w:pStyle w:val="Index1"/>
        <w:tabs>
          <w:tab w:val="right" w:leader="dot" w:pos="4310"/>
        </w:tabs>
        <w:rPr>
          <w:noProof/>
        </w:rPr>
      </w:pPr>
      <w:r>
        <w:rPr>
          <w:noProof/>
        </w:rPr>
        <w:t>Interleaflet Contacts</w:t>
      </w:r>
      <w:r>
        <w:rPr>
          <w:noProof/>
        </w:rPr>
        <w:tab/>
        <w:t>67, 70</w:t>
      </w:r>
    </w:p>
    <w:p w14:paraId="0671510E" w14:textId="77777777" w:rsidR="00B53337" w:rsidRDefault="00B53337">
      <w:pPr>
        <w:pStyle w:val="Index1"/>
        <w:tabs>
          <w:tab w:val="right" w:leader="dot" w:pos="4310"/>
        </w:tabs>
        <w:rPr>
          <w:noProof/>
        </w:rPr>
      </w:pPr>
      <w:r>
        <w:rPr>
          <w:noProof/>
        </w:rPr>
        <w:t>Interleaflet Contacts 3d</w:t>
      </w:r>
      <w:r>
        <w:rPr>
          <w:noProof/>
        </w:rPr>
        <w:tab/>
        <w:t>117</w:t>
      </w:r>
    </w:p>
    <w:p w14:paraId="443F4241" w14:textId="77777777" w:rsidR="00B53337" w:rsidRDefault="00B53337">
      <w:pPr>
        <w:pStyle w:val="IndexHeading"/>
        <w:keepNext/>
        <w:tabs>
          <w:tab w:val="right" w:leader="dot" w:pos="4310"/>
        </w:tabs>
        <w:rPr>
          <w:rFonts w:eastAsiaTheme="minorEastAsia" w:cstheme="minorBidi"/>
          <w:b w:val="0"/>
          <w:bCs w:val="0"/>
          <w:noProof/>
        </w:rPr>
      </w:pPr>
      <w:r>
        <w:rPr>
          <w:noProof/>
        </w:rPr>
        <w:t>L</w:t>
      </w:r>
    </w:p>
    <w:p w14:paraId="49DD8BFB" w14:textId="77777777" w:rsidR="00B53337" w:rsidRDefault="00B53337">
      <w:pPr>
        <w:pStyle w:val="Index1"/>
        <w:tabs>
          <w:tab w:val="right" w:leader="dot" w:pos="4310"/>
        </w:tabs>
        <w:rPr>
          <w:noProof/>
        </w:rPr>
      </w:pPr>
      <w:r>
        <w:rPr>
          <w:noProof/>
        </w:rPr>
        <w:t>Leaflet Averager</w:t>
      </w:r>
      <w:r>
        <w:rPr>
          <w:noProof/>
        </w:rPr>
        <w:tab/>
        <w:t>26, 27, 56</w:t>
      </w:r>
    </w:p>
    <w:p w14:paraId="53500A41" w14:textId="77777777" w:rsidR="00B53337" w:rsidRDefault="00B53337">
      <w:pPr>
        <w:pStyle w:val="Index1"/>
        <w:tabs>
          <w:tab w:val="right" w:leader="dot" w:pos="4310"/>
        </w:tabs>
        <w:rPr>
          <w:noProof/>
        </w:rPr>
      </w:pPr>
      <w:r>
        <w:rPr>
          <w:noProof/>
        </w:rPr>
        <w:t>Lipid Contacts</w:t>
      </w:r>
      <w:r>
        <w:rPr>
          <w:noProof/>
        </w:rPr>
        <w:tab/>
        <w:t>16, 17, 79, 80, 81, 82</w:t>
      </w:r>
    </w:p>
    <w:p w14:paraId="40A632EF" w14:textId="77777777" w:rsidR="00B53337" w:rsidRDefault="00B53337">
      <w:pPr>
        <w:pStyle w:val="Index1"/>
        <w:tabs>
          <w:tab w:val="right" w:leader="dot" w:pos="4310"/>
        </w:tabs>
        <w:rPr>
          <w:noProof/>
        </w:rPr>
      </w:pPr>
      <w:r>
        <w:rPr>
          <w:noProof/>
        </w:rPr>
        <w:t>Lipid Contacts 3d</w:t>
      </w:r>
      <w:r>
        <w:rPr>
          <w:noProof/>
        </w:rPr>
        <w:tab/>
        <w:t>117</w:t>
      </w:r>
    </w:p>
    <w:p w14:paraId="42FCD410" w14:textId="77777777" w:rsidR="00B53337" w:rsidRDefault="00B53337">
      <w:pPr>
        <w:pStyle w:val="Index1"/>
        <w:tabs>
          <w:tab w:val="right" w:leader="dot" w:pos="4310"/>
        </w:tabs>
        <w:rPr>
          <w:noProof/>
        </w:rPr>
      </w:pPr>
      <w:r w:rsidRPr="001A4D86">
        <w:rPr>
          <w:noProof/>
        </w:rPr>
        <w:t>Lipid Density</w:t>
      </w:r>
      <w:r>
        <w:rPr>
          <w:noProof/>
        </w:rPr>
        <w:tab/>
        <w:t>59, 60</w:t>
      </w:r>
    </w:p>
    <w:p w14:paraId="78605076" w14:textId="77777777" w:rsidR="00B53337" w:rsidRDefault="00B53337">
      <w:pPr>
        <w:pStyle w:val="Index1"/>
        <w:tabs>
          <w:tab w:val="right" w:leader="dot" w:pos="4310"/>
        </w:tabs>
        <w:rPr>
          <w:noProof/>
        </w:rPr>
      </w:pPr>
      <w:r>
        <w:rPr>
          <w:noProof/>
        </w:rPr>
        <w:t>Lipid Density 3d</w:t>
      </w:r>
      <w:r>
        <w:rPr>
          <w:noProof/>
        </w:rPr>
        <w:tab/>
        <w:t>119</w:t>
      </w:r>
    </w:p>
    <w:p w14:paraId="21FBB93A" w14:textId="77777777" w:rsidR="00B53337" w:rsidRDefault="00B53337">
      <w:pPr>
        <w:pStyle w:val="Index1"/>
        <w:tabs>
          <w:tab w:val="right" w:leader="dot" w:pos="4310"/>
        </w:tabs>
        <w:rPr>
          <w:noProof/>
        </w:rPr>
      </w:pPr>
      <w:r>
        <w:rPr>
          <w:noProof/>
        </w:rPr>
        <w:t>Lipid Distances</w:t>
      </w:r>
      <w:r>
        <w:rPr>
          <w:noProof/>
        </w:rPr>
        <w:tab/>
        <w:t>51, 63, 64, 87</w:t>
      </w:r>
    </w:p>
    <w:p w14:paraId="50FDB15F" w14:textId="77777777" w:rsidR="00B53337" w:rsidRDefault="00B53337">
      <w:pPr>
        <w:pStyle w:val="Index1"/>
        <w:tabs>
          <w:tab w:val="right" w:leader="dot" w:pos="4310"/>
        </w:tabs>
        <w:rPr>
          <w:noProof/>
        </w:rPr>
      </w:pPr>
      <w:r>
        <w:rPr>
          <w:noProof/>
        </w:rPr>
        <w:t>Lipid Distances 3d</w:t>
      </w:r>
      <w:r>
        <w:rPr>
          <w:noProof/>
        </w:rPr>
        <w:tab/>
        <w:t>117</w:t>
      </w:r>
    </w:p>
    <w:p w14:paraId="2F8A7868" w14:textId="77777777" w:rsidR="00B53337" w:rsidRDefault="00B53337">
      <w:pPr>
        <w:pStyle w:val="Index1"/>
        <w:tabs>
          <w:tab w:val="right" w:leader="dot" w:pos="4310"/>
        </w:tabs>
        <w:rPr>
          <w:noProof/>
        </w:rPr>
      </w:pPr>
      <w:r>
        <w:rPr>
          <w:noProof/>
        </w:rPr>
        <w:t>Lipid Flip</w:t>
      </w:r>
      <w:r>
        <w:rPr>
          <w:noProof/>
        </w:rPr>
        <w:tab/>
        <w:t>115</w:t>
      </w:r>
    </w:p>
    <w:p w14:paraId="6E3A0106" w14:textId="77777777" w:rsidR="00B53337" w:rsidRDefault="00B53337">
      <w:pPr>
        <w:pStyle w:val="Index1"/>
        <w:tabs>
          <w:tab w:val="right" w:leader="dot" w:pos="4310"/>
        </w:tabs>
        <w:rPr>
          <w:noProof/>
        </w:rPr>
      </w:pPr>
      <w:r>
        <w:rPr>
          <w:noProof/>
        </w:rPr>
        <w:t>Lipid Gyration</w:t>
      </w:r>
      <w:r>
        <w:rPr>
          <w:noProof/>
        </w:rPr>
        <w:tab/>
        <w:t>85</w:t>
      </w:r>
    </w:p>
    <w:p w14:paraId="42463BD0" w14:textId="77777777" w:rsidR="00B53337" w:rsidRDefault="00B53337">
      <w:pPr>
        <w:pStyle w:val="Index1"/>
        <w:tabs>
          <w:tab w:val="right" w:leader="dot" w:pos="4310"/>
        </w:tabs>
        <w:rPr>
          <w:noProof/>
        </w:rPr>
      </w:pPr>
      <w:r>
        <w:rPr>
          <w:noProof/>
        </w:rPr>
        <w:t>Lipid H-Bonds</w:t>
      </w:r>
      <w:r>
        <w:rPr>
          <w:noProof/>
        </w:rPr>
        <w:tab/>
        <w:t>105</w:t>
      </w:r>
    </w:p>
    <w:p w14:paraId="1B71857D" w14:textId="77777777" w:rsidR="00B53337" w:rsidRDefault="00B53337">
      <w:pPr>
        <w:pStyle w:val="Index1"/>
        <w:tabs>
          <w:tab w:val="right" w:leader="dot" w:pos="4310"/>
        </w:tabs>
        <w:rPr>
          <w:noProof/>
        </w:rPr>
      </w:pPr>
      <w:r>
        <w:rPr>
          <w:noProof/>
        </w:rPr>
        <w:t>Lipid Mixing</w:t>
      </w:r>
      <w:r>
        <w:rPr>
          <w:noProof/>
        </w:rPr>
        <w:tab/>
        <w:t>33, 39, 121, 122, 123, 124</w:t>
      </w:r>
    </w:p>
    <w:p w14:paraId="6D1AC79A" w14:textId="77777777" w:rsidR="00B53337" w:rsidRDefault="00B53337">
      <w:pPr>
        <w:pStyle w:val="Index1"/>
        <w:tabs>
          <w:tab w:val="right" w:leader="dot" w:pos="4310"/>
        </w:tabs>
        <w:rPr>
          <w:noProof/>
        </w:rPr>
      </w:pPr>
      <w:r>
        <w:rPr>
          <w:noProof/>
        </w:rPr>
        <w:t>Lipid MSD</w:t>
      </w:r>
      <w:r>
        <w:rPr>
          <w:noProof/>
        </w:rPr>
        <w:tab/>
        <w:t>39, 125</w:t>
      </w:r>
    </w:p>
    <w:p w14:paraId="37684BD1" w14:textId="77777777" w:rsidR="00B53337" w:rsidRDefault="00B53337">
      <w:pPr>
        <w:pStyle w:val="Index1"/>
        <w:tabs>
          <w:tab w:val="right" w:leader="dot" w:pos="4310"/>
        </w:tabs>
        <w:rPr>
          <w:noProof/>
        </w:rPr>
      </w:pPr>
      <w:r>
        <w:rPr>
          <w:noProof/>
        </w:rPr>
        <w:t>Lipid Orientation</w:t>
      </w:r>
      <w:r>
        <w:rPr>
          <w:noProof/>
        </w:rPr>
        <w:tab/>
        <w:t>65, 66</w:t>
      </w:r>
    </w:p>
    <w:p w14:paraId="373167EB" w14:textId="77777777" w:rsidR="00B53337" w:rsidRDefault="00B53337">
      <w:pPr>
        <w:pStyle w:val="Index1"/>
        <w:tabs>
          <w:tab w:val="right" w:leader="dot" w:pos="4310"/>
        </w:tabs>
        <w:rPr>
          <w:noProof/>
        </w:rPr>
      </w:pPr>
      <w:r>
        <w:rPr>
          <w:noProof/>
        </w:rPr>
        <w:t>Lipid Orientation 3d</w:t>
      </w:r>
      <w:r>
        <w:rPr>
          <w:noProof/>
        </w:rPr>
        <w:tab/>
        <w:t>117</w:t>
      </w:r>
    </w:p>
    <w:p w14:paraId="7D6C77C9" w14:textId="77777777" w:rsidR="00B53337" w:rsidRDefault="00B53337">
      <w:pPr>
        <w:pStyle w:val="Index1"/>
        <w:tabs>
          <w:tab w:val="right" w:leader="dot" w:pos="4310"/>
        </w:tabs>
        <w:rPr>
          <w:noProof/>
        </w:rPr>
      </w:pPr>
      <w:r>
        <w:rPr>
          <w:noProof/>
        </w:rPr>
        <w:t>Lipid Protein Min Dist</w:t>
      </w:r>
      <w:r>
        <w:rPr>
          <w:noProof/>
        </w:rPr>
        <w:tab/>
        <w:t>136</w:t>
      </w:r>
    </w:p>
    <w:p w14:paraId="453C5CEB" w14:textId="77777777" w:rsidR="00B53337" w:rsidRDefault="00B53337">
      <w:pPr>
        <w:pStyle w:val="Index1"/>
        <w:tabs>
          <w:tab w:val="right" w:leader="dot" w:pos="4310"/>
        </w:tabs>
        <w:rPr>
          <w:noProof/>
        </w:rPr>
      </w:pPr>
      <w:r>
        <w:rPr>
          <w:noProof/>
        </w:rPr>
        <w:t>Lipid Salt Bridges</w:t>
      </w:r>
      <w:r>
        <w:rPr>
          <w:noProof/>
        </w:rPr>
        <w:tab/>
        <w:t>39, 105, 111, 114</w:t>
      </w:r>
    </w:p>
    <w:p w14:paraId="37C589CD" w14:textId="77777777" w:rsidR="00B53337" w:rsidRDefault="00B53337">
      <w:pPr>
        <w:pStyle w:val="IndexHeading"/>
        <w:keepNext/>
        <w:tabs>
          <w:tab w:val="right" w:leader="dot" w:pos="4310"/>
        </w:tabs>
        <w:rPr>
          <w:rFonts w:eastAsiaTheme="minorEastAsia" w:cstheme="minorBidi"/>
          <w:b w:val="0"/>
          <w:bCs w:val="0"/>
          <w:noProof/>
        </w:rPr>
      </w:pPr>
      <w:r>
        <w:rPr>
          <w:noProof/>
        </w:rPr>
        <w:t>M</w:t>
      </w:r>
    </w:p>
    <w:p w14:paraId="30443C90" w14:textId="77777777" w:rsidR="00B53337" w:rsidRDefault="00B53337">
      <w:pPr>
        <w:pStyle w:val="Index1"/>
        <w:tabs>
          <w:tab w:val="right" w:leader="dot" w:pos="4310"/>
        </w:tabs>
        <w:rPr>
          <w:noProof/>
        </w:rPr>
      </w:pPr>
      <w:r>
        <w:rPr>
          <w:noProof/>
        </w:rPr>
        <w:t>Mask Maker</w:t>
      </w:r>
      <w:r>
        <w:rPr>
          <w:noProof/>
        </w:rPr>
        <w:tab/>
        <w:t>30, 31</w:t>
      </w:r>
    </w:p>
    <w:p w14:paraId="44D437E7" w14:textId="77777777" w:rsidR="00B53337" w:rsidRDefault="00B53337">
      <w:pPr>
        <w:pStyle w:val="Index1"/>
        <w:tabs>
          <w:tab w:val="right" w:leader="dot" w:pos="4310"/>
        </w:tabs>
        <w:rPr>
          <w:noProof/>
        </w:rPr>
      </w:pPr>
      <w:r>
        <w:rPr>
          <w:noProof/>
        </w:rPr>
        <w:t>Mean Coords</w:t>
      </w:r>
      <w:r>
        <w:rPr>
          <w:noProof/>
        </w:rPr>
        <w:tab/>
        <w:t>95, 100, 104, 142</w:t>
      </w:r>
    </w:p>
    <w:p w14:paraId="1C717FB9" w14:textId="77777777" w:rsidR="00B53337" w:rsidRDefault="00B53337">
      <w:pPr>
        <w:pStyle w:val="Index1"/>
        <w:tabs>
          <w:tab w:val="right" w:leader="dot" w:pos="4310"/>
        </w:tabs>
        <w:rPr>
          <w:noProof/>
        </w:rPr>
      </w:pPr>
      <w:r>
        <w:rPr>
          <w:noProof/>
        </w:rPr>
        <w:t>Mean Coords Row Selector</w:t>
      </w:r>
      <w:r>
        <w:rPr>
          <w:noProof/>
        </w:rPr>
        <w:tab/>
        <w:t>97</w:t>
      </w:r>
    </w:p>
    <w:p w14:paraId="493D97C6" w14:textId="77777777" w:rsidR="00B53337" w:rsidRDefault="00B53337">
      <w:pPr>
        <w:pStyle w:val="Index1"/>
        <w:tabs>
          <w:tab w:val="right" w:leader="dot" w:pos="4310"/>
        </w:tabs>
        <w:rPr>
          <w:noProof/>
        </w:rPr>
      </w:pPr>
      <w:r>
        <w:rPr>
          <w:noProof/>
        </w:rPr>
        <w:t>Mean Lipid Coords</w:t>
      </w:r>
      <w:r>
        <w:rPr>
          <w:noProof/>
        </w:rPr>
        <w:tab/>
        <w:t>95, 96, 97, 98, 99</w:t>
      </w:r>
    </w:p>
    <w:p w14:paraId="5AF47047" w14:textId="77777777" w:rsidR="00B53337" w:rsidRDefault="00B53337">
      <w:pPr>
        <w:pStyle w:val="Index1"/>
        <w:tabs>
          <w:tab w:val="right" w:leader="dot" w:pos="4310"/>
        </w:tabs>
        <w:rPr>
          <w:noProof/>
        </w:rPr>
      </w:pPr>
      <w:r>
        <w:rPr>
          <w:noProof/>
        </w:rPr>
        <w:t>Mean Lipid Coords 3d</w:t>
      </w:r>
      <w:r>
        <w:rPr>
          <w:noProof/>
        </w:rPr>
        <w:tab/>
        <w:t>117</w:t>
      </w:r>
    </w:p>
    <w:p w14:paraId="6E843C77" w14:textId="77777777" w:rsidR="00B53337" w:rsidRDefault="00B53337">
      <w:pPr>
        <w:pStyle w:val="Index1"/>
        <w:tabs>
          <w:tab w:val="right" w:leader="dot" w:pos="4310"/>
        </w:tabs>
        <w:rPr>
          <w:noProof/>
        </w:rPr>
      </w:pPr>
      <w:r>
        <w:rPr>
          <w:noProof/>
        </w:rPr>
        <w:t>Mean Protein Coords</w:t>
      </w:r>
      <w:r>
        <w:rPr>
          <w:noProof/>
        </w:rPr>
        <w:tab/>
        <w:t>49, 95, 99, 104</w:t>
      </w:r>
    </w:p>
    <w:p w14:paraId="621097EA" w14:textId="77777777" w:rsidR="00B53337" w:rsidRDefault="00B53337">
      <w:pPr>
        <w:pStyle w:val="Index1"/>
        <w:tabs>
          <w:tab w:val="right" w:leader="dot" w:pos="4310"/>
        </w:tabs>
        <w:rPr>
          <w:noProof/>
        </w:rPr>
      </w:pPr>
      <w:r>
        <w:rPr>
          <w:noProof/>
        </w:rPr>
        <w:t>Membrane Thickness</w:t>
      </w:r>
      <w:r>
        <w:rPr>
          <w:noProof/>
        </w:rPr>
        <w:tab/>
        <w:t>39, 45, 53, 54, 55, 56, 57, 58</w:t>
      </w:r>
    </w:p>
    <w:p w14:paraId="31A0E16C" w14:textId="77777777" w:rsidR="00B53337" w:rsidRDefault="00B53337">
      <w:pPr>
        <w:pStyle w:val="Index1"/>
        <w:tabs>
          <w:tab w:val="right" w:leader="dot" w:pos="4310"/>
        </w:tabs>
        <w:rPr>
          <w:noProof/>
        </w:rPr>
      </w:pPr>
      <w:r>
        <w:rPr>
          <w:noProof/>
        </w:rPr>
        <w:t>Midplane</w:t>
      </w:r>
      <w:r>
        <w:rPr>
          <w:noProof/>
        </w:rPr>
        <w:tab/>
        <w:t>54</w:t>
      </w:r>
    </w:p>
    <w:p w14:paraId="03F4B7EA" w14:textId="77777777" w:rsidR="00B53337" w:rsidRDefault="00B53337">
      <w:pPr>
        <w:pStyle w:val="IndexHeading"/>
        <w:keepNext/>
        <w:tabs>
          <w:tab w:val="right" w:leader="dot" w:pos="4310"/>
        </w:tabs>
        <w:rPr>
          <w:rFonts w:eastAsiaTheme="minorEastAsia" w:cstheme="minorBidi"/>
          <w:b w:val="0"/>
          <w:bCs w:val="0"/>
          <w:noProof/>
        </w:rPr>
      </w:pPr>
      <w:r>
        <w:rPr>
          <w:noProof/>
        </w:rPr>
        <w:t>N</w:t>
      </w:r>
    </w:p>
    <w:p w14:paraId="5E405104" w14:textId="77777777" w:rsidR="00B53337" w:rsidRDefault="00B53337">
      <w:pPr>
        <w:pStyle w:val="Index1"/>
        <w:tabs>
          <w:tab w:val="right" w:leader="dot" w:pos="4310"/>
        </w:tabs>
        <w:rPr>
          <w:noProof/>
        </w:rPr>
      </w:pPr>
      <w:r>
        <w:rPr>
          <w:noProof/>
        </w:rPr>
        <w:t>NaN Selector</w:t>
      </w:r>
      <w:r>
        <w:rPr>
          <w:noProof/>
        </w:rPr>
        <w:tab/>
        <w:t>28, 30</w:t>
      </w:r>
    </w:p>
    <w:p w14:paraId="6470EB74" w14:textId="77777777" w:rsidR="00B53337" w:rsidRDefault="00B53337">
      <w:pPr>
        <w:pStyle w:val="Index1"/>
        <w:tabs>
          <w:tab w:val="right" w:leader="dot" w:pos="4310"/>
        </w:tabs>
        <w:rPr>
          <w:noProof/>
        </w:rPr>
      </w:pPr>
      <w:r>
        <w:rPr>
          <w:noProof/>
        </w:rPr>
        <w:t>Nearest Neighbors</w:t>
      </w:r>
      <w:r>
        <w:rPr>
          <w:noProof/>
        </w:rPr>
        <w:tab/>
        <w:t>39, 74, 75</w:t>
      </w:r>
    </w:p>
    <w:p w14:paraId="5B05BBA6" w14:textId="77777777" w:rsidR="00B53337" w:rsidRDefault="00B53337">
      <w:pPr>
        <w:pStyle w:val="Index1"/>
        <w:tabs>
          <w:tab w:val="right" w:leader="dot" w:pos="4310"/>
        </w:tabs>
        <w:rPr>
          <w:noProof/>
        </w:rPr>
      </w:pPr>
      <w:r>
        <w:rPr>
          <w:noProof/>
        </w:rPr>
        <w:t>Nearest Neighbors 3d</w:t>
      </w:r>
      <w:r>
        <w:rPr>
          <w:noProof/>
        </w:rPr>
        <w:tab/>
        <w:t>117</w:t>
      </w:r>
    </w:p>
    <w:p w14:paraId="05FCA879" w14:textId="77777777" w:rsidR="00B53337" w:rsidRDefault="00B53337">
      <w:pPr>
        <w:pStyle w:val="IndexHeading"/>
        <w:keepNext/>
        <w:tabs>
          <w:tab w:val="right" w:leader="dot" w:pos="4310"/>
        </w:tabs>
        <w:rPr>
          <w:rFonts w:eastAsiaTheme="minorEastAsia" w:cstheme="minorBidi"/>
          <w:b w:val="0"/>
          <w:bCs w:val="0"/>
          <w:noProof/>
        </w:rPr>
      </w:pPr>
      <w:r>
        <w:rPr>
          <w:noProof/>
        </w:rPr>
        <w:t>O</w:t>
      </w:r>
    </w:p>
    <w:p w14:paraId="48D7E347" w14:textId="77777777" w:rsidR="00B53337" w:rsidRDefault="00B53337">
      <w:pPr>
        <w:pStyle w:val="Index1"/>
        <w:tabs>
          <w:tab w:val="right" w:leader="dot" w:pos="4310"/>
        </w:tabs>
        <w:rPr>
          <w:noProof/>
        </w:rPr>
      </w:pPr>
      <w:r>
        <w:rPr>
          <w:noProof/>
        </w:rPr>
        <w:t>Orientation Histogram</w:t>
      </w:r>
      <w:r>
        <w:rPr>
          <w:noProof/>
        </w:rPr>
        <w:tab/>
        <w:t>102, 103</w:t>
      </w:r>
    </w:p>
    <w:p w14:paraId="1D36F2E9" w14:textId="77777777" w:rsidR="00B53337" w:rsidRDefault="00B53337">
      <w:pPr>
        <w:pStyle w:val="IndexHeading"/>
        <w:keepNext/>
        <w:tabs>
          <w:tab w:val="right" w:leader="dot" w:pos="4310"/>
        </w:tabs>
        <w:rPr>
          <w:rFonts w:eastAsiaTheme="minorEastAsia" w:cstheme="minorBidi"/>
          <w:b w:val="0"/>
          <w:bCs w:val="0"/>
          <w:noProof/>
        </w:rPr>
      </w:pPr>
      <w:r>
        <w:rPr>
          <w:noProof/>
        </w:rPr>
        <w:t>P</w:t>
      </w:r>
    </w:p>
    <w:p w14:paraId="60119F7F" w14:textId="373ED6C5" w:rsidR="00B53337" w:rsidRDefault="00B53337">
      <w:pPr>
        <w:pStyle w:val="Index1"/>
        <w:tabs>
          <w:tab w:val="right" w:leader="dot" w:pos="4310"/>
        </w:tabs>
        <w:rPr>
          <w:noProof/>
        </w:rPr>
      </w:pPr>
      <w:r>
        <w:rPr>
          <w:noProof/>
        </w:rPr>
        <w:t>P2</w:t>
      </w:r>
      <w:r>
        <w:rPr>
          <w:noProof/>
        </w:rPr>
        <w:tab/>
      </w:r>
      <w:r w:rsidR="00CA7D89">
        <w:rPr>
          <w:noProof/>
        </w:rPr>
        <w:tab/>
      </w:r>
      <w:r>
        <w:rPr>
          <w:noProof/>
        </w:rPr>
        <w:t>51, 61, 62</w:t>
      </w:r>
    </w:p>
    <w:p w14:paraId="1F20B696" w14:textId="77777777" w:rsidR="00B53337" w:rsidRDefault="00B53337">
      <w:pPr>
        <w:pStyle w:val="Index1"/>
        <w:tabs>
          <w:tab w:val="right" w:leader="dot" w:pos="4310"/>
        </w:tabs>
        <w:rPr>
          <w:noProof/>
        </w:rPr>
      </w:pPr>
      <w:r>
        <w:rPr>
          <w:noProof/>
        </w:rPr>
        <w:t>P2 3d</w:t>
      </w:r>
      <w:r>
        <w:rPr>
          <w:noProof/>
        </w:rPr>
        <w:tab/>
        <w:t>117</w:t>
      </w:r>
    </w:p>
    <w:p w14:paraId="45095E1A" w14:textId="77777777" w:rsidR="00B53337" w:rsidRDefault="00B53337">
      <w:pPr>
        <w:pStyle w:val="Index1"/>
        <w:tabs>
          <w:tab w:val="right" w:leader="dot" w:pos="4310"/>
        </w:tabs>
        <w:rPr>
          <w:noProof/>
        </w:rPr>
      </w:pPr>
      <w:r>
        <w:rPr>
          <w:noProof/>
        </w:rPr>
        <w:t>PBC Gen</w:t>
      </w:r>
      <w:r>
        <w:rPr>
          <w:noProof/>
        </w:rPr>
        <w:tab/>
        <w:t>40, 50</w:t>
      </w:r>
    </w:p>
    <w:p w14:paraId="136BDB79" w14:textId="77777777" w:rsidR="00B53337" w:rsidRDefault="00B53337">
      <w:pPr>
        <w:pStyle w:val="Index1"/>
        <w:tabs>
          <w:tab w:val="right" w:leader="dot" w:pos="4310"/>
        </w:tabs>
        <w:rPr>
          <w:noProof/>
        </w:rPr>
      </w:pPr>
      <w:r>
        <w:rPr>
          <w:noProof/>
        </w:rPr>
        <w:t>PBC XY</w:t>
      </w:r>
      <w:r>
        <w:rPr>
          <w:noProof/>
        </w:rPr>
        <w:tab/>
        <w:t>39, 46</w:t>
      </w:r>
    </w:p>
    <w:p w14:paraId="2BCF6422" w14:textId="77777777" w:rsidR="00B53337" w:rsidRDefault="00B53337">
      <w:pPr>
        <w:pStyle w:val="Index1"/>
        <w:tabs>
          <w:tab w:val="right" w:leader="dot" w:pos="4310"/>
        </w:tabs>
        <w:rPr>
          <w:noProof/>
        </w:rPr>
      </w:pPr>
      <w:r>
        <w:rPr>
          <w:noProof/>
        </w:rPr>
        <w:t>PBC Z</w:t>
      </w:r>
      <w:r>
        <w:rPr>
          <w:noProof/>
        </w:rPr>
        <w:tab/>
        <w:t>39, 44</w:t>
      </w:r>
    </w:p>
    <w:p w14:paraId="4E414883" w14:textId="77777777" w:rsidR="00B53337" w:rsidRDefault="00B53337">
      <w:pPr>
        <w:pStyle w:val="Index1"/>
        <w:tabs>
          <w:tab w:val="right" w:leader="dot" w:pos="4310"/>
        </w:tabs>
        <w:rPr>
          <w:noProof/>
        </w:rPr>
      </w:pPr>
      <w:r>
        <w:rPr>
          <w:noProof/>
        </w:rPr>
        <w:t>Protein Lipid Contacts</w:t>
      </w:r>
      <w:r>
        <w:rPr>
          <w:noProof/>
        </w:rPr>
        <w:tab/>
        <w:t>79, 82</w:t>
      </w:r>
    </w:p>
    <w:p w14:paraId="3987B377" w14:textId="77777777" w:rsidR="00B53337" w:rsidRDefault="00B53337">
      <w:pPr>
        <w:pStyle w:val="Index1"/>
        <w:tabs>
          <w:tab w:val="right" w:leader="dot" w:pos="4310"/>
        </w:tabs>
        <w:rPr>
          <w:noProof/>
        </w:rPr>
      </w:pPr>
      <w:r>
        <w:rPr>
          <w:noProof/>
        </w:rPr>
        <w:t>Protein Mask</w:t>
      </w:r>
      <w:r>
        <w:rPr>
          <w:noProof/>
        </w:rPr>
        <w:tab/>
        <w:t>27, 30</w:t>
      </w:r>
    </w:p>
    <w:p w14:paraId="25FCA8F5" w14:textId="77777777" w:rsidR="00B53337" w:rsidRDefault="00B53337">
      <w:pPr>
        <w:pStyle w:val="Index1"/>
        <w:tabs>
          <w:tab w:val="right" w:leader="dot" w:pos="4310"/>
        </w:tabs>
        <w:rPr>
          <w:noProof/>
        </w:rPr>
      </w:pPr>
      <w:r>
        <w:rPr>
          <w:noProof/>
        </w:rPr>
        <w:t>Protein Mask Grower</w:t>
      </w:r>
      <w:r>
        <w:rPr>
          <w:noProof/>
        </w:rPr>
        <w:tab/>
        <w:t>28, 30</w:t>
      </w:r>
    </w:p>
    <w:p w14:paraId="68EA98D7" w14:textId="77777777" w:rsidR="00B53337" w:rsidRDefault="00B53337">
      <w:pPr>
        <w:pStyle w:val="Index1"/>
        <w:tabs>
          <w:tab w:val="right" w:leader="dot" w:pos="4310"/>
        </w:tabs>
        <w:rPr>
          <w:noProof/>
        </w:rPr>
      </w:pPr>
      <w:r>
        <w:rPr>
          <w:noProof/>
        </w:rPr>
        <w:t>Protein Orientation</w:t>
      </w:r>
      <w:r>
        <w:rPr>
          <w:noProof/>
        </w:rPr>
        <w:tab/>
        <w:t>5, 101, 104</w:t>
      </w:r>
    </w:p>
    <w:p w14:paraId="0AF66825" w14:textId="77777777" w:rsidR="00B53337" w:rsidRDefault="00B53337">
      <w:pPr>
        <w:pStyle w:val="Index1"/>
        <w:tabs>
          <w:tab w:val="right" w:leader="dot" w:pos="4310"/>
        </w:tabs>
        <w:rPr>
          <w:noProof/>
        </w:rPr>
      </w:pPr>
      <w:r>
        <w:rPr>
          <w:noProof/>
        </w:rPr>
        <w:t>Protein Residue Enrichment</w:t>
      </w:r>
      <w:r>
        <w:rPr>
          <w:noProof/>
        </w:rPr>
        <w:tab/>
        <w:t>89, 91</w:t>
      </w:r>
    </w:p>
    <w:p w14:paraId="2A060678" w14:textId="77777777" w:rsidR="00B53337" w:rsidRDefault="00B53337">
      <w:pPr>
        <w:pStyle w:val="Index1"/>
        <w:tabs>
          <w:tab w:val="right" w:leader="dot" w:pos="4310"/>
        </w:tabs>
        <w:rPr>
          <w:noProof/>
        </w:rPr>
      </w:pPr>
      <w:r>
        <w:rPr>
          <w:noProof/>
        </w:rPr>
        <w:t>Protein Translator</w:t>
      </w:r>
      <w:r>
        <w:rPr>
          <w:noProof/>
        </w:rPr>
        <w:tab/>
        <w:t>41, 42, 43</w:t>
      </w:r>
    </w:p>
    <w:p w14:paraId="4432F7D2" w14:textId="77777777" w:rsidR="00B53337" w:rsidRDefault="00B53337">
      <w:pPr>
        <w:pStyle w:val="IndexHeading"/>
        <w:keepNext/>
        <w:tabs>
          <w:tab w:val="right" w:leader="dot" w:pos="4310"/>
        </w:tabs>
        <w:rPr>
          <w:rFonts w:eastAsiaTheme="minorEastAsia" w:cstheme="minorBidi"/>
          <w:b w:val="0"/>
          <w:bCs w:val="0"/>
          <w:noProof/>
        </w:rPr>
      </w:pPr>
      <w:r>
        <w:rPr>
          <w:noProof/>
        </w:rPr>
        <w:lastRenderedPageBreak/>
        <w:t>S</w:t>
      </w:r>
    </w:p>
    <w:p w14:paraId="7259FF0A" w14:textId="77777777" w:rsidR="00B53337" w:rsidRDefault="00B53337">
      <w:pPr>
        <w:pStyle w:val="Index1"/>
        <w:tabs>
          <w:tab w:val="right" w:leader="dot" w:pos="4310"/>
        </w:tabs>
        <w:rPr>
          <w:noProof/>
        </w:rPr>
      </w:pPr>
      <w:r>
        <w:rPr>
          <w:noProof/>
        </w:rPr>
        <w:t>Single Frame Distributions</w:t>
      </w:r>
      <w:r>
        <w:rPr>
          <w:noProof/>
        </w:rPr>
        <w:tab/>
        <w:t>31</w:t>
      </w:r>
    </w:p>
    <w:p w14:paraId="019A14FA" w14:textId="77777777" w:rsidR="00B53337" w:rsidRDefault="00B53337">
      <w:pPr>
        <w:pStyle w:val="Index1"/>
        <w:tabs>
          <w:tab w:val="right" w:leader="dot" w:pos="4310"/>
        </w:tabs>
        <w:rPr>
          <w:noProof/>
        </w:rPr>
      </w:pPr>
      <w:r>
        <w:rPr>
          <w:noProof/>
        </w:rPr>
        <w:t>Single Frame Error</w:t>
      </w:r>
      <w:r>
        <w:rPr>
          <w:noProof/>
        </w:rPr>
        <w:tab/>
        <w:t>40, 51</w:t>
      </w:r>
    </w:p>
    <w:p w14:paraId="0F23757E" w14:textId="77777777" w:rsidR="00B53337" w:rsidRDefault="00B53337">
      <w:pPr>
        <w:pStyle w:val="Index1"/>
        <w:tabs>
          <w:tab w:val="right" w:leader="dot" w:pos="4310"/>
        </w:tabs>
        <w:rPr>
          <w:noProof/>
        </w:rPr>
      </w:pPr>
      <w:r>
        <w:rPr>
          <w:noProof/>
        </w:rPr>
        <w:t>Surface Residue Finder</w:t>
      </w:r>
      <w:r>
        <w:rPr>
          <w:noProof/>
        </w:rPr>
        <w:tab/>
        <w:t>92</w:t>
      </w:r>
    </w:p>
    <w:p w14:paraId="5E5F1EDE" w14:textId="77777777" w:rsidR="00B53337" w:rsidRDefault="00B53337">
      <w:pPr>
        <w:pStyle w:val="Index1"/>
        <w:tabs>
          <w:tab w:val="right" w:leader="dot" w:pos="4310"/>
        </w:tabs>
        <w:rPr>
          <w:noProof/>
        </w:rPr>
      </w:pPr>
      <w:r>
        <w:rPr>
          <w:noProof/>
        </w:rPr>
        <w:t>System Translator</w:t>
      </w:r>
      <w:r>
        <w:rPr>
          <w:noProof/>
        </w:rPr>
        <w:tab/>
        <w:t>38, 40, 48</w:t>
      </w:r>
    </w:p>
    <w:p w14:paraId="0230038E" w14:textId="77777777" w:rsidR="00B53337" w:rsidRDefault="00B53337">
      <w:pPr>
        <w:pStyle w:val="IndexHeading"/>
        <w:keepNext/>
        <w:tabs>
          <w:tab w:val="right" w:leader="dot" w:pos="4310"/>
        </w:tabs>
        <w:rPr>
          <w:rFonts w:eastAsiaTheme="minorEastAsia" w:cstheme="minorBidi"/>
          <w:b w:val="0"/>
          <w:bCs w:val="0"/>
          <w:noProof/>
        </w:rPr>
      </w:pPr>
      <w:r>
        <w:rPr>
          <w:noProof/>
        </w:rPr>
        <w:t>T</w:t>
      </w:r>
    </w:p>
    <w:p w14:paraId="070512BD" w14:textId="77777777" w:rsidR="00B53337" w:rsidRDefault="00B53337">
      <w:pPr>
        <w:pStyle w:val="Index1"/>
        <w:tabs>
          <w:tab w:val="right" w:leader="dot" w:pos="4310"/>
        </w:tabs>
        <w:rPr>
          <w:noProof/>
        </w:rPr>
      </w:pPr>
      <w:r>
        <w:rPr>
          <w:noProof/>
        </w:rPr>
        <w:t>Traj Time</w:t>
      </w:r>
      <w:r>
        <w:rPr>
          <w:noProof/>
        </w:rPr>
        <w:tab/>
        <w:t>40, 49</w:t>
      </w:r>
    </w:p>
    <w:p w14:paraId="68ACA052" w14:textId="77777777" w:rsidR="00B53337" w:rsidRDefault="00B53337">
      <w:pPr>
        <w:pStyle w:val="IndexHeading"/>
        <w:keepNext/>
        <w:tabs>
          <w:tab w:val="right" w:leader="dot" w:pos="4310"/>
        </w:tabs>
        <w:rPr>
          <w:rFonts w:eastAsiaTheme="minorEastAsia" w:cstheme="minorBidi"/>
          <w:b w:val="0"/>
          <w:bCs w:val="0"/>
          <w:noProof/>
        </w:rPr>
      </w:pPr>
      <w:r>
        <w:rPr>
          <w:noProof/>
        </w:rPr>
        <w:t>Z</w:t>
      </w:r>
    </w:p>
    <w:p w14:paraId="418F5B72" w14:textId="77777777" w:rsidR="00B53337" w:rsidRDefault="00B53337">
      <w:pPr>
        <w:pStyle w:val="Index1"/>
        <w:tabs>
          <w:tab w:val="right" w:leader="dot" w:pos="4310"/>
        </w:tabs>
        <w:rPr>
          <w:noProof/>
        </w:rPr>
      </w:pPr>
      <w:r>
        <w:rPr>
          <w:noProof/>
        </w:rPr>
        <w:t>Z Coord</w:t>
      </w:r>
      <w:r>
        <w:rPr>
          <w:noProof/>
        </w:rPr>
        <w:tab/>
        <w:t>53, 54, 55, 60, 87, 96</w:t>
      </w:r>
    </w:p>
    <w:p w14:paraId="3982A712" w14:textId="77777777" w:rsidR="00B53337" w:rsidRDefault="00B53337">
      <w:pPr>
        <w:pStyle w:val="ListParagraph"/>
        <w:ind w:left="0"/>
        <w:jc w:val="both"/>
        <w:rPr>
          <w:noProof/>
        </w:rPr>
        <w:sectPr w:rsidR="00B53337" w:rsidSect="00B53337">
          <w:type w:val="continuous"/>
          <w:pgSz w:w="12240" w:h="15840"/>
          <w:pgMar w:top="1440" w:right="1440" w:bottom="1440" w:left="1440" w:header="720" w:footer="720" w:gutter="0"/>
          <w:cols w:num="2" w:space="720"/>
          <w:docGrid w:linePitch="360"/>
        </w:sectPr>
      </w:pPr>
    </w:p>
    <w:p w14:paraId="6DFAFB8B" w14:textId="2C64FE75"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sectPr w:rsidR="00E1743A" w:rsidRPr="008501C5" w:rsidSect="00B53337">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7AD6F" w14:textId="77777777" w:rsidR="005B4110" w:rsidRDefault="005B4110" w:rsidP="00EC5D87">
      <w:r>
        <w:separator/>
      </w:r>
    </w:p>
  </w:endnote>
  <w:endnote w:type="continuationSeparator" w:id="0">
    <w:p w14:paraId="11ACB97B" w14:textId="77777777" w:rsidR="005B4110" w:rsidRDefault="005B4110"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946F8B" w14:textId="77777777" w:rsidR="005B4110" w:rsidRDefault="005B4110" w:rsidP="00EC5D87">
      <w:r>
        <w:separator/>
      </w:r>
    </w:p>
  </w:footnote>
  <w:footnote w:type="continuationSeparator" w:id="0">
    <w:p w14:paraId="36462ACD" w14:textId="77777777" w:rsidR="005B4110" w:rsidRDefault="005B4110"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7E25" w14:textId="3EE9CCC4" w:rsidR="00AB6E62" w:rsidRDefault="00AB6E62">
    <w:pPr>
      <w:pStyle w:val="Header"/>
    </w:pPr>
    <w:r>
      <w:rPr>
        <w:noProof/>
      </w:rPr>
      <mc:AlternateContent>
        <mc:Choice Requires="wps">
          <w:drawing>
            <wp:anchor distT="0" distB="0" distL="114300" distR="114300" simplePos="0" relativeHeight="251669504" behindDoc="0" locked="0" layoutInCell="1" allowOverlap="1" wp14:anchorId="11252FA1" wp14:editId="5AA0F353">
              <wp:simplePos x="0" y="0"/>
              <wp:positionH relativeFrom="column">
                <wp:posOffset>0</wp:posOffset>
              </wp:positionH>
              <wp:positionV relativeFrom="paragraph">
                <wp:posOffset>215900</wp:posOffset>
              </wp:positionV>
              <wp:extent cx="5892800" cy="0"/>
              <wp:effectExtent l="0" t="0" r="12700" b="12700"/>
              <wp:wrapNone/>
              <wp:docPr id="85" name="Straight Connector 85"/>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091EC96E" id="Straight Connector 85"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Elp05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System Prepar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4922" w14:textId="5BEF0B61" w:rsidR="00AB6E62" w:rsidRDefault="00AB6E62">
    <w:pPr>
      <w:pStyle w:val="Header"/>
    </w:pPr>
    <w:r>
      <w:rPr>
        <w:noProof/>
      </w:rPr>
      <mc:AlternateContent>
        <mc:Choice Requires="wps">
          <w:drawing>
            <wp:anchor distT="0" distB="0" distL="114300" distR="114300" simplePos="0" relativeHeight="251675648" behindDoc="0" locked="0" layoutInCell="1" allowOverlap="1" wp14:anchorId="33BAA460" wp14:editId="1A40B6A4">
              <wp:simplePos x="0" y="0"/>
              <wp:positionH relativeFrom="column">
                <wp:posOffset>0</wp:posOffset>
              </wp:positionH>
              <wp:positionV relativeFrom="paragraph">
                <wp:posOffset>215900</wp:posOffset>
              </wp:positionV>
              <wp:extent cx="5892800" cy="0"/>
              <wp:effectExtent l="0" t="0" r="12700" b="12700"/>
              <wp:wrapNone/>
              <wp:docPr id="101" name="Straight Connector 101"/>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06FAB1E8" id="Straight Connector 10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OCiUBLYBAAC7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General Tool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47E8"/>
    <w:multiLevelType w:val="hybridMultilevel"/>
    <w:tmpl w:val="5CEC3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3"/>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2"/>
  </w:num>
  <w:num w:numId="33" w16cid:durableId="104348460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df2w6s5ww2edzf3ps2zs0seew00d5r0a&quot;&gt;My EndNote Library&lt;record-ids&gt;&lt;item&gt;1&lt;/item&gt;&lt;item&gt;5&lt;/item&gt;&lt;item&gt;8&lt;/item&gt;&lt;item&gt;10&lt;/item&gt;&lt;item&gt;20&lt;/item&gt;&lt;item&gt;21&lt;/item&gt;&lt;item&gt;28&lt;/item&gt;&lt;item&gt;29&lt;/item&gt;&lt;item&gt;36&lt;/item&gt;&lt;item&gt;56&lt;/item&gt;&lt;item&gt;64&lt;/item&gt;&lt;item&gt;65&lt;/item&gt;&lt;item&gt;66&lt;/item&gt;&lt;/record-ids&gt;&lt;/item&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10511"/>
    <w:rsid w:val="00010B01"/>
    <w:rsid w:val="0001181D"/>
    <w:rsid w:val="0001308C"/>
    <w:rsid w:val="0001318D"/>
    <w:rsid w:val="00013581"/>
    <w:rsid w:val="00013949"/>
    <w:rsid w:val="00014D59"/>
    <w:rsid w:val="00014DBB"/>
    <w:rsid w:val="00014F15"/>
    <w:rsid w:val="00015252"/>
    <w:rsid w:val="000153DE"/>
    <w:rsid w:val="000158BE"/>
    <w:rsid w:val="00016168"/>
    <w:rsid w:val="0001644B"/>
    <w:rsid w:val="00016A7D"/>
    <w:rsid w:val="0001789B"/>
    <w:rsid w:val="00020250"/>
    <w:rsid w:val="0002079B"/>
    <w:rsid w:val="00020E94"/>
    <w:rsid w:val="0002103D"/>
    <w:rsid w:val="000212D2"/>
    <w:rsid w:val="000215A3"/>
    <w:rsid w:val="00021BAC"/>
    <w:rsid w:val="00021E5C"/>
    <w:rsid w:val="0002228F"/>
    <w:rsid w:val="000224AE"/>
    <w:rsid w:val="00022DBD"/>
    <w:rsid w:val="00023252"/>
    <w:rsid w:val="0002326A"/>
    <w:rsid w:val="00023C11"/>
    <w:rsid w:val="00023CFB"/>
    <w:rsid w:val="00024B63"/>
    <w:rsid w:val="00025112"/>
    <w:rsid w:val="000264CF"/>
    <w:rsid w:val="00026504"/>
    <w:rsid w:val="000271E8"/>
    <w:rsid w:val="00030090"/>
    <w:rsid w:val="00031B36"/>
    <w:rsid w:val="00032EFD"/>
    <w:rsid w:val="00033818"/>
    <w:rsid w:val="000339F8"/>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EDC"/>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3F"/>
    <w:rsid w:val="00053CD8"/>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4995"/>
    <w:rsid w:val="00074C34"/>
    <w:rsid w:val="0007581B"/>
    <w:rsid w:val="00075A7E"/>
    <w:rsid w:val="0007610B"/>
    <w:rsid w:val="000762D9"/>
    <w:rsid w:val="00076DD3"/>
    <w:rsid w:val="00076E8F"/>
    <w:rsid w:val="00077700"/>
    <w:rsid w:val="000804A4"/>
    <w:rsid w:val="000804FB"/>
    <w:rsid w:val="000807D4"/>
    <w:rsid w:val="00080C5A"/>
    <w:rsid w:val="00081FC7"/>
    <w:rsid w:val="00082309"/>
    <w:rsid w:val="0008382C"/>
    <w:rsid w:val="00083D85"/>
    <w:rsid w:val="000844A1"/>
    <w:rsid w:val="0008495E"/>
    <w:rsid w:val="00085BF6"/>
    <w:rsid w:val="000876C4"/>
    <w:rsid w:val="000902AD"/>
    <w:rsid w:val="00090C45"/>
    <w:rsid w:val="00091378"/>
    <w:rsid w:val="00093E30"/>
    <w:rsid w:val="0009472B"/>
    <w:rsid w:val="00094C28"/>
    <w:rsid w:val="000956B9"/>
    <w:rsid w:val="000958E9"/>
    <w:rsid w:val="00095A49"/>
    <w:rsid w:val="000966BF"/>
    <w:rsid w:val="000971C6"/>
    <w:rsid w:val="000971E9"/>
    <w:rsid w:val="00097FE2"/>
    <w:rsid w:val="000A0918"/>
    <w:rsid w:val="000A0B7D"/>
    <w:rsid w:val="000A1019"/>
    <w:rsid w:val="000A184B"/>
    <w:rsid w:val="000A1BDC"/>
    <w:rsid w:val="000A26E2"/>
    <w:rsid w:val="000A2774"/>
    <w:rsid w:val="000A316C"/>
    <w:rsid w:val="000A3A19"/>
    <w:rsid w:val="000A4545"/>
    <w:rsid w:val="000A51EC"/>
    <w:rsid w:val="000A55B7"/>
    <w:rsid w:val="000A657E"/>
    <w:rsid w:val="000A6EAC"/>
    <w:rsid w:val="000A77C6"/>
    <w:rsid w:val="000A7FCF"/>
    <w:rsid w:val="000B0C14"/>
    <w:rsid w:val="000B1D51"/>
    <w:rsid w:val="000B2AA0"/>
    <w:rsid w:val="000B2AD7"/>
    <w:rsid w:val="000B323E"/>
    <w:rsid w:val="000B3782"/>
    <w:rsid w:val="000B3AD1"/>
    <w:rsid w:val="000B47E3"/>
    <w:rsid w:val="000B5318"/>
    <w:rsid w:val="000B5474"/>
    <w:rsid w:val="000B5A15"/>
    <w:rsid w:val="000B7ABE"/>
    <w:rsid w:val="000C109F"/>
    <w:rsid w:val="000C1797"/>
    <w:rsid w:val="000C1BF6"/>
    <w:rsid w:val="000C1DAB"/>
    <w:rsid w:val="000C240C"/>
    <w:rsid w:val="000C267D"/>
    <w:rsid w:val="000C2B61"/>
    <w:rsid w:val="000C30C5"/>
    <w:rsid w:val="000C386B"/>
    <w:rsid w:val="000C4383"/>
    <w:rsid w:val="000C45C8"/>
    <w:rsid w:val="000C46AC"/>
    <w:rsid w:val="000C5601"/>
    <w:rsid w:val="000C5982"/>
    <w:rsid w:val="000C5C12"/>
    <w:rsid w:val="000C72B6"/>
    <w:rsid w:val="000C73F8"/>
    <w:rsid w:val="000D018C"/>
    <w:rsid w:val="000D0229"/>
    <w:rsid w:val="000D0D97"/>
    <w:rsid w:val="000D12A9"/>
    <w:rsid w:val="000D1FD5"/>
    <w:rsid w:val="000D32D8"/>
    <w:rsid w:val="000D48EF"/>
    <w:rsid w:val="000D524A"/>
    <w:rsid w:val="000D68D2"/>
    <w:rsid w:val="000D6B68"/>
    <w:rsid w:val="000D6EA6"/>
    <w:rsid w:val="000D7386"/>
    <w:rsid w:val="000E0CB2"/>
    <w:rsid w:val="000E14FD"/>
    <w:rsid w:val="000E222D"/>
    <w:rsid w:val="000E2A2D"/>
    <w:rsid w:val="000E2D4E"/>
    <w:rsid w:val="000E2FAB"/>
    <w:rsid w:val="000E32D7"/>
    <w:rsid w:val="000E499D"/>
    <w:rsid w:val="000E508E"/>
    <w:rsid w:val="000E583C"/>
    <w:rsid w:val="000E5E04"/>
    <w:rsid w:val="000E6A5A"/>
    <w:rsid w:val="000E73FB"/>
    <w:rsid w:val="000F11D7"/>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45A1"/>
    <w:rsid w:val="00104BFC"/>
    <w:rsid w:val="00104DEE"/>
    <w:rsid w:val="00104E75"/>
    <w:rsid w:val="001050D7"/>
    <w:rsid w:val="001052FA"/>
    <w:rsid w:val="00106D60"/>
    <w:rsid w:val="001073D8"/>
    <w:rsid w:val="00110136"/>
    <w:rsid w:val="001101BD"/>
    <w:rsid w:val="001101FF"/>
    <w:rsid w:val="00110885"/>
    <w:rsid w:val="00110B65"/>
    <w:rsid w:val="00111597"/>
    <w:rsid w:val="00111E14"/>
    <w:rsid w:val="00112603"/>
    <w:rsid w:val="001128C1"/>
    <w:rsid w:val="00112998"/>
    <w:rsid w:val="00113755"/>
    <w:rsid w:val="001139D7"/>
    <w:rsid w:val="00113BC1"/>
    <w:rsid w:val="00114345"/>
    <w:rsid w:val="0011579D"/>
    <w:rsid w:val="00115F3D"/>
    <w:rsid w:val="00116D5D"/>
    <w:rsid w:val="00116E04"/>
    <w:rsid w:val="00117687"/>
    <w:rsid w:val="00120145"/>
    <w:rsid w:val="00121DF9"/>
    <w:rsid w:val="00122A19"/>
    <w:rsid w:val="00123D9A"/>
    <w:rsid w:val="00124191"/>
    <w:rsid w:val="001242A1"/>
    <w:rsid w:val="001245E4"/>
    <w:rsid w:val="00124791"/>
    <w:rsid w:val="00124800"/>
    <w:rsid w:val="00125185"/>
    <w:rsid w:val="00125663"/>
    <w:rsid w:val="001258F7"/>
    <w:rsid w:val="001261FB"/>
    <w:rsid w:val="00126DE8"/>
    <w:rsid w:val="00127027"/>
    <w:rsid w:val="00127562"/>
    <w:rsid w:val="00127625"/>
    <w:rsid w:val="00130DCC"/>
    <w:rsid w:val="00131F69"/>
    <w:rsid w:val="0013271C"/>
    <w:rsid w:val="00132C08"/>
    <w:rsid w:val="00132DF2"/>
    <w:rsid w:val="00133418"/>
    <w:rsid w:val="001337A8"/>
    <w:rsid w:val="00135827"/>
    <w:rsid w:val="0013590F"/>
    <w:rsid w:val="0014047B"/>
    <w:rsid w:val="00140B33"/>
    <w:rsid w:val="00140CA3"/>
    <w:rsid w:val="001415B9"/>
    <w:rsid w:val="00141B90"/>
    <w:rsid w:val="00141F32"/>
    <w:rsid w:val="00142170"/>
    <w:rsid w:val="00142FFC"/>
    <w:rsid w:val="001436F5"/>
    <w:rsid w:val="0014377F"/>
    <w:rsid w:val="00143D9C"/>
    <w:rsid w:val="001445D8"/>
    <w:rsid w:val="00144D3B"/>
    <w:rsid w:val="00144EBB"/>
    <w:rsid w:val="00145193"/>
    <w:rsid w:val="0014521C"/>
    <w:rsid w:val="0014536F"/>
    <w:rsid w:val="001462B7"/>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3B28"/>
    <w:rsid w:val="001640B7"/>
    <w:rsid w:val="00164CA8"/>
    <w:rsid w:val="00165460"/>
    <w:rsid w:val="00165CA7"/>
    <w:rsid w:val="00166484"/>
    <w:rsid w:val="00166E4E"/>
    <w:rsid w:val="00166FFF"/>
    <w:rsid w:val="001671B9"/>
    <w:rsid w:val="001673B3"/>
    <w:rsid w:val="00167A0D"/>
    <w:rsid w:val="00167DA0"/>
    <w:rsid w:val="00170084"/>
    <w:rsid w:val="00170F06"/>
    <w:rsid w:val="00171D8E"/>
    <w:rsid w:val="00171E22"/>
    <w:rsid w:val="00172542"/>
    <w:rsid w:val="0017291C"/>
    <w:rsid w:val="00172A66"/>
    <w:rsid w:val="00173720"/>
    <w:rsid w:val="00173FB1"/>
    <w:rsid w:val="00174244"/>
    <w:rsid w:val="00174433"/>
    <w:rsid w:val="001747CC"/>
    <w:rsid w:val="00174C99"/>
    <w:rsid w:val="001757EA"/>
    <w:rsid w:val="00175F31"/>
    <w:rsid w:val="00176D4C"/>
    <w:rsid w:val="00176DA5"/>
    <w:rsid w:val="001774AC"/>
    <w:rsid w:val="00177F85"/>
    <w:rsid w:val="0018043F"/>
    <w:rsid w:val="00180B49"/>
    <w:rsid w:val="001810DF"/>
    <w:rsid w:val="00181D88"/>
    <w:rsid w:val="00182115"/>
    <w:rsid w:val="00182631"/>
    <w:rsid w:val="00182AC6"/>
    <w:rsid w:val="00182E51"/>
    <w:rsid w:val="00182F4A"/>
    <w:rsid w:val="00184DD4"/>
    <w:rsid w:val="0018509D"/>
    <w:rsid w:val="00185694"/>
    <w:rsid w:val="00185E6D"/>
    <w:rsid w:val="00186B3B"/>
    <w:rsid w:val="00186E5E"/>
    <w:rsid w:val="00187067"/>
    <w:rsid w:val="00187144"/>
    <w:rsid w:val="00187750"/>
    <w:rsid w:val="00187A60"/>
    <w:rsid w:val="00187B22"/>
    <w:rsid w:val="00190074"/>
    <w:rsid w:val="0019010D"/>
    <w:rsid w:val="001904E4"/>
    <w:rsid w:val="001909B9"/>
    <w:rsid w:val="00191763"/>
    <w:rsid w:val="00191C74"/>
    <w:rsid w:val="00191F27"/>
    <w:rsid w:val="00193113"/>
    <w:rsid w:val="00194155"/>
    <w:rsid w:val="001954AB"/>
    <w:rsid w:val="00195788"/>
    <w:rsid w:val="00196114"/>
    <w:rsid w:val="001969DB"/>
    <w:rsid w:val="00196BD6"/>
    <w:rsid w:val="00197D15"/>
    <w:rsid w:val="00197F14"/>
    <w:rsid w:val="001A00AC"/>
    <w:rsid w:val="001A0389"/>
    <w:rsid w:val="001A181C"/>
    <w:rsid w:val="001A2137"/>
    <w:rsid w:val="001A2A5C"/>
    <w:rsid w:val="001A2E80"/>
    <w:rsid w:val="001A6678"/>
    <w:rsid w:val="001A725C"/>
    <w:rsid w:val="001A7E9E"/>
    <w:rsid w:val="001B0317"/>
    <w:rsid w:val="001B06AC"/>
    <w:rsid w:val="001B0A31"/>
    <w:rsid w:val="001B1453"/>
    <w:rsid w:val="001B346B"/>
    <w:rsid w:val="001B38D2"/>
    <w:rsid w:val="001B3D02"/>
    <w:rsid w:val="001B3E50"/>
    <w:rsid w:val="001B523F"/>
    <w:rsid w:val="001B6012"/>
    <w:rsid w:val="001B759D"/>
    <w:rsid w:val="001B7A25"/>
    <w:rsid w:val="001B7CB9"/>
    <w:rsid w:val="001C0098"/>
    <w:rsid w:val="001C05F6"/>
    <w:rsid w:val="001C1DA7"/>
    <w:rsid w:val="001C2E70"/>
    <w:rsid w:val="001C47E2"/>
    <w:rsid w:val="001C490B"/>
    <w:rsid w:val="001C59DA"/>
    <w:rsid w:val="001C6469"/>
    <w:rsid w:val="001C69D4"/>
    <w:rsid w:val="001C6B46"/>
    <w:rsid w:val="001C76A4"/>
    <w:rsid w:val="001C7869"/>
    <w:rsid w:val="001D0957"/>
    <w:rsid w:val="001D0BFF"/>
    <w:rsid w:val="001D17C7"/>
    <w:rsid w:val="001D1BB2"/>
    <w:rsid w:val="001D2F63"/>
    <w:rsid w:val="001D550D"/>
    <w:rsid w:val="001D5B90"/>
    <w:rsid w:val="001D64F5"/>
    <w:rsid w:val="001D6810"/>
    <w:rsid w:val="001D6C33"/>
    <w:rsid w:val="001D757B"/>
    <w:rsid w:val="001D78A7"/>
    <w:rsid w:val="001D795F"/>
    <w:rsid w:val="001E0DD5"/>
    <w:rsid w:val="001E157C"/>
    <w:rsid w:val="001E15E2"/>
    <w:rsid w:val="001E1B13"/>
    <w:rsid w:val="001E1C29"/>
    <w:rsid w:val="001E23CA"/>
    <w:rsid w:val="001E2CD1"/>
    <w:rsid w:val="001E346B"/>
    <w:rsid w:val="001E3BE4"/>
    <w:rsid w:val="001E42BA"/>
    <w:rsid w:val="001E4789"/>
    <w:rsid w:val="001E5418"/>
    <w:rsid w:val="001E65BE"/>
    <w:rsid w:val="001E78BE"/>
    <w:rsid w:val="001E7E7A"/>
    <w:rsid w:val="001F0914"/>
    <w:rsid w:val="001F0EFB"/>
    <w:rsid w:val="001F16F7"/>
    <w:rsid w:val="001F2A9F"/>
    <w:rsid w:val="001F2C9E"/>
    <w:rsid w:val="001F2CB0"/>
    <w:rsid w:val="001F2E2A"/>
    <w:rsid w:val="001F3372"/>
    <w:rsid w:val="001F3734"/>
    <w:rsid w:val="001F4BF2"/>
    <w:rsid w:val="001F55D9"/>
    <w:rsid w:val="001F56BF"/>
    <w:rsid w:val="001F60E1"/>
    <w:rsid w:val="001F6A8D"/>
    <w:rsid w:val="001F6AE3"/>
    <w:rsid w:val="001F6D86"/>
    <w:rsid w:val="001F73BF"/>
    <w:rsid w:val="001F783B"/>
    <w:rsid w:val="001F7CA1"/>
    <w:rsid w:val="00200354"/>
    <w:rsid w:val="00200750"/>
    <w:rsid w:val="00200777"/>
    <w:rsid w:val="0020087A"/>
    <w:rsid w:val="00200AD0"/>
    <w:rsid w:val="00200C0C"/>
    <w:rsid w:val="0020118C"/>
    <w:rsid w:val="00201267"/>
    <w:rsid w:val="0020164A"/>
    <w:rsid w:val="002016F8"/>
    <w:rsid w:val="00201702"/>
    <w:rsid w:val="002023B3"/>
    <w:rsid w:val="0020315F"/>
    <w:rsid w:val="0020407D"/>
    <w:rsid w:val="00204559"/>
    <w:rsid w:val="00205B95"/>
    <w:rsid w:val="00206A10"/>
    <w:rsid w:val="00207BF1"/>
    <w:rsid w:val="00211708"/>
    <w:rsid w:val="0021236E"/>
    <w:rsid w:val="00213059"/>
    <w:rsid w:val="00213388"/>
    <w:rsid w:val="002136C5"/>
    <w:rsid w:val="00213926"/>
    <w:rsid w:val="00213D16"/>
    <w:rsid w:val="00214087"/>
    <w:rsid w:val="0021411A"/>
    <w:rsid w:val="00215506"/>
    <w:rsid w:val="0021566B"/>
    <w:rsid w:val="00215681"/>
    <w:rsid w:val="00215F0B"/>
    <w:rsid w:val="00216856"/>
    <w:rsid w:val="00217E73"/>
    <w:rsid w:val="002214CF"/>
    <w:rsid w:val="00222A6F"/>
    <w:rsid w:val="00223126"/>
    <w:rsid w:val="00224243"/>
    <w:rsid w:val="0022479A"/>
    <w:rsid w:val="00224F53"/>
    <w:rsid w:val="00224FB7"/>
    <w:rsid w:val="002251A2"/>
    <w:rsid w:val="00225287"/>
    <w:rsid w:val="00225815"/>
    <w:rsid w:val="00225FEB"/>
    <w:rsid w:val="0022649F"/>
    <w:rsid w:val="002268B6"/>
    <w:rsid w:val="002268DA"/>
    <w:rsid w:val="002268E5"/>
    <w:rsid w:val="00226DA3"/>
    <w:rsid w:val="00227118"/>
    <w:rsid w:val="002309A1"/>
    <w:rsid w:val="00230F59"/>
    <w:rsid w:val="0023106A"/>
    <w:rsid w:val="00231362"/>
    <w:rsid w:val="00231B48"/>
    <w:rsid w:val="00231E2B"/>
    <w:rsid w:val="00232117"/>
    <w:rsid w:val="0023211A"/>
    <w:rsid w:val="00232316"/>
    <w:rsid w:val="002326D5"/>
    <w:rsid w:val="00232C80"/>
    <w:rsid w:val="00232F20"/>
    <w:rsid w:val="00234710"/>
    <w:rsid w:val="00234A0E"/>
    <w:rsid w:val="002356FC"/>
    <w:rsid w:val="00235A39"/>
    <w:rsid w:val="00235FC2"/>
    <w:rsid w:val="0023633D"/>
    <w:rsid w:val="00236EDC"/>
    <w:rsid w:val="00237753"/>
    <w:rsid w:val="00241114"/>
    <w:rsid w:val="00241C67"/>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A7D"/>
    <w:rsid w:val="002514AF"/>
    <w:rsid w:val="00251E38"/>
    <w:rsid w:val="00252A0D"/>
    <w:rsid w:val="00252BFE"/>
    <w:rsid w:val="00253EA2"/>
    <w:rsid w:val="0025590D"/>
    <w:rsid w:val="00256D85"/>
    <w:rsid w:val="0025727D"/>
    <w:rsid w:val="0025781A"/>
    <w:rsid w:val="002612C7"/>
    <w:rsid w:val="00261540"/>
    <w:rsid w:val="00261AA7"/>
    <w:rsid w:val="002626CB"/>
    <w:rsid w:val="00263191"/>
    <w:rsid w:val="002632B2"/>
    <w:rsid w:val="00265239"/>
    <w:rsid w:val="00266735"/>
    <w:rsid w:val="00266829"/>
    <w:rsid w:val="002669F7"/>
    <w:rsid w:val="00266A29"/>
    <w:rsid w:val="0026731D"/>
    <w:rsid w:val="00267B5E"/>
    <w:rsid w:val="00267F88"/>
    <w:rsid w:val="0027032E"/>
    <w:rsid w:val="0027040C"/>
    <w:rsid w:val="0027160A"/>
    <w:rsid w:val="00271C1E"/>
    <w:rsid w:val="00271C98"/>
    <w:rsid w:val="002729DF"/>
    <w:rsid w:val="00272D23"/>
    <w:rsid w:val="00272F25"/>
    <w:rsid w:val="00273526"/>
    <w:rsid w:val="0027546D"/>
    <w:rsid w:val="002754C1"/>
    <w:rsid w:val="00276C30"/>
    <w:rsid w:val="00276C8A"/>
    <w:rsid w:val="00276D22"/>
    <w:rsid w:val="00276F9F"/>
    <w:rsid w:val="00277233"/>
    <w:rsid w:val="00277DD3"/>
    <w:rsid w:val="00277E80"/>
    <w:rsid w:val="002800B2"/>
    <w:rsid w:val="00280228"/>
    <w:rsid w:val="00280841"/>
    <w:rsid w:val="002813E1"/>
    <w:rsid w:val="00281442"/>
    <w:rsid w:val="00282BB4"/>
    <w:rsid w:val="00282DBD"/>
    <w:rsid w:val="00283C2A"/>
    <w:rsid w:val="00285593"/>
    <w:rsid w:val="0028689A"/>
    <w:rsid w:val="00286DDF"/>
    <w:rsid w:val="002874BD"/>
    <w:rsid w:val="00287C7B"/>
    <w:rsid w:val="00287DCE"/>
    <w:rsid w:val="00287F6F"/>
    <w:rsid w:val="002909B0"/>
    <w:rsid w:val="00292737"/>
    <w:rsid w:val="002931AD"/>
    <w:rsid w:val="00294324"/>
    <w:rsid w:val="002954E6"/>
    <w:rsid w:val="00295595"/>
    <w:rsid w:val="00295883"/>
    <w:rsid w:val="00295903"/>
    <w:rsid w:val="00296B38"/>
    <w:rsid w:val="00297C2F"/>
    <w:rsid w:val="002A05F8"/>
    <w:rsid w:val="002A1F64"/>
    <w:rsid w:val="002A242D"/>
    <w:rsid w:val="002A2978"/>
    <w:rsid w:val="002A36F6"/>
    <w:rsid w:val="002A3786"/>
    <w:rsid w:val="002A379D"/>
    <w:rsid w:val="002A3C06"/>
    <w:rsid w:val="002A43A4"/>
    <w:rsid w:val="002A4960"/>
    <w:rsid w:val="002A4A66"/>
    <w:rsid w:val="002A4F92"/>
    <w:rsid w:val="002A5D12"/>
    <w:rsid w:val="002A7148"/>
    <w:rsid w:val="002A7983"/>
    <w:rsid w:val="002A7C03"/>
    <w:rsid w:val="002B0FFB"/>
    <w:rsid w:val="002B171C"/>
    <w:rsid w:val="002B1E2C"/>
    <w:rsid w:val="002B29C0"/>
    <w:rsid w:val="002B2D9B"/>
    <w:rsid w:val="002B3222"/>
    <w:rsid w:val="002B3CAC"/>
    <w:rsid w:val="002B3EC4"/>
    <w:rsid w:val="002B3FD7"/>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5B2"/>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348"/>
    <w:rsid w:val="002E23D9"/>
    <w:rsid w:val="002E2669"/>
    <w:rsid w:val="002E2B5D"/>
    <w:rsid w:val="002E36F4"/>
    <w:rsid w:val="002E37D4"/>
    <w:rsid w:val="002E403C"/>
    <w:rsid w:val="002E60B8"/>
    <w:rsid w:val="002E66A4"/>
    <w:rsid w:val="002E683C"/>
    <w:rsid w:val="002E77FA"/>
    <w:rsid w:val="002F01BC"/>
    <w:rsid w:val="002F08FB"/>
    <w:rsid w:val="002F1104"/>
    <w:rsid w:val="002F14C0"/>
    <w:rsid w:val="002F1B12"/>
    <w:rsid w:val="002F25A3"/>
    <w:rsid w:val="002F2C4A"/>
    <w:rsid w:val="002F3788"/>
    <w:rsid w:val="002F3C95"/>
    <w:rsid w:val="002F3D47"/>
    <w:rsid w:val="002F71E0"/>
    <w:rsid w:val="002F75F2"/>
    <w:rsid w:val="002F77D6"/>
    <w:rsid w:val="002F785A"/>
    <w:rsid w:val="002F7A07"/>
    <w:rsid w:val="003009E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07399"/>
    <w:rsid w:val="003109D1"/>
    <w:rsid w:val="003115F1"/>
    <w:rsid w:val="00311E83"/>
    <w:rsid w:val="00311EB7"/>
    <w:rsid w:val="00312252"/>
    <w:rsid w:val="00312923"/>
    <w:rsid w:val="00312BE2"/>
    <w:rsid w:val="0031374D"/>
    <w:rsid w:val="00314B10"/>
    <w:rsid w:val="00316183"/>
    <w:rsid w:val="0031677B"/>
    <w:rsid w:val="003172F7"/>
    <w:rsid w:val="0031785E"/>
    <w:rsid w:val="00321D93"/>
    <w:rsid w:val="003221E5"/>
    <w:rsid w:val="0032356B"/>
    <w:rsid w:val="0032406B"/>
    <w:rsid w:val="00324B6A"/>
    <w:rsid w:val="00325C8D"/>
    <w:rsid w:val="00325F05"/>
    <w:rsid w:val="00326153"/>
    <w:rsid w:val="0032618F"/>
    <w:rsid w:val="0032744F"/>
    <w:rsid w:val="003307AE"/>
    <w:rsid w:val="00331475"/>
    <w:rsid w:val="00333775"/>
    <w:rsid w:val="00334289"/>
    <w:rsid w:val="003348E0"/>
    <w:rsid w:val="00334D29"/>
    <w:rsid w:val="00334E18"/>
    <w:rsid w:val="003359EA"/>
    <w:rsid w:val="003370D0"/>
    <w:rsid w:val="003372AD"/>
    <w:rsid w:val="00337393"/>
    <w:rsid w:val="00337C34"/>
    <w:rsid w:val="00337D00"/>
    <w:rsid w:val="00337DFE"/>
    <w:rsid w:val="0034039B"/>
    <w:rsid w:val="003404F3"/>
    <w:rsid w:val="00340715"/>
    <w:rsid w:val="00341536"/>
    <w:rsid w:val="00341593"/>
    <w:rsid w:val="003426D4"/>
    <w:rsid w:val="00342EFE"/>
    <w:rsid w:val="00343C46"/>
    <w:rsid w:val="003449D5"/>
    <w:rsid w:val="00344FB4"/>
    <w:rsid w:val="003451A6"/>
    <w:rsid w:val="003471DA"/>
    <w:rsid w:val="00347B06"/>
    <w:rsid w:val="00350746"/>
    <w:rsid w:val="003511AD"/>
    <w:rsid w:val="003519B6"/>
    <w:rsid w:val="003519B7"/>
    <w:rsid w:val="0035215B"/>
    <w:rsid w:val="003525D7"/>
    <w:rsid w:val="00352A2E"/>
    <w:rsid w:val="00352D2C"/>
    <w:rsid w:val="003536DB"/>
    <w:rsid w:val="00353B11"/>
    <w:rsid w:val="00355D99"/>
    <w:rsid w:val="00355F0E"/>
    <w:rsid w:val="003560A6"/>
    <w:rsid w:val="00356711"/>
    <w:rsid w:val="003567C4"/>
    <w:rsid w:val="003567D2"/>
    <w:rsid w:val="003579AE"/>
    <w:rsid w:val="0036030C"/>
    <w:rsid w:val="0036088F"/>
    <w:rsid w:val="0036090D"/>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7026A"/>
    <w:rsid w:val="0037040D"/>
    <w:rsid w:val="00370563"/>
    <w:rsid w:val="00370689"/>
    <w:rsid w:val="0037071D"/>
    <w:rsid w:val="00370AAB"/>
    <w:rsid w:val="003716A2"/>
    <w:rsid w:val="00371D22"/>
    <w:rsid w:val="00371E96"/>
    <w:rsid w:val="00372CE0"/>
    <w:rsid w:val="003747D8"/>
    <w:rsid w:val="00374855"/>
    <w:rsid w:val="00374B41"/>
    <w:rsid w:val="00374F3F"/>
    <w:rsid w:val="00375748"/>
    <w:rsid w:val="00375857"/>
    <w:rsid w:val="00375A96"/>
    <w:rsid w:val="0037652D"/>
    <w:rsid w:val="00376963"/>
    <w:rsid w:val="00376C84"/>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6BF2"/>
    <w:rsid w:val="00387644"/>
    <w:rsid w:val="00390115"/>
    <w:rsid w:val="00390912"/>
    <w:rsid w:val="00390E8B"/>
    <w:rsid w:val="00391680"/>
    <w:rsid w:val="00392C99"/>
    <w:rsid w:val="00394215"/>
    <w:rsid w:val="003942A4"/>
    <w:rsid w:val="0039568B"/>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AFE"/>
    <w:rsid w:val="003A5F5F"/>
    <w:rsid w:val="003A6282"/>
    <w:rsid w:val="003A6B80"/>
    <w:rsid w:val="003A78DD"/>
    <w:rsid w:val="003B0090"/>
    <w:rsid w:val="003B017E"/>
    <w:rsid w:val="003B01E5"/>
    <w:rsid w:val="003B0800"/>
    <w:rsid w:val="003B1395"/>
    <w:rsid w:val="003B16B3"/>
    <w:rsid w:val="003B4406"/>
    <w:rsid w:val="003B49F0"/>
    <w:rsid w:val="003B5DEE"/>
    <w:rsid w:val="003B73BE"/>
    <w:rsid w:val="003B792D"/>
    <w:rsid w:val="003B7C8D"/>
    <w:rsid w:val="003C12C5"/>
    <w:rsid w:val="003C15F3"/>
    <w:rsid w:val="003C1C03"/>
    <w:rsid w:val="003C1D53"/>
    <w:rsid w:val="003C20E6"/>
    <w:rsid w:val="003C2A43"/>
    <w:rsid w:val="003C3121"/>
    <w:rsid w:val="003C38FB"/>
    <w:rsid w:val="003C4C9F"/>
    <w:rsid w:val="003C4F03"/>
    <w:rsid w:val="003C5594"/>
    <w:rsid w:val="003C5969"/>
    <w:rsid w:val="003C6327"/>
    <w:rsid w:val="003C6340"/>
    <w:rsid w:val="003C65E5"/>
    <w:rsid w:val="003C68CB"/>
    <w:rsid w:val="003C6B4E"/>
    <w:rsid w:val="003D0018"/>
    <w:rsid w:val="003D0A39"/>
    <w:rsid w:val="003D0CCC"/>
    <w:rsid w:val="003D128D"/>
    <w:rsid w:val="003D252C"/>
    <w:rsid w:val="003D452B"/>
    <w:rsid w:val="003D4596"/>
    <w:rsid w:val="003D46FD"/>
    <w:rsid w:val="003D4D78"/>
    <w:rsid w:val="003D5B87"/>
    <w:rsid w:val="003D64F6"/>
    <w:rsid w:val="003D691C"/>
    <w:rsid w:val="003D7B0B"/>
    <w:rsid w:val="003E0FDD"/>
    <w:rsid w:val="003E1DDD"/>
    <w:rsid w:val="003E26B3"/>
    <w:rsid w:val="003E2D7A"/>
    <w:rsid w:val="003E32EF"/>
    <w:rsid w:val="003E336A"/>
    <w:rsid w:val="003E39CB"/>
    <w:rsid w:val="003E4237"/>
    <w:rsid w:val="003E561F"/>
    <w:rsid w:val="003E69D6"/>
    <w:rsid w:val="003E6E94"/>
    <w:rsid w:val="003F0134"/>
    <w:rsid w:val="003F0786"/>
    <w:rsid w:val="003F0905"/>
    <w:rsid w:val="003F14A9"/>
    <w:rsid w:val="003F1B73"/>
    <w:rsid w:val="003F2543"/>
    <w:rsid w:val="003F26A4"/>
    <w:rsid w:val="003F2A25"/>
    <w:rsid w:val="003F2EF9"/>
    <w:rsid w:val="003F3491"/>
    <w:rsid w:val="003F42E6"/>
    <w:rsid w:val="003F526A"/>
    <w:rsid w:val="003F6174"/>
    <w:rsid w:val="003F6394"/>
    <w:rsid w:val="003F66EB"/>
    <w:rsid w:val="003F6C00"/>
    <w:rsid w:val="003F7267"/>
    <w:rsid w:val="003F7DED"/>
    <w:rsid w:val="00400AB7"/>
    <w:rsid w:val="00400AFC"/>
    <w:rsid w:val="00400D5D"/>
    <w:rsid w:val="00400FD4"/>
    <w:rsid w:val="00401442"/>
    <w:rsid w:val="00401940"/>
    <w:rsid w:val="00402196"/>
    <w:rsid w:val="004022DE"/>
    <w:rsid w:val="00402FAD"/>
    <w:rsid w:val="00403696"/>
    <w:rsid w:val="00403A41"/>
    <w:rsid w:val="00404783"/>
    <w:rsid w:val="00404AA5"/>
    <w:rsid w:val="00404E9D"/>
    <w:rsid w:val="00405112"/>
    <w:rsid w:val="004055BD"/>
    <w:rsid w:val="004061C9"/>
    <w:rsid w:val="004067B1"/>
    <w:rsid w:val="00406C6E"/>
    <w:rsid w:val="00407BD2"/>
    <w:rsid w:val="00407DBB"/>
    <w:rsid w:val="004105D1"/>
    <w:rsid w:val="00410B14"/>
    <w:rsid w:val="00410D6A"/>
    <w:rsid w:val="004120F8"/>
    <w:rsid w:val="00412BC2"/>
    <w:rsid w:val="00414479"/>
    <w:rsid w:val="004145B4"/>
    <w:rsid w:val="004148DC"/>
    <w:rsid w:val="00415033"/>
    <w:rsid w:val="004150B4"/>
    <w:rsid w:val="004154D8"/>
    <w:rsid w:val="00415561"/>
    <w:rsid w:val="00415C60"/>
    <w:rsid w:val="00415DB7"/>
    <w:rsid w:val="00416290"/>
    <w:rsid w:val="004167B9"/>
    <w:rsid w:val="00420E67"/>
    <w:rsid w:val="0042113E"/>
    <w:rsid w:val="00421757"/>
    <w:rsid w:val="00421916"/>
    <w:rsid w:val="00421C77"/>
    <w:rsid w:val="00422221"/>
    <w:rsid w:val="00423EFA"/>
    <w:rsid w:val="00424870"/>
    <w:rsid w:val="00424BB8"/>
    <w:rsid w:val="00424F5F"/>
    <w:rsid w:val="00426361"/>
    <w:rsid w:val="00426A3F"/>
    <w:rsid w:val="00426C2E"/>
    <w:rsid w:val="004272E8"/>
    <w:rsid w:val="004274DD"/>
    <w:rsid w:val="0042791F"/>
    <w:rsid w:val="004279A9"/>
    <w:rsid w:val="00430167"/>
    <w:rsid w:val="004310A7"/>
    <w:rsid w:val="004319C7"/>
    <w:rsid w:val="00431F5C"/>
    <w:rsid w:val="004322E1"/>
    <w:rsid w:val="0043264E"/>
    <w:rsid w:val="004326BF"/>
    <w:rsid w:val="00432DE4"/>
    <w:rsid w:val="00433355"/>
    <w:rsid w:val="004339F2"/>
    <w:rsid w:val="00433B27"/>
    <w:rsid w:val="00434039"/>
    <w:rsid w:val="0043413A"/>
    <w:rsid w:val="00434537"/>
    <w:rsid w:val="00434818"/>
    <w:rsid w:val="00434B1C"/>
    <w:rsid w:val="004355F2"/>
    <w:rsid w:val="0043560E"/>
    <w:rsid w:val="0043599F"/>
    <w:rsid w:val="004362B2"/>
    <w:rsid w:val="0044023E"/>
    <w:rsid w:val="0044071D"/>
    <w:rsid w:val="0044097F"/>
    <w:rsid w:val="00440BEE"/>
    <w:rsid w:val="004418B4"/>
    <w:rsid w:val="00441CBD"/>
    <w:rsid w:val="00442469"/>
    <w:rsid w:val="004427A8"/>
    <w:rsid w:val="004437C5"/>
    <w:rsid w:val="004456BF"/>
    <w:rsid w:val="00445752"/>
    <w:rsid w:val="00445C0B"/>
    <w:rsid w:val="004509A4"/>
    <w:rsid w:val="00451487"/>
    <w:rsid w:val="00452D33"/>
    <w:rsid w:val="004530E1"/>
    <w:rsid w:val="00454652"/>
    <w:rsid w:val="004547F6"/>
    <w:rsid w:val="004549B7"/>
    <w:rsid w:val="00456B79"/>
    <w:rsid w:val="0045798D"/>
    <w:rsid w:val="00460210"/>
    <w:rsid w:val="00460D56"/>
    <w:rsid w:val="00461EF7"/>
    <w:rsid w:val="00462E21"/>
    <w:rsid w:val="00463B26"/>
    <w:rsid w:val="00463D08"/>
    <w:rsid w:val="00463EF9"/>
    <w:rsid w:val="00463F83"/>
    <w:rsid w:val="00464892"/>
    <w:rsid w:val="004653B3"/>
    <w:rsid w:val="0046595B"/>
    <w:rsid w:val="00465B12"/>
    <w:rsid w:val="00465DDF"/>
    <w:rsid w:val="004662B7"/>
    <w:rsid w:val="00466CDF"/>
    <w:rsid w:val="00467369"/>
    <w:rsid w:val="0046782A"/>
    <w:rsid w:val="00467C27"/>
    <w:rsid w:val="00467F0A"/>
    <w:rsid w:val="00470DDF"/>
    <w:rsid w:val="004717F2"/>
    <w:rsid w:val="00471976"/>
    <w:rsid w:val="00471A10"/>
    <w:rsid w:val="00471F79"/>
    <w:rsid w:val="00473CC0"/>
    <w:rsid w:val="00474B36"/>
    <w:rsid w:val="004756BF"/>
    <w:rsid w:val="00475DAA"/>
    <w:rsid w:val="00476170"/>
    <w:rsid w:val="004761B8"/>
    <w:rsid w:val="00476C28"/>
    <w:rsid w:val="00477EB0"/>
    <w:rsid w:val="00480066"/>
    <w:rsid w:val="00480333"/>
    <w:rsid w:val="00480C99"/>
    <w:rsid w:val="00480EB7"/>
    <w:rsid w:val="00481C77"/>
    <w:rsid w:val="00481DF9"/>
    <w:rsid w:val="0048229E"/>
    <w:rsid w:val="00483476"/>
    <w:rsid w:val="00483A61"/>
    <w:rsid w:val="00483BE0"/>
    <w:rsid w:val="0048413A"/>
    <w:rsid w:val="00484E70"/>
    <w:rsid w:val="0048717D"/>
    <w:rsid w:val="00487AEA"/>
    <w:rsid w:val="00487B05"/>
    <w:rsid w:val="004900A3"/>
    <w:rsid w:val="00490567"/>
    <w:rsid w:val="00490829"/>
    <w:rsid w:val="00490FD5"/>
    <w:rsid w:val="00491244"/>
    <w:rsid w:val="00491CDC"/>
    <w:rsid w:val="004921BC"/>
    <w:rsid w:val="00492613"/>
    <w:rsid w:val="004939C3"/>
    <w:rsid w:val="00493E0F"/>
    <w:rsid w:val="004945C5"/>
    <w:rsid w:val="004948FE"/>
    <w:rsid w:val="004954FF"/>
    <w:rsid w:val="004965A0"/>
    <w:rsid w:val="004A0531"/>
    <w:rsid w:val="004A053D"/>
    <w:rsid w:val="004A0D8D"/>
    <w:rsid w:val="004A128C"/>
    <w:rsid w:val="004A1C40"/>
    <w:rsid w:val="004A2450"/>
    <w:rsid w:val="004A3AC4"/>
    <w:rsid w:val="004A3F58"/>
    <w:rsid w:val="004A451B"/>
    <w:rsid w:val="004A5868"/>
    <w:rsid w:val="004A6EC4"/>
    <w:rsid w:val="004A6EF2"/>
    <w:rsid w:val="004A7224"/>
    <w:rsid w:val="004A75CE"/>
    <w:rsid w:val="004A7D1E"/>
    <w:rsid w:val="004B01C1"/>
    <w:rsid w:val="004B10D4"/>
    <w:rsid w:val="004B1244"/>
    <w:rsid w:val="004B1ABA"/>
    <w:rsid w:val="004B2580"/>
    <w:rsid w:val="004B2791"/>
    <w:rsid w:val="004B308D"/>
    <w:rsid w:val="004B3DFB"/>
    <w:rsid w:val="004B4025"/>
    <w:rsid w:val="004B4210"/>
    <w:rsid w:val="004B4649"/>
    <w:rsid w:val="004B4661"/>
    <w:rsid w:val="004B4A3B"/>
    <w:rsid w:val="004B4F5E"/>
    <w:rsid w:val="004B5DF7"/>
    <w:rsid w:val="004B7FD5"/>
    <w:rsid w:val="004C01B6"/>
    <w:rsid w:val="004C0F6C"/>
    <w:rsid w:val="004C148D"/>
    <w:rsid w:val="004C15E0"/>
    <w:rsid w:val="004C2A42"/>
    <w:rsid w:val="004C33FF"/>
    <w:rsid w:val="004C39F2"/>
    <w:rsid w:val="004C3ED5"/>
    <w:rsid w:val="004C4A11"/>
    <w:rsid w:val="004C53D0"/>
    <w:rsid w:val="004C5474"/>
    <w:rsid w:val="004C5ACB"/>
    <w:rsid w:val="004C5FEB"/>
    <w:rsid w:val="004C60C3"/>
    <w:rsid w:val="004D067D"/>
    <w:rsid w:val="004D0697"/>
    <w:rsid w:val="004D0840"/>
    <w:rsid w:val="004D302D"/>
    <w:rsid w:val="004D31FF"/>
    <w:rsid w:val="004D3683"/>
    <w:rsid w:val="004D464A"/>
    <w:rsid w:val="004D4B4E"/>
    <w:rsid w:val="004D56CB"/>
    <w:rsid w:val="004D5E51"/>
    <w:rsid w:val="004D6199"/>
    <w:rsid w:val="004D61C7"/>
    <w:rsid w:val="004D65BD"/>
    <w:rsid w:val="004D665E"/>
    <w:rsid w:val="004D67F1"/>
    <w:rsid w:val="004D7002"/>
    <w:rsid w:val="004D75A6"/>
    <w:rsid w:val="004D77EB"/>
    <w:rsid w:val="004D7944"/>
    <w:rsid w:val="004E0181"/>
    <w:rsid w:val="004E024E"/>
    <w:rsid w:val="004E0292"/>
    <w:rsid w:val="004E0837"/>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CFB"/>
    <w:rsid w:val="004F264C"/>
    <w:rsid w:val="004F2818"/>
    <w:rsid w:val="004F2B2A"/>
    <w:rsid w:val="004F4179"/>
    <w:rsid w:val="004F5113"/>
    <w:rsid w:val="004F5219"/>
    <w:rsid w:val="004F5B5D"/>
    <w:rsid w:val="004F5FCA"/>
    <w:rsid w:val="004F661C"/>
    <w:rsid w:val="004F6693"/>
    <w:rsid w:val="004F6CD6"/>
    <w:rsid w:val="004F78CB"/>
    <w:rsid w:val="004F78EF"/>
    <w:rsid w:val="005003E8"/>
    <w:rsid w:val="0050210E"/>
    <w:rsid w:val="00502DB5"/>
    <w:rsid w:val="005033EA"/>
    <w:rsid w:val="00503769"/>
    <w:rsid w:val="00503AC8"/>
    <w:rsid w:val="005040B2"/>
    <w:rsid w:val="005054E7"/>
    <w:rsid w:val="00505B33"/>
    <w:rsid w:val="00505CC3"/>
    <w:rsid w:val="00506276"/>
    <w:rsid w:val="005067D8"/>
    <w:rsid w:val="0051073C"/>
    <w:rsid w:val="00510CB2"/>
    <w:rsid w:val="0051268D"/>
    <w:rsid w:val="005131A7"/>
    <w:rsid w:val="005131D2"/>
    <w:rsid w:val="00513A27"/>
    <w:rsid w:val="0051541E"/>
    <w:rsid w:val="005154D7"/>
    <w:rsid w:val="0051672B"/>
    <w:rsid w:val="00517109"/>
    <w:rsid w:val="00517311"/>
    <w:rsid w:val="00517522"/>
    <w:rsid w:val="00517EAB"/>
    <w:rsid w:val="005206FD"/>
    <w:rsid w:val="00520E89"/>
    <w:rsid w:val="005211F9"/>
    <w:rsid w:val="005214AE"/>
    <w:rsid w:val="00521526"/>
    <w:rsid w:val="005222D0"/>
    <w:rsid w:val="0052332E"/>
    <w:rsid w:val="0052382C"/>
    <w:rsid w:val="00524A59"/>
    <w:rsid w:val="00525084"/>
    <w:rsid w:val="005255F4"/>
    <w:rsid w:val="00525AB3"/>
    <w:rsid w:val="00526CD0"/>
    <w:rsid w:val="0052785A"/>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37F8F"/>
    <w:rsid w:val="005419A9"/>
    <w:rsid w:val="005424AF"/>
    <w:rsid w:val="005431F5"/>
    <w:rsid w:val="00543B62"/>
    <w:rsid w:val="00543D1B"/>
    <w:rsid w:val="00543EFE"/>
    <w:rsid w:val="005442B6"/>
    <w:rsid w:val="00544526"/>
    <w:rsid w:val="0054483A"/>
    <w:rsid w:val="00544A65"/>
    <w:rsid w:val="00544BCD"/>
    <w:rsid w:val="005452B2"/>
    <w:rsid w:val="005454C2"/>
    <w:rsid w:val="00545D1F"/>
    <w:rsid w:val="00546476"/>
    <w:rsid w:val="00546BF3"/>
    <w:rsid w:val="00546D93"/>
    <w:rsid w:val="00546E23"/>
    <w:rsid w:val="005508E0"/>
    <w:rsid w:val="00552D09"/>
    <w:rsid w:val="00553A13"/>
    <w:rsid w:val="00553A8A"/>
    <w:rsid w:val="00554456"/>
    <w:rsid w:val="005549B6"/>
    <w:rsid w:val="00554B82"/>
    <w:rsid w:val="00554BC9"/>
    <w:rsid w:val="00554FAF"/>
    <w:rsid w:val="00555805"/>
    <w:rsid w:val="005564FC"/>
    <w:rsid w:val="005566F9"/>
    <w:rsid w:val="0055738F"/>
    <w:rsid w:val="005600C3"/>
    <w:rsid w:val="005601DE"/>
    <w:rsid w:val="00560BCC"/>
    <w:rsid w:val="00560F43"/>
    <w:rsid w:val="005620CE"/>
    <w:rsid w:val="005634C8"/>
    <w:rsid w:val="00563536"/>
    <w:rsid w:val="00563986"/>
    <w:rsid w:val="005639FE"/>
    <w:rsid w:val="00563A92"/>
    <w:rsid w:val="0056404E"/>
    <w:rsid w:val="00564D70"/>
    <w:rsid w:val="00565310"/>
    <w:rsid w:val="005656F6"/>
    <w:rsid w:val="00565D3F"/>
    <w:rsid w:val="00565D4D"/>
    <w:rsid w:val="0056638A"/>
    <w:rsid w:val="00566A30"/>
    <w:rsid w:val="00567898"/>
    <w:rsid w:val="005701E5"/>
    <w:rsid w:val="005705AC"/>
    <w:rsid w:val="00570749"/>
    <w:rsid w:val="0057098F"/>
    <w:rsid w:val="00572113"/>
    <w:rsid w:val="00572514"/>
    <w:rsid w:val="00572AE0"/>
    <w:rsid w:val="005742E6"/>
    <w:rsid w:val="00574A10"/>
    <w:rsid w:val="00574DBD"/>
    <w:rsid w:val="00575A13"/>
    <w:rsid w:val="0057609D"/>
    <w:rsid w:val="005768CB"/>
    <w:rsid w:val="00577641"/>
    <w:rsid w:val="005776B8"/>
    <w:rsid w:val="00577E83"/>
    <w:rsid w:val="00580400"/>
    <w:rsid w:val="0058191E"/>
    <w:rsid w:val="00581C35"/>
    <w:rsid w:val="005823EC"/>
    <w:rsid w:val="00582853"/>
    <w:rsid w:val="00582CDD"/>
    <w:rsid w:val="0058348C"/>
    <w:rsid w:val="0058375A"/>
    <w:rsid w:val="00583CBB"/>
    <w:rsid w:val="00583D3A"/>
    <w:rsid w:val="00583FB6"/>
    <w:rsid w:val="005842E3"/>
    <w:rsid w:val="005851DC"/>
    <w:rsid w:val="00586795"/>
    <w:rsid w:val="00586F88"/>
    <w:rsid w:val="0058715F"/>
    <w:rsid w:val="00587A6D"/>
    <w:rsid w:val="00590042"/>
    <w:rsid w:val="00590139"/>
    <w:rsid w:val="00591EE2"/>
    <w:rsid w:val="00592C82"/>
    <w:rsid w:val="00592D53"/>
    <w:rsid w:val="00592F52"/>
    <w:rsid w:val="00593052"/>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B02E9"/>
    <w:rsid w:val="005B0AFD"/>
    <w:rsid w:val="005B0D55"/>
    <w:rsid w:val="005B0D74"/>
    <w:rsid w:val="005B1436"/>
    <w:rsid w:val="005B4110"/>
    <w:rsid w:val="005B4143"/>
    <w:rsid w:val="005B4E55"/>
    <w:rsid w:val="005B532F"/>
    <w:rsid w:val="005B53D7"/>
    <w:rsid w:val="005B5729"/>
    <w:rsid w:val="005B5BE7"/>
    <w:rsid w:val="005B6585"/>
    <w:rsid w:val="005B6A30"/>
    <w:rsid w:val="005B7612"/>
    <w:rsid w:val="005B7F12"/>
    <w:rsid w:val="005B7F9D"/>
    <w:rsid w:val="005C029F"/>
    <w:rsid w:val="005C0AC2"/>
    <w:rsid w:val="005C0C16"/>
    <w:rsid w:val="005C136E"/>
    <w:rsid w:val="005C1511"/>
    <w:rsid w:val="005C2F2D"/>
    <w:rsid w:val="005C3F72"/>
    <w:rsid w:val="005C5DEA"/>
    <w:rsid w:val="005C6083"/>
    <w:rsid w:val="005C6AD4"/>
    <w:rsid w:val="005C74D6"/>
    <w:rsid w:val="005C7758"/>
    <w:rsid w:val="005C7AC2"/>
    <w:rsid w:val="005D0ADD"/>
    <w:rsid w:val="005D0B10"/>
    <w:rsid w:val="005D2E1C"/>
    <w:rsid w:val="005D3570"/>
    <w:rsid w:val="005D38F0"/>
    <w:rsid w:val="005D4384"/>
    <w:rsid w:val="005D43D2"/>
    <w:rsid w:val="005D4DAF"/>
    <w:rsid w:val="005D4E45"/>
    <w:rsid w:val="005D6C7B"/>
    <w:rsid w:val="005D7570"/>
    <w:rsid w:val="005D76CF"/>
    <w:rsid w:val="005D76FA"/>
    <w:rsid w:val="005D7EDA"/>
    <w:rsid w:val="005E094D"/>
    <w:rsid w:val="005E137F"/>
    <w:rsid w:val="005E1827"/>
    <w:rsid w:val="005E1A96"/>
    <w:rsid w:val="005E25B4"/>
    <w:rsid w:val="005E2BC7"/>
    <w:rsid w:val="005E2CB4"/>
    <w:rsid w:val="005E3E48"/>
    <w:rsid w:val="005E5094"/>
    <w:rsid w:val="005E53F5"/>
    <w:rsid w:val="005E5CC7"/>
    <w:rsid w:val="005E6D58"/>
    <w:rsid w:val="005F003D"/>
    <w:rsid w:val="005F0557"/>
    <w:rsid w:val="005F0A7E"/>
    <w:rsid w:val="005F12A4"/>
    <w:rsid w:val="005F1780"/>
    <w:rsid w:val="005F1791"/>
    <w:rsid w:val="005F2C89"/>
    <w:rsid w:val="005F2EE1"/>
    <w:rsid w:val="005F30A6"/>
    <w:rsid w:val="005F4797"/>
    <w:rsid w:val="005F5A2A"/>
    <w:rsid w:val="005F5CC1"/>
    <w:rsid w:val="005F6898"/>
    <w:rsid w:val="005F6C59"/>
    <w:rsid w:val="005F6FDB"/>
    <w:rsid w:val="005F70F1"/>
    <w:rsid w:val="005F7159"/>
    <w:rsid w:val="005F7685"/>
    <w:rsid w:val="00600BF9"/>
    <w:rsid w:val="006010E0"/>
    <w:rsid w:val="00601AA8"/>
    <w:rsid w:val="00601D49"/>
    <w:rsid w:val="006028B3"/>
    <w:rsid w:val="00602ED0"/>
    <w:rsid w:val="00602FFE"/>
    <w:rsid w:val="006033F1"/>
    <w:rsid w:val="006039AB"/>
    <w:rsid w:val="00603BB4"/>
    <w:rsid w:val="00603CD6"/>
    <w:rsid w:val="00604A2C"/>
    <w:rsid w:val="00604C42"/>
    <w:rsid w:val="00605793"/>
    <w:rsid w:val="00605971"/>
    <w:rsid w:val="00606D72"/>
    <w:rsid w:val="00607044"/>
    <w:rsid w:val="006078E5"/>
    <w:rsid w:val="00612CF1"/>
    <w:rsid w:val="00612EFA"/>
    <w:rsid w:val="00613187"/>
    <w:rsid w:val="006143A1"/>
    <w:rsid w:val="006152CD"/>
    <w:rsid w:val="00616202"/>
    <w:rsid w:val="006171D9"/>
    <w:rsid w:val="0061796D"/>
    <w:rsid w:val="006206CD"/>
    <w:rsid w:val="00620A9F"/>
    <w:rsid w:val="0062148B"/>
    <w:rsid w:val="006216DF"/>
    <w:rsid w:val="0062174E"/>
    <w:rsid w:val="00622A68"/>
    <w:rsid w:val="00622B4E"/>
    <w:rsid w:val="00622B57"/>
    <w:rsid w:val="00622ECC"/>
    <w:rsid w:val="006230DC"/>
    <w:rsid w:val="006231C7"/>
    <w:rsid w:val="00623558"/>
    <w:rsid w:val="00623831"/>
    <w:rsid w:val="00624884"/>
    <w:rsid w:val="00624A4E"/>
    <w:rsid w:val="00624AB8"/>
    <w:rsid w:val="0062506A"/>
    <w:rsid w:val="00625073"/>
    <w:rsid w:val="00627942"/>
    <w:rsid w:val="00627EA5"/>
    <w:rsid w:val="00627F1B"/>
    <w:rsid w:val="006301F1"/>
    <w:rsid w:val="006303AB"/>
    <w:rsid w:val="006306BF"/>
    <w:rsid w:val="00631148"/>
    <w:rsid w:val="006329E1"/>
    <w:rsid w:val="006349EF"/>
    <w:rsid w:val="00634FED"/>
    <w:rsid w:val="00635CEB"/>
    <w:rsid w:val="0063622E"/>
    <w:rsid w:val="00637A73"/>
    <w:rsid w:val="00637D57"/>
    <w:rsid w:val="00640FBC"/>
    <w:rsid w:val="0064120E"/>
    <w:rsid w:val="00641A71"/>
    <w:rsid w:val="006423D7"/>
    <w:rsid w:val="00644332"/>
    <w:rsid w:val="00644862"/>
    <w:rsid w:val="0064574D"/>
    <w:rsid w:val="00645801"/>
    <w:rsid w:val="006458BC"/>
    <w:rsid w:val="00645B8E"/>
    <w:rsid w:val="006474C3"/>
    <w:rsid w:val="00647D54"/>
    <w:rsid w:val="00647D5F"/>
    <w:rsid w:val="00647F6F"/>
    <w:rsid w:val="00651181"/>
    <w:rsid w:val="00651B4F"/>
    <w:rsid w:val="00651D07"/>
    <w:rsid w:val="00651DD1"/>
    <w:rsid w:val="006523C6"/>
    <w:rsid w:val="006531B1"/>
    <w:rsid w:val="0065343B"/>
    <w:rsid w:val="006534EA"/>
    <w:rsid w:val="0065365A"/>
    <w:rsid w:val="006536E9"/>
    <w:rsid w:val="00653FA8"/>
    <w:rsid w:val="00654037"/>
    <w:rsid w:val="0065434A"/>
    <w:rsid w:val="0065462B"/>
    <w:rsid w:val="00655F3B"/>
    <w:rsid w:val="006564BE"/>
    <w:rsid w:val="0065652B"/>
    <w:rsid w:val="0065757A"/>
    <w:rsid w:val="00657ABF"/>
    <w:rsid w:val="006606FB"/>
    <w:rsid w:val="006614ED"/>
    <w:rsid w:val="00661C6A"/>
    <w:rsid w:val="00661FAD"/>
    <w:rsid w:val="006620A8"/>
    <w:rsid w:val="00662774"/>
    <w:rsid w:val="0066321C"/>
    <w:rsid w:val="00663506"/>
    <w:rsid w:val="0066365B"/>
    <w:rsid w:val="00663A7E"/>
    <w:rsid w:val="006649EB"/>
    <w:rsid w:val="00664E31"/>
    <w:rsid w:val="006661A5"/>
    <w:rsid w:val="006704FC"/>
    <w:rsid w:val="00670644"/>
    <w:rsid w:val="00671099"/>
    <w:rsid w:val="0067180E"/>
    <w:rsid w:val="00671A8D"/>
    <w:rsid w:val="00672030"/>
    <w:rsid w:val="00672244"/>
    <w:rsid w:val="00672272"/>
    <w:rsid w:val="006738E4"/>
    <w:rsid w:val="006738E7"/>
    <w:rsid w:val="006741E1"/>
    <w:rsid w:val="00674715"/>
    <w:rsid w:val="00675E50"/>
    <w:rsid w:val="00676180"/>
    <w:rsid w:val="006764D9"/>
    <w:rsid w:val="006776C4"/>
    <w:rsid w:val="00677BDE"/>
    <w:rsid w:val="00677EEA"/>
    <w:rsid w:val="00680572"/>
    <w:rsid w:val="00680A1C"/>
    <w:rsid w:val="00680B1C"/>
    <w:rsid w:val="0068198C"/>
    <w:rsid w:val="00681C10"/>
    <w:rsid w:val="00682CDD"/>
    <w:rsid w:val="00682F99"/>
    <w:rsid w:val="00683CB8"/>
    <w:rsid w:val="0068427F"/>
    <w:rsid w:val="00684BB0"/>
    <w:rsid w:val="00686264"/>
    <w:rsid w:val="00686418"/>
    <w:rsid w:val="006869FB"/>
    <w:rsid w:val="00686FFA"/>
    <w:rsid w:val="0068799F"/>
    <w:rsid w:val="00692816"/>
    <w:rsid w:val="00692944"/>
    <w:rsid w:val="006937BC"/>
    <w:rsid w:val="00694128"/>
    <w:rsid w:val="0069414F"/>
    <w:rsid w:val="0069423A"/>
    <w:rsid w:val="006942FF"/>
    <w:rsid w:val="0069471B"/>
    <w:rsid w:val="0069640F"/>
    <w:rsid w:val="00696533"/>
    <w:rsid w:val="00696FA3"/>
    <w:rsid w:val="006972F4"/>
    <w:rsid w:val="006A047D"/>
    <w:rsid w:val="006A0CE0"/>
    <w:rsid w:val="006A134D"/>
    <w:rsid w:val="006A136E"/>
    <w:rsid w:val="006A23DD"/>
    <w:rsid w:val="006A26B7"/>
    <w:rsid w:val="006A3083"/>
    <w:rsid w:val="006A33F5"/>
    <w:rsid w:val="006A364B"/>
    <w:rsid w:val="006A5A54"/>
    <w:rsid w:val="006A5F5B"/>
    <w:rsid w:val="006A60A5"/>
    <w:rsid w:val="006A6728"/>
    <w:rsid w:val="006A6A14"/>
    <w:rsid w:val="006A7AA6"/>
    <w:rsid w:val="006A7BFB"/>
    <w:rsid w:val="006A7C8B"/>
    <w:rsid w:val="006A7DD7"/>
    <w:rsid w:val="006B0139"/>
    <w:rsid w:val="006B02D3"/>
    <w:rsid w:val="006B1D1D"/>
    <w:rsid w:val="006B21C3"/>
    <w:rsid w:val="006B30BD"/>
    <w:rsid w:val="006B3A88"/>
    <w:rsid w:val="006B430C"/>
    <w:rsid w:val="006B4CEC"/>
    <w:rsid w:val="006B51E6"/>
    <w:rsid w:val="006B5674"/>
    <w:rsid w:val="006B5BA6"/>
    <w:rsid w:val="006B6B02"/>
    <w:rsid w:val="006B7781"/>
    <w:rsid w:val="006B77C9"/>
    <w:rsid w:val="006B7B7C"/>
    <w:rsid w:val="006C0D69"/>
    <w:rsid w:val="006C0FED"/>
    <w:rsid w:val="006C26A7"/>
    <w:rsid w:val="006C340B"/>
    <w:rsid w:val="006C3957"/>
    <w:rsid w:val="006C3B29"/>
    <w:rsid w:val="006C4DAB"/>
    <w:rsid w:val="006C52AA"/>
    <w:rsid w:val="006C653E"/>
    <w:rsid w:val="006C6C37"/>
    <w:rsid w:val="006C72FF"/>
    <w:rsid w:val="006C7726"/>
    <w:rsid w:val="006C7C77"/>
    <w:rsid w:val="006C7E19"/>
    <w:rsid w:val="006D18B3"/>
    <w:rsid w:val="006D32B8"/>
    <w:rsid w:val="006D4551"/>
    <w:rsid w:val="006D5186"/>
    <w:rsid w:val="006D5F97"/>
    <w:rsid w:val="006D7AD2"/>
    <w:rsid w:val="006E03AD"/>
    <w:rsid w:val="006E0A3B"/>
    <w:rsid w:val="006E0E09"/>
    <w:rsid w:val="006E171F"/>
    <w:rsid w:val="006E1ECE"/>
    <w:rsid w:val="006E375F"/>
    <w:rsid w:val="006E38B2"/>
    <w:rsid w:val="006E3E28"/>
    <w:rsid w:val="006E4293"/>
    <w:rsid w:val="006E4532"/>
    <w:rsid w:val="006E453B"/>
    <w:rsid w:val="006E4624"/>
    <w:rsid w:val="006E4F5D"/>
    <w:rsid w:val="006E5467"/>
    <w:rsid w:val="006E54C1"/>
    <w:rsid w:val="006E5959"/>
    <w:rsid w:val="006E5F26"/>
    <w:rsid w:val="006E665F"/>
    <w:rsid w:val="006E7C46"/>
    <w:rsid w:val="006E7FD5"/>
    <w:rsid w:val="006F1C1B"/>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C7E"/>
    <w:rsid w:val="00705174"/>
    <w:rsid w:val="00706705"/>
    <w:rsid w:val="00706EE8"/>
    <w:rsid w:val="00707894"/>
    <w:rsid w:val="007102F9"/>
    <w:rsid w:val="0071034B"/>
    <w:rsid w:val="0071044E"/>
    <w:rsid w:val="0071095F"/>
    <w:rsid w:val="00710B8E"/>
    <w:rsid w:val="00710CCF"/>
    <w:rsid w:val="00710CF7"/>
    <w:rsid w:val="00711279"/>
    <w:rsid w:val="007118AA"/>
    <w:rsid w:val="007119EC"/>
    <w:rsid w:val="00711E76"/>
    <w:rsid w:val="007120AB"/>
    <w:rsid w:val="007131C9"/>
    <w:rsid w:val="00713EC3"/>
    <w:rsid w:val="0071418F"/>
    <w:rsid w:val="00714BC9"/>
    <w:rsid w:val="00715473"/>
    <w:rsid w:val="007154BA"/>
    <w:rsid w:val="00715E67"/>
    <w:rsid w:val="00716266"/>
    <w:rsid w:val="00716707"/>
    <w:rsid w:val="00717598"/>
    <w:rsid w:val="007178B3"/>
    <w:rsid w:val="00717C36"/>
    <w:rsid w:val="00717DE9"/>
    <w:rsid w:val="007203EC"/>
    <w:rsid w:val="00721347"/>
    <w:rsid w:val="007218E6"/>
    <w:rsid w:val="00721B2D"/>
    <w:rsid w:val="00721CC5"/>
    <w:rsid w:val="007235DA"/>
    <w:rsid w:val="0072373C"/>
    <w:rsid w:val="007239B7"/>
    <w:rsid w:val="00723FDC"/>
    <w:rsid w:val="00724D98"/>
    <w:rsid w:val="00724DEC"/>
    <w:rsid w:val="00725622"/>
    <w:rsid w:val="00725AD4"/>
    <w:rsid w:val="00726A67"/>
    <w:rsid w:val="00726F19"/>
    <w:rsid w:val="00727B5C"/>
    <w:rsid w:val="00727C9B"/>
    <w:rsid w:val="00730207"/>
    <w:rsid w:val="00730580"/>
    <w:rsid w:val="0073109A"/>
    <w:rsid w:val="00731325"/>
    <w:rsid w:val="00731865"/>
    <w:rsid w:val="00732888"/>
    <w:rsid w:val="007328D9"/>
    <w:rsid w:val="00733339"/>
    <w:rsid w:val="00733AC8"/>
    <w:rsid w:val="0073490F"/>
    <w:rsid w:val="00734E19"/>
    <w:rsid w:val="00735AAA"/>
    <w:rsid w:val="007360E4"/>
    <w:rsid w:val="007375AD"/>
    <w:rsid w:val="007418DC"/>
    <w:rsid w:val="00741AE3"/>
    <w:rsid w:val="00741D04"/>
    <w:rsid w:val="00741E72"/>
    <w:rsid w:val="0074345D"/>
    <w:rsid w:val="00743C12"/>
    <w:rsid w:val="0074521D"/>
    <w:rsid w:val="0074526D"/>
    <w:rsid w:val="00745804"/>
    <w:rsid w:val="00745B68"/>
    <w:rsid w:val="00745D8C"/>
    <w:rsid w:val="00746559"/>
    <w:rsid w:val="00746D0F"/>
    <w:rsid w:val="00746F42"/>
    <w:rsid w:val="00747114"/>
    <w:rsid w:val="00750442"/>
    <w:rsid w:val="00750A9B"/>
    <w:rsid w:val="00750F80"/>
    <w:rsid w:val="007510DB"/>
    <w:rsid w:val="00751493"/>
    <w:rsid w:val="007514D1"/>
    <w:rsid w:val="00751574"/>
    <w:rsid w:val="00751720"/>
    <w:rsid w:val="00751DFC"/>
    <w:rsid w:val="007530FE"/>
    <w:rsid w:val="007537C0"/>
    <w:rsid w:val="00753C0B"/>
    <w:rsid w:val="00754E89"/>
    <w:rsid w:val="007555E1"/>
    <w:rsid w:val="00755872"/>
    <w:rsid w:val="00756E4A"/>
    <w:rsid w:val="007578FB"/>
    <w:rsid w:val="0076001E"/>
    <w:rsid w:val="007600A6"/>
    <w:rsid w:val="00760C4A"/>
    <w:rsid w:val="007618B6"/>
    <w:rsid w:val="00762691"/>
    <w:rsid w:val="00763116"/>
    <w:rsid w:val="00764E1D"/>
    <w:rsid w:val="00764E23"/>
    <w:rsid w:val="0076539A"/>
    <w:rsid w:val="00766744"/>
    <w:rsid w:val="007667CC"/>
    <w:rsid w:val="007703D3"/>
    <w:rsid w:val="00771260"/>
    <w:rsid w:val="00771B5E"/>
    <w:rsid w:val="00772C48"/>
    <w:rsid w:val="00774AFA"/>
    <w:rsid w:val="00775151"/>
    <w:rsid w:val="00775E83"/>
    <w:rsid w:val="00776F7D"/>
    <w:rsid w:val="00780356"/>
    <w:rsid w:val="00780AD2"/>
    <w:rsid w:val="00780AFB"/>
    <w:rsid w:val="0078174A"/>
    <w:rsid w:val="00781F15"/>
    <w:rsid w:val="007823F0"/>
    <w:rsid w:val="00782628"/>
    <w:rsid w:val="00782794"/>
    <w:rsid w:val="00782E69"/>
    <w:rsid w:val="0078305F"/>
    <w:rsid w:val="00783EAD"/>
    <w:rsid w:val="00784D7A"/>
    <w:rsid w:val="007852EA"/>
    <w:rsid w:val="007857AD"/>
    <w:rsid w:val="00785E1A"/>
    <w:rsid w:val="0078746D"/>
    <w:rsid w:val="00787819"/>
    <w:rsid w:val="00787A4A"/>
    <w:rsid w:val="00787ADF"/>
    <w:rsid w:val="00790165"/>
    <w:rsid w:val="0079066D"/>
    <w:rsid w:val="00790916"/>
    <w:rsid w:val="0079091B"/>
    <w:rsid w:val="00790A63"/>
    <w:rsid w:val="007920A2"/>
    <w:rsid w:val="00793558"/>
    <w:rsid w:val="007939E9"/>
    <w:rsid w:val="00793F5A"/>
    <w:rsid w:val="007940BE"/>
    <w:rsid w:val="00794A26"/>
    <w:rsid w:val="007951E7"/>
    <w:rsid w:val="007952FC"/>
    <w:rsid w:val="00795B8C"/>
    <w:rsid w:val="00795FBB"/>
    <w:rsid w:val="00796354"/>
    <w:rsid w:val="00796A71"/>
    <w:rsid w:val="007971BD"/>
    <w:rsid w:val="007971C6"/>
    <w:rsid w:val="007972AD"/>
    <w:rsid w:val="007A00AE"/>
    <w:rsid w:val="007A07C6"/>
    <w:rsid w:val="007A1057"/>
    <w:rsid w:val="007A118A"/>
    <w:rsid w:val="007A216C"/>
    <w:rsid w:val="007A2188"/>
    <w:rsid w:val="007A252A"/>
    <w:rsid w:val="007A2ACD"/>
    <w:rsid w:val="007A3461"/>
    <w:rsid w:val="007A3696"/>
    <w:rsid w:val="007A3A11"/>
    <w:rsid w:val="007A3F9D"/>
    <w:rsid w:val="007A447A"/>
    <w:rsid w:val="007A66EA"/>
    <w:rsid w:val="007A69B0"/>
    <w:rsid w:val="007A710E"/>
    <w:rsid w:val="007A724D"/>
    <w:rsid w:val="007A7C0C"/>
    <w:rsid w:val="007B0CAF"/>
    <w:rsid w:val="007B0F3C"/>
    <w:rsid w:val="007B1290"/>
    <w:rsid w:val="007B1572"/>
    <w:rsid w:val="007B15CC"/>
    <w:rsid w:val="007B19B3"/>
    <w:rsid w:val="007B1FA8"/>
    <w:rsid w:val="007B1FC2"/>
    <w:rsid w:val="007B21A5"/>
    <w:rsid w:val="007B2C85"/>
    <w:rsid w:val="007B4002"/>
    <w:rsid w:val="007B49EB"/>
    <w:rsid w:val="007B4DBF"/>
    <w:rsid w:val="007B5302"/>
    <w:rsid w:val="007B5630"/>
    <w:rsid w:val="007B64B0"/>
    <w:rsid w:val="007B7618"/>
    <w:rsid w:val="007B7B50"/>
    <w:rsid w:val="007C06B5"/>
    <w:rsid w:val="007C0871"/>
    <w:rsid w:val="007C0AEC"/>
    <w:rsid w:val="007C0EF1"/>
    <w:rsid w:val="007C1133"/>
    <w:rsid w:val="007C15EE"/>
    <w:rsid w:val="007C185A"/>
    <w:rsid w:val="007C1EAD"/>
    <w:rsid w:val="007C20DE"/>
    <w:rsid w:val="007C2313"/>
    <w:rsid w:val="007C25BE"/>
    <w:rsid w:val="007C25EC"/>
    <w:rsid w:val="007C2B54"/>
    <w:rsid w:val="007C3343"/>
    <w:rsid w:val="007C34C3"/>
    <w:rsid w:val="007C3EF6"/>
    <w:rsid w:val="007C3F4A"/>
    <w:rsid w:val="007C4551"/>
    <w:rsid w:val="007C45C2"/>
    <w:rsid w:val="007C4699"/>
    <w:rsid w:val="007C5559"/>
    <w:rsid w:val="007C5656"/>
    <w:rsid w:val="007C56AD"/>
    <w:rsid w:val="007C7E94"/>
    <w:rsid w:val="007D08EF"/>
    <w:rsid w:val="007D09C2"/>
    <w:rsid w:val="007D238D"/>
    <w:rsid w:val="007D26CD"/>
    <w:rsid w:val="007D37FB"/>
    <w:rsid w:val="007D3959"/>
    <w:rsid w:val="007D4C36"/>
    <w:rsid w:val="007D54E0"/>
    <w:rsid w:val="007D6B8E"/>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062D"/>
    <w:rsid w:val="00801E75"/>
    <w:rsid w:val="0080365A"/>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5883"/>
    <w:rsid w:val="0081676A"/>
    <w:rsid w:val="00816FAF"/>
    <w:rsid w:val="00817492"/>
    <w:rsid w:val="00817550"/>
    <w:rsid w:val="00817B26"/>
    <w:rsid w:val="00817F67"/>
    <w:rsid w:val="00820402"/>
    <w:rsid w:val="00820AE6"/>
    <w:rsid w:val="0082161D"/>
    <w:rsid w:val="0082361B"/>
    <w:rsid w:val="008244B7"/>
    <w:rsid w:val="00824F7A"/>
    <w:rsid w:val="00825522"/>
    <w:rsid w:val="00825990"/>
    <w:rsid w:val="0082627F"/>
    <w:rsid w:val="0082714A"/>
    <w:rsid w:val="008278D2"/>
    <w:rsid w:val="00830060"/>
    <w:rsid w:val="008300A3"/>
    <w:rsid w:val="00830409"/>
    <w:rsid w:val="0083043B"/>
    <w:rsid w:val="00830F86"/>
    <w:rsid w:val="00832307"/>
    <w:rsid w:val="00832972"/>
    <w:rsid w:val="00832D38"/>
    <w:rsid w:val="008331E8"/>
    <w:rsid w:val="008334DE"/>
    <w:rsid w:val="00833647"/>
    <w:rsid w:val="008338F2"/>
    <w:rsid w:val="00833AA0"/>
    <w:rsid w:val="00834B5D"/>
    <w:rsid w:val="00834D0C"/>
    <w:rsid w:val="00834D1F"/>
    <w:rsid w:val="00834DF3"/>
    <w:rsid w:val="00835547"/>
    <w:rsid w:val="00835B02"/>
    <w:rsid w:val="008372D3"/>
    <w:rsid w:val="0084022D"/>
    <w:rsid w:val="00841A20"/>
    <w:rsid w:val="008425D4"/>
    <w:rsid w:val="008427E5"/>
    <w:rsid w:val="00842C56"/>
    <w:rsid w:val="0084327E"/>
    <w:rsid w:val="00843295"/>
    <w:rsid w:val="0084340B"/>
    <w:rsid w:val="00843557"/>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19ED"/>
    <w:rsid w:val="00862643"/>
    <w:rsid w:val="008629FF"/>
    <w:rsid w:val="008632CD"/>
    <w:rsid w:val="0086337C"/>
    <w:rsid w:val="0086369F"/>
    <w:rsid w:val="008640DD"/>
    <w:rsid w:val="0086435D"/>
    <w:rsid w:val="00864EC2"/>
    <w:rsid w:val="00865082"/>
    <w:rsid w:val="00865EFA"/>
    <w:rsid w:val="00866268"/>
    <w:rsid w:val="00866511"/>
    <w:rsid w:val="0086754F"/>
    <w:rsid w:val="008677B9"/>
    <w:rsid w:val="00867A66"/>
    <w:rsid w:val="008706F5"/>
    <w:rsid w:val="0087192C"/>
    <w:rsid w:val="00871D78"/>
    <w:rsid w:val="00871DD0"/>
    <w:rsid w:val="00872529"/>
    <w:rsid w:val="00872F1B"/>
    <w:rsid w:val="00872FCB"/>
    <w:rsid w:val="00874818"/>
    <w:rsid w:val="00874B79"/>
    <w:rsid w:val="0087508A"/>
    <w:rsid w:val="0087670A"/>
    <w:rsid w:val="00876B99"/>
    <w:rsid w:val="00876C40"/>
    <w:rsid w:val="00876CEE"/>
    <w:rsid w:val="00877075"/>
    <w:rsid w:val="0087742A"/>
    <w:rsid w:val="008775BE"/>
    <w:rsid w:val="00877826"/>
    <w:rsid w:val="00877CA6"/>
    <w:rsid w:val="00877F93"/>
    <w:rsid w:val="0088120F"/>
    <w:rsid w:val="00881AB7"/>
    <w:rsid w:val="00882070"/>
    <w:rsid w:val="008827D3"/>
    <w:rsid w:val="00883AD6"/>
    <w:rsid w:val="00883C03"/>
    <w:rsid w:val="00883F19"/>
    <w:rsid w:val="00884815"/>
    <w:rsid w:val="00884E2F"/>
    <w:rsid w:val="00885604"/>
    <w:rsid w:val="0088587A"/>
    <w:rsid w:val="00885A4C"/>
    <w:rsid w:val="0088623C"/>
    <w:rsid w:val="0088625F"/>
    <w:rsid w:val="0088655A"/>
    <w:rsid w:val="0088656A"/>
    <w:rsid w:val="00886614"/>
    <w:rsid w:val="00887ADC"/>
    <w:rsid w:val="00887F3C"/>
    <w:rsid w:val="00887F76"/>
    <w:rsid w:val="00891890"/>
    <w:rsid w:val="00891BE1"/>
    <w:rsid w:val="008923FC"/>
    <w:rsid w:val="00893563"/>
    <w:rsid w:val="00894545"/>
    <w:rsid w:val="00894565"/>
    <w:rsid w:val="00894B3B"/>
    <w:rsid w:val="008951EA"/>
    <w:rsid w:val="00896108"/>
    <w:rsid w:val="00896614"/>
    <w:rsid w:val="008A0C52"/>
    <w:rsid w:val="008A0F4D"/>
    <w:rsid w:val="008A12BB"/>
    <w:rsid w:val="008A15E1"/>
    <w:rsid w:val="008A2DE4"/>
    <w:rsid w:val="008A310B"/>
    <w:rsid w:val="008A39A6"/>
    <w:rsid w:val="008A5233"/>
    <w:rsid w:val="008A569C"/>
    <w:rsid w:val="008A6882"/>
    <w:rsid w:val="008A6BBE"/>
    <w:rsid w:val="008A6EBC"/>
    <w:rsid w:val="008A7822"/>
    <w:rsid w:val="008A7C6E"/>
    <w:rsid w:val="008A7C81"/>
    <w:rsid w:val="008B06CD"/>
    <w:rsid w:val="008B0804"/>
    <w:rsid w:val="008B0878"/>
    <w:rsid w:val="008B1BCE"/>
    <w:rsid w:val="008B26FE"/>
    <w:rsid w:val="008B2AAD"/>
    <w:rsid w:val="008B333F"/>
    <w:rsid w:val="008B3386"/>
    <w:rsid w:val="008B3987"/>
    <w:rsid w:val="008B3A58"/>
    <w:rsid w:val="008B3B02"/>
    <w:rsid w:val="008B402C"/>
    <w:rsid w:val="008B4245"/>
    <w:rsid w:val="008B4540"/>
    <w:rsid w:val="008B454A"/>
    <w:rsid w:val="008B4A04"/>
    <w:rsid w:val="008B4F70"/>
    <w:rsid w:val="008B7CA9"/>
    <w:rsid w:val="008C0972"/>
    <w:rsid w:val="008C0C23"/>
    <w:rsid w:val="008C162C"/>
    <w:rsid w:val="008C1CF1"/>
    <w:rsid w:val="008C34F2"/>
    <w:rsid w:val="008C359C"/>
    <w:rsid w:val="008C379F"/>
    <w:rsid w:val="008C3B42"/>
    <w:rsid w:val="008C4630"/>
    <w:rsid w:val="008C6137"/>
    <w:rsid w:val="008C638D"/>
    <w:rsid w:val="008C65AE"/>
    <w:rsid w:val="008C6C56"/>
    <w:rsid w:val="008C6E39"/>
    <w:rsid w:val="008C7F1E"/>
    <w:rsid w:val="008D0182"/>
    <w:rsid w:val="008D0E3D"/>
    <w:rsid w:val="008D1251"/>
    <w:rsid w:val="008D131C"/>
    <w:rsid w:val="008D1E38"/>
    <w:rsid w:val="008D278B"/>
    <w:rsid w:val="008D2FF1"/>
    <w:rsid w:val="008D3EDA"/>
    <w:rsid w:val="008D3EFE"/>
    <w:rsid w:val="008D42EE"/>
    <w:rsid w:val="008D4345"/>
    <w:rsid w:val="008D4F73"/>
    <w:rsid w:val="008D547D"/>
    <w:rsid w:val="008D56D5"/>
    <w:rsid w:val="008D5A56"/>
    <w:rsid w:val="008D61A2"/>
    <w:rsid w:val="008D627C"/>
    <w:rsid w:val="008D7097"/>
    <w:rsid w:val="008D7983"/>
    <w:rsid w:val="008D7D6A"/>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2B8"/>
    <w:rsid w:val="008F0DC9"/>
    <w:rsid w:val="008F2137"/>
    <w:rsid w:val="008F3DDF"/>
    <w:rsid w:val="008F48D5"/>
    <w:rsid w:val="008F4A57"/>
    <w:rsid w:val="008F503B"/>
    <w:rsid w:val="008F5D5C"/>
    <w:rsid w:val="008F6500"/>
    <w:rsid w:val="008F6A2B"/>
    <w:rsid w:val="008F7299"/>
    <w:rsid w:val="008F764E"/>
    <w:rsid w:val="008F775E"/>
    <w:rsid w:val="008F77FA"/>
    <w:rsid w:val="008F786A"/>
    <w:rsid w:val="009003FD"/>
    <w:rsid w:val="00901661"/>
    <w:rsid w:val="00902B51"/>
    <w:rsid w:val="00902E24"/>
    <w:rsid w:val="00902FF8"/>
    <w:rsid w:val="009040A2"/>
    <w:rsid w:val="009041F3"/>
    <w:rsid w:val="009068AF"/>
    <w:rsid w:val="00906DE5"/>
    <w:rsid w:val="009107A2"/>
    <w:rsid w:val="00910A23"/>
    <w:rsid w:val="00910A6D"/>
    <w:rsid w:val="00913B60"/>
    <w:rsid w:val="0091480D"/>
    <w:rsid w:val="0091486A"/>
    <w:rsid w:val="009148C7"/>
    <w:rsid w:val="00914B7E"/>
    <w:rsid w:val="009158E1"/>
    <w:rsid w:val="00915BBF"/>
    <w:rsid w:val="009175A2"/>
    <w:rsid w:val="00917CEB"/>
    <w:rsid w:val="00917D67"/>
    <w:rsid w:val="00920163"/>
    <w:rsid w:val="00920CC5"/>
    <w:rsid w:val="009213C7"/>
    <w:rsid w:val="009215A2"/>
    <w:rsid w:val="009216D2"/>
    <w:rsid w:val="00921C37"/>
    <w:rsid w:val="0092206C"/>
    <w:rsid w:val="00923672"/>
    <w:rsid w:val="00923BCC"/>
    <w:rsid w:val="00923F97"/>
    <w:rsid w:val="0092460E"/>
    <w:rsid w:val="00924AB8"/>
    <w:rsid w:val="00924D84"/>
    <w:rsid w:val="0092525C"/>
    <w:rsid w:val="00925435"/>
    <w:rsid w:val="00925675"/>
    <w:rsid w:val="00925AB5"/>
    <w:rsid w:val="00930025"/>
    <w:rsid w:val="009301CF"/>
    <w:rsid w:val="0093022D"/>
    <w:rsid w:val="009303D8"/>
    <w:rsid w:val="00930A2C"/>
    <w:rsid w:val="00931801"/>
    <w:rsid w:val="00933B36"/>
    <w:rsid w:val="00933FA9"/>
    <w:rsid w:val="0093470F"/>
    <w:rsid w:val="009350F2"/>
    <w:rsid w:val="0093510E"/>
    <w:rsid w:val="009359EF"/>
    <w:rsid w:val="00936B01"/>
    <w:rsid w:val="00937A74"/>
    <w:rsid w:val="009402ED"/>
    <w:rsid w:val="0094169B"/>
    <w:rsid w:val="00941E67"/>
    <w:rsid w:val="009425D0"/>
    <w:rsid w:val="009425FB"/>
    <w:rsid w:val="00942F50"/>
    <w:rsid w:val="00944353"/>
    <w:rsid w:val="009443CE"/>
    <w:rsid w:val="009474A6"/>
    <w:rsid w:val="00947744"/>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4F6E"/>
    <w:rsid w:val="009552A4"/>
    <w:rsid w:val="009565E7"/>
    <w:rsid w:val="00956D50"/>
    <w:rsid w:val="00956EA0"/>
    <w:rsid w:val="009571DF"/>
    <w:rsid w:val="00957250"/>
    <w:rsid w:val="0095728A"/>
    <w:rsid w:val="009602AC"/>
    <w:rsid w:val="0096059A"/>
    <w:rsid w:val="009605F8"/>
    <w:rsid w:val="00960EAD"/>
    <w:rsid w:val="009612E9"/>
    <w:rsid w:val="00961406"/>
    <w:rsid w:val="00961A9E"/>
    <w:rsid w:val="00963035"/>
    <w:rsid w:val="009635AE"/>
    <w:rsid w:val="009650A5"/>
    <w:rsid w:val="00965A22"/>
    <w:rsid w:val="00965AF7"/>
    <w:rsid w:val="00966197"/>
    <w:rsid w:val="00966D5E"/>
    <w:rsid w:val="00967FC9"/>
    <w:rsid w:val="00970363"/>
    <w:rsid w:val="00971AD5"/>
    <w:rsid w:val="00971C87"/>
    <w:rsid w:val="00971DEC"/>
    <w:rsid w:val="00971E16"/>
    <w:rsid w:val="0097380E"/>
    <w:rsid w:val="00973CB4"/>
    <w:rsid w:val="00973FC6"/>
    <w:rsid w:val="00974F82"/>
    <w:rsid w:val="0097586B"/>
    <w:rsid w:val="009761AD"/>
    <w:rsid w:val="00976676"/>
    <w:rsid w:val="00976ED1"/>
    <w:rsid w:val="00977ECA"/>
    <w:rsid w:val="00977F4B"/>
    <w:rsid w:val="009806EC"/>
    <w:rsid w:val="00980F77"/>
    <w:rsid w:val="00981590"/>
    <w:rsid w:val="00982AF1"/>
    <w:rsid w:val="00982DBC"/>
    <w:rsid w:val="00983ADB"/>
    <w:rsid w:val="00983BAF"/>
    <w:rsid w:val="00983CE9"/>
    <w:rsid w:val="00984452"/>
    <w:rsid w:val="00984BAD"/>
    <w:rsid w:val="00984FEE"/>
    <w:rsid w:val="00985EDC"/>
    <w:rsid w:val="009878CE"/>
    <w:rsid w:val="00990098"/>
    <w:rsid w:val="009902CD"/>
    <w:rsid w:val="00990A4D"/>
    <w:rsid w:val="0099111A"/>
    <w:rsid w:val="00994539"/>
    <w:rsid w:val="00994B60"/>
    <w:rsid w:val="009950A6"/>
    <w:rsid w:val="00995782"/>
    <w:rsid w:val="00995A21"/>
    <w:rsid w:val="00996581"/>
    <w:rsid w:val="0099666F"/>
    <w:rsid w:val="00996FDB"/>
    <w:rsid w:val="009A0146"/>
    <w:rsid w:val="009A070C"/>
    <w:rsid w:val="009A10E8"/>
    <w:rsid w:val="009A1B5E"/>
    <w:rsid w:val="009A1BF7"/>
    <w:rsid w:val="009A200B"/>
    <w:rsid w:val="009A2724"/>
    <w:rsid w:val="009A48EE"/>
    <w:rsid w:val="009A490F"/>
    <w:rsid w:val="009A5887"/>
    <w:rsid w:val="009A6AA0"/>
    <w:rsid w:val="009A794C"/>
    <w:rsid w:val="009B0E5A"/>
    <w:rsid w:val="009B12A6"/>
    <w:rsid w:val="009B16C5"/>
    <w:rsid w:val="009B17B8"/>
    <w:rsid w:val="009B1CE9"/>
    <w:rsid w:val="009B1EB1"/>
    <w:rsid w:val="009B2120"/>
    <w:rsid w:val="009B2343"/>
    <w:rsid w:val="009B25EA"/>
    <w:rsid w:val="009B3624"/>
    <w:rsid w:val="009B39E5"/>
    <w:rsid w:val="009B45E2"/>
    <w:rsid w:val="009B682E"/>
    <w:rsid w:val="009B7621"/>
    <w:rsid w:val="009B7E94"/>
    <w:rsid w:val="009C00F1"/>
    <w:rsid w:val="009C0BFC"/>
    <w:rsid w:val="009C158D"/>
    <w:rsid w:val="009C182D"/>
    <w:rsid w:val="009C1DB3"/>
    <w:rsid w:val="009C333F"/>
    <w:rsid w:val="009C3FE1"/>
    <w:rsid w:val="009C4039"/>
    <w:rsid w:val="009C44AA"/>
    <w:rsid w:val="009C4651"/>
    <w:rsid w:val="009C4EA5"/>
    <w:rsid w:val="009C5176"/>
    <w:rsid w:val="009C552B"/>
    <w:rsid w:val="009C5FB2"/>
    <w:rsid w:val="009C6358"/>
    <w:rsid w:val="009C642A"/>
    <w:rsid w:val="009C665A"/>
    <w:rsid w:val="009C6FA5"/>
    <w:rsid w:val="009C6FBA"/>
    <w:rsid w:val="009C7A0E"/>
    <w:rsid w:val="009D0BD2"/>
    <w:rsid w:val="009D1692"/>
    <w:rsid w:val="009D2293"/>
    <w:rsid w:val="009D2C06"/>
    <w:rsid w:val="009D382A"/>
    <w:rsid w:val="009D3931"/>
    <w:rsid w:val="009D3BD7"/>
    <w:rsid w:val="009D3F1F"/>
    <w:rsid w:val="009D3FC3"/>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34E9"/>
    <w:rsid w:val="009E5178"/>
    <w:rsid w:val="009E5481"/>
    <w:rsid w:val="009E63B5"/>
    <w:rsid w:val="009E6975"/>
    <w:rsid w:val="009F03BE"/>
    <w:rsid w:val="009F0526"/>
    <w:rsid w:val="009F086C"/>
    <w:rsid w:val="009F19BC"/>
    <w:rsid w:val="009F1F43"/>
    <w:rsid w:val="009F1FCB"/>
    <w:rsid w:val="009F2BC4"/>
    <w:rsid w:val="009F2D69"/>
    <w:rsid w:val="009F31B6"/>
    <w:rsid w:val="009F351C"/>
    <w:rsid w:val="009F3613"/>
    <w:rsid w:val="009F4373"/>
    <w:rsid w:val="009F4588"/>
    <w:rsid w:val="009F4E55"/>
    <w:rsid w:val="009F529E"/>
    <w:rsid w:val="009F5688"/>
    <w:rsid w:val="009F5B75"/>
    <w:rsid w:val="009F5C0C"/>
    <w:rsid w:val="009F638C"/>
    <w:rsid w:val="009F6B42"/>
    <w:rsid w:val="009F73F5"/>
    <w:rsid w:val="009F7DEE"/>
    <w:rsid w:val="009F7E6F"/>
    <w:rsid w:val="009F7EC5"/>
    <w:rsid w:val="00A018B9"/>
    <w:rsid w:val="00A01B87"/>
    <w:rsid w:val="00A01D74"/>
    <w:rsid w:val="00A031E1"/>
    <w:rsid w:val="00A039D3"/>
    <w:rsid w:val="00A03A8E"/>
    <w:rsid w:val="00A03E58"/>
    <w:rsid w:val="00A03ECA"/>
    <w:rsid w:val="00A03F00"/>
    <w:rsid w:val="00A04B53"/>
    <w:rsid w:val="00A0528A"/>
    <w:rsid w:val="00A05427"/>
    <w:rsid w:val="00A054BD"/>
    <w:rsid w:val="00A06B3F"/>
    <w:rsid w:val="00A07079"/>
    <w:rsid w:val="00A07A58"/>
    <w:rsid w:val="00A10BB1"/>
    <w:rsid w:val="00A10EA8"/>
    <w:rsid w:val="00A13064"/>
    <w:rsid w:val="00A135D1"/>
    <w:rsid w:val="00A13BA9"/>
    <w:rsid w:val="00A13C97"/>
    <w:rsid w:val="00A14D6C"/>
    <w:rsid w:val="00A156F3"/>
    <w:rsid w:val="00A159DD"/>
    <w:rsid w:val="00A15AAE"/>
    <w:rsid w:val="00A15E65"/>
    <w:rsid w:val="00A16E49"/>
    <w:rsid w:val="00A17172"/>
    <w:rsid w:val="00A21667"/>
    <w:rsid w:val="00A21A9B"/>
    <w:rsid w:val="00A22A86"/>
    <w:rsid w:val="00A23520"/>
    <w:rsid w:val="00A24948"/>
    <w:rsid w:val="00A24990"/>
    <w:rsid w:val="00A25D86"/>
    <w:rsid w:val="00A26DEC"/>
    <w:rsid w:val="00A2771F"/>
    <w:rsid w:val="00A279DC"/>
    <w:rsid w:val="00A312B1"/>
    <w:rsid w:val="00A31391"/>
    <w:rsid w:val="00A314D3"/>
    <w:rsid w:val="00A31A31"/>
    <w:rsid w:val="00A3265D"/>
    <w:rsid w:val="00A32EB7"/>
    <w:rsid w:val="00A33CB8"/>
    <w:rsid w:val="00A33E11"/>
    <w:rsid w:val="00A340A5"/>
    <w:rsid w:val="00A34344"/>
    <w:rsid w:val="00A34399"/>
    <w:rsid w:val="00A35602"/>
    <w:rsid w:val="00A356B7"/>
    <w:rsid w:val="00A362BF"/>
    <w:rsid w:val="00A363E0"/>
    <w:rsid w:val="00A3678E"/>
    <w:rsid w:val="00A368FE"/>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A2F"/>
    <w:rsid w:val="00A50BA2"/>
    <w:rsid w:val="00A515C3"/>
    <w:rsid w:val="00A52347"/>
    <w:rsid w:val="00A52C59"/>
    <w:rsid w:val="00A5341F"/>
    <w:rsid w:val="00A5375B"/>
    <w:rsid w:val="00A5766B"/>
    <w:rsid w:val="00A57DA4"/>
    <w:rsid w:val="00A6092D"/>
    <w:rsid w:val="00A60E9D"/>
    <w:rsid w:val="00A619D2"/>
    <w:rsid w:val="00A61DBB"/>
    <w:rsid w:val="00A63D4F"/>
    <w:rsid w:val="00A64703"/>
    <w:rsid w:val="00A6492E"/>
    <w:rsid w:val="00A64DCA"/>
    <w:rsid w:val="00A65150"/>
    <w:rsid w:val="00A65842"/>
    <w:rsid w:val="00A65962"/>
    <w:rsid w:val="00A65D46"/>
    <w:rsid w:val="00A6622C"/>
    <w:rsid w:val="00A66529"/>
    <w:rsid w:val="00A665D4"/>
    <w:rsid w:val="00A66682"/>
    <w:rsid w:val="00A66A66"/>
    <w:rsid w:val="00A6747C"/>
    <w:rsid w:val="00A7056D"/>
    <w:rsid w:val="00A70868"/>
    <w:rsid w:val="00A7147C"/>
    <w:rsid w:val="00A71B11"/>
    <w:rsid w:val="00A71D8A"/>
    <w:rsid w:val="00A72000"/>
    <w:rsid w:val="00A72868"/>
    <w:rsid w:val="00A72A39"/>
    <w:rsid w:val="00A72D0A"/>
    <w:rsid w:val="00A72D1C"/>
    <w:rsid w:val="00A73227"/>
    <w:rsid w:val="00A733F0"/>
    <w:rsid w:val="00A7353C"/>
    <w:rsid w:val="00A73BA2"/>
    <w:rsid w:val="00A73D8B"/>
    <w:rsid w:val="00A74233"/>
    <w:rsid w:val="00A7563E"/>
    <w:rsid w:val="00A75F32"/>
    <w:rsid w:val="00A776AD"/>
    <w:rsid w:val="00A808C8"/>
    <w:rsid w:val="00A80D74"/>
    <w:rsid w:val="00A810A9"/>
    <w:rsid w:val="00A810DF"/>
    <w:rsid w:val="00A82257"/>
    <w:rsid w:val="00A827CF"/>
    <w:rsid w:val="00A82A28"/>
    <w:rsid w:val="00A82CF6"/>
    <w:rsid w:val="00A82E32"/>
    <w:rsid w:val="00A8300C"/>
    <w:rsid w:val="00A832D9"/>
    <w:rsid w:val="00A840AF"/>
    <w:rsid w:val="00A844C5"/>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F07"/>
    <w:rsid w:val="00A93FB1"/>
    <w:rsid w:val="00A9541B"/>
    <w:rsid w:val="00A96822"/>
    <w:rsid w:val="00A96AE3"/>
    <w:rsid w:val="00A972D8"/>
    <w:rsid w:val="00A97EFD"/>
    <w:rsid w:val="00AA0AC6"/>
    <w:rsid w:val="00AA121A"/>
    <w:rsid w:val="00AA1883"/>
    <w:rsid w:val="00AA1E8B"/>
    <w:rsid w:val="00AA1FA0"/>
    <w:rsid w:val="00AA2474"/>
    <w:rsid w:val="00AA41E5"/>
    <w:rsid w:val="00AA4971"/>
    <w:rsid w:val="00AA4DAB"/>
    <w:rsid w:val="00AA55CA"/>
    <w:rsid w:val="00AA55DC"/>
    <w:rsid w:val="00AA5B25"/>
    <w:rsid w:val="00AA66D4"/>
    <w:rsid w:val="00AA6881"/>
    <w:rsid w:val="00AA7000"/>
    <w:rsid w:val="00AA791A"/>
    <w:rsid w:val="00AB095B"/>
    <w:rsid w:val="00AB09E2"/>
    <w:rsid w:val="00AB0D69"/>
    <w:rsid w:val="00AB1FCB"/>
    <w:rsid w:val="00AB2206"/>
    <w:rsid w:val="00AB221E"/>
    <w:rsid w:val="00AB2275"/>
    <w:rsid w:val="00AB2B16"/>
    <w:rsid w:val="00AB3E12"/>
    <w:rsid w:val="00AB4DDA"/>
    <w:rsid w:val="00AB4EE6"/>
    <w:rsid w:val="00AB56BE"/>
    <w:rsid w:val="00AB5959"/>
    <w:rsid w:val="00AB6131"/>
    <w:rsid w:val="00AB68E2"/>
    <w:rsid w:val="00AB6E62"/>
    <w:rsid w:val="00AB7141"/>
    <w:rsid w:val="00AB7C39"/>
    <w:rsid w:val="00AC2B9F"/>
    <w:rsid w:val="00AC3539"/>
    <w:rsid w:val="00AC46A4"/>
    <w:rsid w:val="00AC4DE2"/>
    <w:rsid w:val="00AC4ED5"/>
    <w:rsid w:val="00AC60DD"/>
    <w:rsid w:val="00AC7571"/>
    <w:rsid w:val="00AC7647"/>
    <w:rsid w:val="00AC7BB1"/>
    <w:rsid w:val="00AD02DC"/>
    <w:rsid w:val="00AD04F9"/>
    <w:rsid w:val="00AD05BA"/>
    <w:rsid w:val="00AD06AF"/>
    <w:rsid w:val="00AD09CC"/>
    <w:rsid w:val="00AD1120"/>
    <w:rsid w:val="00AD1511"/>
    <w:rsid w:val="00AD1ECE"/>
    <w:rsid w:val="00AD1F60"/>
    <w:rsid w:val="00AD1FD3"/>
    <w:rsid w:val="00AD2A82"/>
    <w:rsid w:val="00AD33A2"/>
    <w:rsid w:val="00AD48C7"/>
    <w:rsid w:val="00AD4C91"/>
    <w:rsid w:val="00AD5454"/>
    <w:rsid w:val="00AD54D3"/>
    <w:rsid w:val="00AD599A"/>
    <w:rsid w:val="00AD737F"/>
    <w:rsid w:val="00AD74AF"/>
    <w:rsid w:val="00AE0D05"/>
    <w:rsid w:val="00AE0F50"/>
    <w:rsid w:val="00AE1497"/>
    <w:rsid w:val="00AE15AE"/>
    <w:rsid w:val="00AE1DE4"/>
    <w:rsid w:val="00AE1F29"/>
    <w:rsid w:val="00AE21DA"/>
    <w:rsid w:val="00AE2719"/>
    <w:rsid w:val="00AE314A"/>
    <w:rsid w:val="00AE3DE4"/>
    <w:rsid w:val="00AE4246"/>
    <w:rsid w:val="00AE462F"/>
    <w:rsid w:val="00AE4E27"/>
    <w:rsid w:val="00AE4F19"/>
    <w:rsid w:val="00AE5A05"/>
    <w:rsid w:val="00AE5B1A"/>
    <w:rsid w:val="00AE5BF9"/>
    <w:rsid w:val="00AE6892"/>
    <w:rsid w:val="00AE7295"/>
    <w:rsid w:val="00AF0472"/>
    <w:rsid w:val="00AF07FC"/>
    <w:rsid w:val="00AF0D92"/>
    <w:rsid w:val="00AF0EE8"/>
    <w:rsid w:val="00AF0EE9"/>
    <w:rsid w:val="00AF1AB8"/>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56A7"/>
    <w:rsid w:val="00B0571A"/>
    <w:rsid w:val="00B05F06"/>
    <w:rsid w:val="00B06117"/>
    <w:rsid w:val="00B072E2"/>
    <w:rsid w:val="00B122C6"/>
    <w:rsid w:val="00B12676"/>
    <w:rsid w:val="00B130D5"/>
    <w:rsid w:val="00B132CF"/>
    <w:rsid w:val="00B1380A"/>
    <w:rsid w:val="00B13A31"/>
    <w:rsid w:val="00B16219"/>
    <w:rsid w:val="00B166BE"/>
    <w:rsid w:val="00B17554"/>
    <w:rsid w:val="00B17566"/>
    <w:rsid w:val="00B1790A"/>
    <w:rsid w:val="00B20CD3"/>
    <w:rsid w:val="00B20E08"/>
    <w:rsid w:val="00B20FC7"/>
    <w:rsid w:val="00B218C3"/>
    <w:rsid w:val="00B223F8"/>
    <w:rsid w:val="00B23853"/>
    <w:rsid w:val="00B24B2F"/>
    <w:rsid w:val="00B24E13"/>
    <w:rsid w:val="00B25026"/>
    <w:rsid w:val="00B25090"/>
    <w:rsid w:val="00B25236"/>
    <w:rsid w:val="00B254D9"/>
    <w:rsid w:val="00B259F7"/>
    <w:rsid w:val="00B25CAB"/>
    <w:rsid w:val="00B25F30"/>
    <w:rsid w:val="00B261C2"/>
    <w:rsid w:val="00B26BA3"/>
    <w:rsid w:val="00B30FC4"/>
    <w:rsid w:val="00B31330"/>
    <w:rsid w:val="00B315B6"/>
    <w:rsid w:val="00B31CFD"/>
    <w:rsid w:val="00B32580"/>
    <w:rsid w:val="00B32DAE"/>
    <w:rsid w:val="00B33534"/>
    <w:rsid w:val="00B338D1"/>
    <w:rsid w:val="00B34405"/>
    <w:rsid w:val="00B34466"/>
    <w:rsid w:val="00B34532"/>
    <w:rsid w:val="00B3469E"/>
    <w:rsid w:val="00B35CE1"/>
    <w:rsid w:val="00B36082"/>
    <w:rsid w:val="00B3658E"/>
    <w:rsid w:val="00B36D67"/>
    <w:rsid w:val="00B37424"/>
    <w:rsid w:val="00B37940"/>
    <w:rsid w:val="00B4053B"/>
    <w:rsid w:val="00B42C0B"/>
    <w:rsid w:val="00B42CD3"/>
    <w:rsid w:val="00B43117"/>
    <w:rsid w:val="00B44814"/>
    <w:rsid w:val="00B44C5A"/>
    <w:rsid w:val="00B46642"/>
    <w:rsid w:val="00B467AF"/>
    <w:rsid w:val="00B46EF3"/>
    <w:rsid w:val="00B501A2"/>
    <w:rsid w:val="00B50B99"/>
    <w:rsid w:val="00B52FF5"/>
    <w:rsid w:val="00B53337"/>
    <w:rsid w:val="00B53592"/>
    <w:rsid w:val="00B53A0E"/>
    <w:rsid w:val="00B53A51"/>
    <w:rsid w:val="00B542C5"/>
    <w:rsid w:val="00B54421"/>
    <w:rsid w:val="00B54780"/>
    <w:rsid w:val="00B54F77"/>
    <w:rsid w:val="00B5507B"/>
    <w:rsid w:val="00B551E2"/>
    <w:rsid w:val="00B555CB"/>
    <w:rsid w:val="00B55964"/>
    <w:rsid w:val="00B55C28"/>
    <w:rsid w:val="00B563AE"/>
    <w:rsid w:val="00B5666B"/>
    <w:rsid w:val="00B5674A"/>
    <w:rsid w:val="00B57176"/>
    <w:rsid w:val="00B57CA2"/>
    <w:rsid w:val="00B61508"/>
    <w:rsid w:val="00B61B0A"/>
    <w:rsid w:val="00B62465"/>
    <w:rsid w:val="00B63131"/>
    <w:rsid w:val="00B634F3"/>
    <w:rsid w:val="00B63CC7"/>
    <w:rsid w:val="00B64283"/>
    <w:rsid w:val="00B64339"/>
    <w:rsid w:val="00B65D8F"/>
    <w:rsid w:val="00B6727F"/>
    <w:rsid w:val="00B67690"/>
    <w:rsid w:val="00B679CA"/>
    <w:rsid w:val="00B7015E"/>
    <w:rsid w:val="00B7190D"/>
    <w:rsid w:val="00B7219F"/>
    <w:rsid w:val="00B7265A"/>
    <w:rsid w:val="00B738F5"/>
    <w:rsid w:val="00B73A3B"/>
    <w:rsid w:val="00B73BF0"/>
    <w:rsid w:val="00B73FAA"/>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0F39"/>
    <w:rsid w:val="00B931BF"/>
    <w:rsid w:val="00B93B34"/>
    <w:rsid w:val="00B957CE"/>
    <w:rsid w:val="00B95948"/>
    <w:rsid w:val="00B959EF"/>
    <w:rsid w:val="00B963DE"/>
    <w:rsid w:val="00B96D52"/>
    <w:rsid w:val="00B970DB"/>
    <w:rsid w:val="00B9789C"/>
    <w:rsid w:val="00B97B3F"/>
    <w:rsid w:val="00BA0BC8"/>
    <w:rsid w:val="00BA0D2D"/>
    <w:rsid w:val="00BA0D36"/>
    <w:rsid w:val="00BA11D8"/>
    <w:rsid w:val="00BA1566"/>
    <w:rsid w:val="00BA2952"/>
    <w:rsid w:val="00BA382E"/>
    <w:rsid w:val="00BA4919"/>
    <w:rsid w:val="00BA5199"/>
    <w:rsid w:val="00BA5E34"/>
    <w:rsid w:val="00BA6382"/>
    <w:rsid w:val="00BA6859"/>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35A"/>
    <w:rsid w:val="00BC19FB"/>
    <w:rsid w:val="00BC296A"/>
    <w:rsid w:val="00BC2B11"/>
    <w:rsid w:val="00BC39A1"/>
    <w:rsid w:val="00BC3BED"/>
    <w:rsid w:val="00BC4129"/>
    <w:rsid w:val="00BC47F9"/>
    <w:rsid w:val="00BC4818"/>
    <w:rsid w:val="00BC4CCE"/>
    <w:rsid w:val="00BC4D6A"/>
    <w:rsid w:val="00BC50A6"/>
    <w:rsid w:val="00BC598C"/>
    <w:rsid w:val="00BC6FBD"/>
    <w:rsid w:val="00BC7F70"/>
    <w:rsid w:val="00BD0186"/>
    <w:rsid w:val="00BD0B15"/>
    <w:rsid w:val="00BD101D"/>
    <w:rsid w:val="00BD12E5"/>
    <w:rsid w:val="00BD1F4F"/>
    <w:rsid w:val="00BD2421"/>
    <w:rsid w:val="00BD2F50"/>
    <w:rsid w:val="00BD3665"/>
    <w:rsid w:val="00BD47FB"/>
    <w:rsid w:val="00BD4D0B"/>
    <w:rsid w:val="00BD4FFD"/>
    <w:rsid w:val="00BD5E25"/>
    <w:rsid w:val="00BD5F39"/>
    <w:rsid w:val="00BD5F79"/>
    <w:rsid w:val="00BD60B9"/>
    <w:rsid w:val="00BD694C"/>
    <w:rsid w:val="00BD707A"/>
    <w:rsid w:val="00BD7A95"/>
    <w:rsid w:val="00BD7AE4"/>
    <w:rsid w:val="00BE03B9"/>
    <w:rsid w:val="00BE0FC8"/>
    <w:rsid w:val="00BE151D"/>
    <w:rsid w:val="00BE1D99"/>
    <w:rsid w:val="00BE1E78"/>
    <w:rsid w:val="00BE1FAA"/>
    <w:rsid w:val="00BE2415"/>
    <w:rsid w:val="00BE249A"/>
    <w:rsid w:val="00BE31A5"/>
    <w:rsid w:val="00BE3BE3"/>
    <w:rsid w:val="00BE3DC8"/>
    <w:rsid w:val="00BE43FC"/>
    <w:rsid w:val="00BE47D3"/>
    <w:rsid w:val="00BE54C2"/>
    <w:rsid w:val="00BE67D9"/>
    <w:rsid w:val="00BE6AB5"/>
    <w:rsid w:val="00BE6B30"/>
    <w:rsid w:val="00BE7BA6"/>
    <w:rsid w:val="00BE7C54"/>
    <w:rsid w:val="00BE7D27"/>
    <w:rsid w:val="00BE7D73"/>
    <w:rsid w:val="00BF12CB"/>
    <w:rsid w:val="00BF15EF"/>
    <w:rsid w:val="00BF19B4"/>
    <w:rsid w:val="00BF1DAC"/>
    <w:rsid w:val="00BF2029"/>
    <w:rsid w:val="00BF265A"/>
    <w:rsid w:val="00BF290C"/>
    <w:rsid w:val="00BF3522"/>
    <w:rsid w:val="00BF4217"/>
    <w:rsid w:val="00BF4A0A"/>
    <w:rsid w:val="00BF4DE1"/>
    <w:rsid w:val="00BF557B"/>
    <w:rsid w:val="00BF5C4D"/>
    <w:rsid w:val="00BF6A08"/>
    <w:rsid w:val="00BF728F"/>
    <w:rsid w:val="00BF784D"/>
    <w:rsid w:val="00BF7E86"/>
    <w:rsid w:val="00C00B96"/>
    <w:rsid w:val="00C0131D"/>
    <w:rsid w:val="00C0138C"/>
    <w:rsid w:val="00C013BF"/>
    <w:rsid w:val="00C01916"/>
    <w:rsid w:val="00C028DF"/>
    <w:rsid w:val="00C03CB0"/>
    <w:rsid w:val="00C054A1"/>
    <w:rsid w:val="00C055FA"/>
    <w:rsid w:val="00C05A9B"/>
    <w:rsid w:val="00C062AC"/>
    <w:rsid w:val="00C07785"/>
    <w:rsid w:val="00C07DBB"/>
    <w:rsid w:val="00C1000B"/>
    <w:rsid w:val="00C10F5A"/>
    <w:rsid w:val="00C10FDF"/>
    <w:rsid w:val="00C1172F"/>
    <w:rsid w:val="00C118AD"/>
    <w:rsid w:val="00C13297"/>
    <w:rsid w:val="00C1373D"/>
    <w:rsid w:val="00C147B0"/>
    <w:rsid w:val="00C15969"/>
    <w:rsid w:val="00C15A9D"/>
    <w:rsid w:val="00C16204"/>
    <w:rsid w:val="00C16D71"/>
    <w:rsid w:val="00C16E39"/>
    <w:rsid w:val="00C16E6C"/>
    <w:rsid w:val="00C1732A"/>
    <w:rsid w:val="00C174AB"/>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A89"/>
    <w:rsid w:val="00C23D26"/>
    <w:rsid w:val="00C24B00"/>
    <w:rsid w:val="00C251DB"/>
    <w:rsid w:val="00C252B2"/>
    <w:rsid w:val="00C25D88"/>
    <w:rsid w:val="00C26265"/>
    <w:rsid w:val="00C26BF3"/>
    <w:rsid w:val="00C27C0B"/>
    <w:rsid w:val="00C30303"/>
    <w:rsid w:val="00C30406"/>
    <w:rsid w:val="00C307F4"/>
    <w:rsid w:val="00C315BD"/>
    <w:rsid w:val="00C320B3"/>
    <w:rsid w:val="00C32926"/>
    <w:rsid w:val="00C33C02"/>
    <w:rsid w:val="00C34786"/>
    <w:rsid w:val="00C34CC7"/>
    <w:rsid w:val="00C34EAF"/>
    <w:rsid w:val="00C34F80"/>
    <w:rsid w:val="00C361A4"/>
    <w:rsid w:val="00C36BA8"/>
    <w:rsid w:val="00C37411"/>
    <w:rsid w:val="00C37D47"/>
    <w:rsid w:val="00C404CC"/>
    <w:rsid w:val="00C410E9"/>
    <w:rsid w:val="00C411B3"/>
    <w:rsid w:val="00C41B97"/>
    <w:rsid w:val="00C436AD"/>
    <w:rsid w:val="00C43846"/>
    <w:rsid w:val="00C43895"/>
    <w:rsid w:val="00C43B2D"/>
    <w:rsid w:val="00C44C45"/>
    <w:rsid w:val="00C4691E"/>
    <w:rsid w:val="00C479D1"/>
    <w:rsid w:val="00C47BC4"/>
    <w:rsid w:val="00C5044D"/>
    <w:rsid w:val="00C50DB1"/>
    <w:rsid w:val="00C51DF8"/>
    <w:rsid w:val="00C51EED"/>
    <w:rsid w:val="00C51F3E"/>
    <w:rsid w:val="00C51F95"/>
    <w:rsid w:val="00C5399E"/>
    <w:rsid w:val="00C539F6"/>
    <w:rsid w:val="00C5464C"/>
    <w:rsid w:val="00C55437"/>
    <w:rsid w:val="00C55CF8"/>
    <w:rsid w:val="00C57496"/>
    <w:rsid w:val="00C6150E"/>
    <w:rsid w:val="00C615C4"/>
    <w:rsid w:val="00C61C39"/>
    <w:rsid w:val="00C62B36"/>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E85"/>
    <w:rsid w:val="00C739BA"/>
    <w:rsid w:val="00C74AE0"/>
    <w:rsid w:val="00C74B79"/>
    <w:rsid w:val="00C75B0D"/>
    <w:rsid w:val="00C75E95"/>
    <w:rsid w:val="00C75F96"/>
    <w:rsid w:val="00C760A0"/>
    <w:rsid w:val="00C761F3"/>
    <w:rsid w:val="00C76751"/>
    <w:rsid w:val="00C76AF4"/>
    <w:rsid w:val="00C76D42"/>
    <w:rsid w:val="00C7780E"/>
    <w:rsid w:val="00C77DDD"/>
    <w:rsid w:val="00C80AC6"/>
    <w:rsid w:val="00C80E86"/>
    <w:rsid w:val="00C80E92"/>
    <w:rsid w:val="00C813A0"/>
    <w:rsid w:val="00C81C0B"/>
    <w:rsid w:val="00C81E4C"/>
    <w:rsid w:val="00C822ED"/>
    <w:rsid w:val="00C82E6A"/>
    <w:rsid w:val="00C83E3D"/>
    <w:rsid w:val="00C843A3"/>
    <w:rsid w:val="00C85197"/>
    <w:rsid w:val="00C85573"/>
    <w:rsid w:val="00C86780"/>
    <w:rsid w:val="00C86CC7"/>
    <w:rsid w:val="00C86EAA"/>
    <w:rsid w:val="00C87771"/>
    <w:rsid w:val="00C87D26"/>
    <w:rsid w:val="00C90432"/>
    <w:rsid w:val="00C9097F"/>
    <w:rsid w:val="00C915A1"/>
    <w:rsid w:val="00C91850"/>
    <w:rsid w:val="00C91A30"/>
    <w:rsid w:val="00C91E04"/>
    <w:rsid w:val="00C92018"/>
    <w:rsid w:val="00C93AC2"/>
    <w:rsid w:val="00C9403D"/>
    <w:rsid w:val="00C940AF"/>
    <w:rsid w:val="00C953E9"/>
    <w:rsid w:val="00C96507"/>
    <w:rsid w:val="00C96CCF"/>
    <w:rsid w:val="00C96D05"/>
    <w:rsid w:val="00C971D3"/>
    <w:rsid w:val="00CA0255"/>
    <w:rsid w:val="00CA04E2"/>
    <w:rsid w:val="00CA0CB6"/>
    <w:rsid w:val="00CA11E1"/>
    <w:rsid w:val="00CA2D0A"/>
    <w:rsid w:val="00CA2F4E"/>
    <w:rsid w:val="00CA312C"/>
    <w:rsid w:val="00CA3155"/>
    <w:rsid w:val="00CA3A10"/>
    <w:rsid w:val="00CA3C9C"/>
    <w:rsid w:val="00CA5219"/>
    <w:rsid w:val="00CA5CE3"/>
    <w:rsid w:val="00CA5CFF"/>
    <w:rsid w:val="00CA6C4B"/>
    <w:rsid w:val="00CA6C64"/>
    <w:rsid w:val="00CA6E5B"/>
    <w:rsid w:val="00CA7A5E"/>
    <w:rsid w:val="00CA7C72"/>
    <w:rsid w:val="00CA7D89"/>
    <w:rsid w:val="00CB08B8"/>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3E1A"/>
    <w:rsid w:val="00CC4147"/>
    <w:rsid w:val="00CC4A92"/>
    <w:rsid w:val="00CC4C8D"/>
    <w:rsid w:val="00CC572B"/>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A7"/>
    <w:rsid w:val="00CD456B"/>
    <w:rsid w:val="00CD4DB4"/>
    <w:rsid w:val="00CD5430"/>
    <w:rsid w:val="00CD6BE5"/>
    <w:rsid w:val="00CD6F60"/>
    <w:rsid w:val="00CD726E"/>
    <w:rsid w:val="00CD7B80"/>
    <w:rsid w:val="00CD7E4F"/>
    <w:rsid w:val="00CE067C"/>
    <w:rsid w:val="00CE0AA8"/>
    <w:rsid w:val="00CE0C3E"/>
    <w:rsid w:val="00CE1F18"/>
    <w:rsid w:val="00CE22BC"/>
    <w:rsid w:val="00CE267A"/>
    <w:rsid w:val="00CE2797"/>
    <w:rsid w:val="00CE2982"/>
    <w:rsid w:val="00CE2A4E"/>
    <w:rsid w:val="00CE2C55"/>
    <w:rsid w:val="00CE30D0"/>
    <w:rsid w:val="00CE36E6"/>
    <w:rsid w:val="00CE4B0B"/>
    <w:rsid w:val="00CE5165"/>
    <w:rsid w:val="00CE692E"/>
    <w:rsid w:val="00CE6C90"/>
    <w:rsid w:val="00CE748F"/>
    <w:rsid w:val="00CE7D34"/>
    <w:rsid w:val="00CF0533"/>
    <w:rsid w:val="00CF0FEB"/>
    <w:rsid w:val="00CF1520"/>
    <w:rsid w:val="00CF2B97"/>
    <w:rsid w:val="00CF2E4C"/>
    <w:rsid w:val="00CF39CA"/>
    <w:rsid w:val="00CF45D8"/>
    <w:rsid w:val="00CF5BE3"/>
    <w:rsid w:val="00CF6BAF"/>
    <w:rsid w:val="00CF7AC1"/>
    <w:rsid w:val="00D00B62"/>
    <w:rsid w:val="00D0132A"/>
    <w:rsid w:val="00D021C8"/>
    <w:rsid w:val="00D02770"/>
    <w:rsid w:val="00D02CCD"/>
    <w:rsid w:val="00D040F2"/>
    <w:rsid w:val="00D04A00"/>
    <w:rsid w:val="00D04BD1"/>
    <w:rsid w:val="00D04ED9"/>
    <w:rsid w:val="00D05A3B"/>
    <w:rsid w:val="00D06552"/>
    <w:rsid w:val="00D06C0F"/>
    <w:rsid w:val="00D07517"/>
    <w:rsid w:val="00D07FC9"/>
    <w:rsid w:val="00D126AC"/>
    <w:rsid w:val="00D127CC"/>
    <w:rsid w:val="00D13539"/>
    <w:rsid w:val="00D137A7"/>
    <w:rsid w:val="00D13840"/>
    <w:rsid w:val="00D13E65"/>
    <w:rsid w:val="00D1464E"/>
    <w:rsid w:val="00D15E39"/>
    <w:rsid w:val="00D173D4"/>
    <w:rsid w:val="00D17A2B"/>
    <w:rsid w:val="00D204FE"/>
    <w:rsid w:val="00D207EB"/>
    <w:rsid w:val="00D20E42"/>
    <w:rsid w:val="00D21E05"/>
    <w:rsid w:val="00D22289"/>
    <w:rsid w:val="00D228C1"/>
    <w:rsid w:val="00D22D8D"/>
    <w:rsid w:val="00D23262"/>
    <w:rsid w:val="00D24C29"/>
    <w:rsid w:val="00D24F5C"/>
    <w:rsid w:val="00D25157"/>
    <w:rsid w:val="00D27B33"/>
    <w:rsid w:val="00D27ECB"/>
    <w:rsid w:val="00D3021E"/>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5C88"/>
    <w:rsid w:val="00D3748D"/>
    <w:rsid w:val="00D379EA"/>
    <w:rsid w:val="00D37D90"/>
    <w:rsid w:val="00D40EE8"/>
    <w:rsid w:val="00D412D3"/>
    <w:rsid w:val="00D412E6"/>
    <w:rsid w:val="00D4282D"/>
    <w:rsid w:val="00D440BD"/>
    <w:rsid w:val="00D459C9"/>
    <w:rsid w:val="00D47114"/>
    <w:rsid w:val="00D4751A"/>
    <w:rsid w:val="00D47DA7"/>
    <w:rsid w:val="00D47E40"/>
    <w:rsid w:val="00D47FD7"/>
    <w:rsid w:val="00D5096C"/>
    <w:rsid w:val="00D5160F"/>
    <w:rsid w:val="00D51AB9"/>
    <w:rsid w:val="00D53B4A"/>
    <w:rsid w:val="00D55144"/>
    <w:rsid w:val="00D55258"/>
    <w:rsid w:val="00D55FFA"/>
    <w:rsid w:val="00D56A10"/>
    <w:rsid w:val="00D56E79"/>
    <w:rsid w:val="00D60A0E"/>
    <w:rsid w:val="00D624AA"/>
    <w:rsid w:val="00D62B20"/>
    <w:rsid w:val="00D62D62"/>
    <w:rsid w:val="00D64063"/>
    <w:rsid w:val="00D6434D"/>
    <w:rsid w:val="00D65078"/>
    <w:rsid w:val="00D650AE"/>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E30"/>
    <w:rsid w:val="00D82705"/>
    <w:rsid w:val="00D8294C"/>
    <w:rsid w:val="00D83158"/>
    <w:rsid w:val="00D835BA"/>
    <w:rsid w:val="00D83682"/>
    <w:rsid w:val="00D8454F"/>
    <w:rsid w:val="00D848B9"/>
    <w:rsid w:val="00D84BA5"/>
    <w:rsid w:val="00D85AE6"/>
    <w:rsid w:val="00D86E82"/>
    <w:rsid w:val="00D87A47"/>
    <w:rsid w:val="00D90CE5"/>
    <w:rsid w:val="00D91616"/>
    <w:rsid w:val="00D91763"/>
    <w:rsid w:val="00D9339A"/>
    <w:rsid w:val="00D93C26"/>
    <w:rsid w:val="00D94F6E"/>
    <w:rsid w:val="00D95BF3"/>
    <w:rsid w:val="00D96981"/>
    <w:rsid w:val="00D96FD0"/>
    <w:rsid w:val="00D97264"/>
    <w:rsid w:val="00D979AC"/>
    <w:rsid w:val="00D97A3B"/>
    <w:rsid w:val="00DA0249"/>
    <w:rsid w:val="00DA035D"/>
    <w:rsid w:val="00DA05FB"/>
    <w:rsid w:val="00DA12D0"/>
    <w:rsid w:val="00DA13DC"/>
    <w:rsid w:val="00DA167A"/>
    <w:rsid w:val="00DA17CF"/>
    <w:rsid w:val="00DA1F50"/>
    <w:rsid w:val="00DA269C"/>
    <w:rsid w:val="00DA2BA2"/>
    <w:rsid w:val="00DA40AA"/>
    <w:rsid w:val="00DA43DF"/>
    <w:rsid w:val="00DA49F2"/>
    <w:rsid w:val="00DA4CB9"/>
    <w:rsid w:val="00DA4CF5"/>
    <w:rsid w:val="00DA523B"/>
    <w:rsid w:val="00DA5771"/>
    <w:rsid w:val="00DA5D49"/>
    <w:rsid w:val="00DA5ED9"/>
    <w:rsid w:val="00DA6306"/>
    <w:rsid w:val="00DA68F1"/>
    <w:rsid w:val="00DA7B5B"/>
    <w:rsid w:val="00DB101C"/>
    <w:rsid w:val="00DB1520"/>
    <w:rsid w:val="00DB2C87"/>
    <w:rsid w:val="00DB2FED"/>
    <w:rsid w:val="00DB319A"/>
    <w:rsid w:val="00DB32FE"/>
    <w:rsid w:val="00DB33F8"/>
    <w:rsid w:val="00DB37C1"/>
    <w:rsid w:val="00DB395E"/>
    <w:rsid w:val="00DB4091"/>
    <w:rsid w:val="00DB41FB"/>
    <w:rsid w:val="00DB49AF"/>
    <w:rsid w:val="00DB52EE"/>
    <w:rsid w:val="00DB551D"/>
    <w:rsid w:val="00DB56F9"/>
    <w:rsid w:val="00DB710C"/>
    <w:rsid w:val="00DB734B"/>
    <w:rsid w:val="00DB7460"/>
    <w:rsid w:val="00DC0313"/>
    <w:rsid w:val="00DC047A"/>
    <w:rsid w:val="00DC0585"/>
    <w:rsid w:val="00DC0DB2"/>
    <w:rsid w:val="00DC1181"/>
    <w:rsid w:val="00DC1B29"/>
    <w:rsid w:val="00DC20C3"/>
    <w:rsid w:val="00DC21E7"/>
    <w:rsid w:val="00DC37B7"/>
    <w:rsid w:val="00DC385A"/>
    <w:rsid w:val="00DC517C"/>
    <w:rsid w:val="00DC52C9"/>
    <w:rsid w:val="00DC55B5"/>
    <w:rsid w:val="00DC570E"/>
    <w:rsid w:val="00DC783E"/>
    <w:rsid w:val="00DC7E93"/>
    <w:rsid w:val="00DD07AD"/>
    <w:rsid w:val="00DD08EA"/>
    <w:rsid w:val="00DD376B"/>
    <w:rsid w:val="00DD3CB0"/>
    <w:rsid w:val="00DD41B4"/>
    <w:rsid w:val="00DD4CE2"/>
    <w:rsid w:val="00DD599E"/>
    <w:rsid w:val="00DD5E31"/>
    <w:rsid w:val="00DD67C8"/>
    <w:rsid w:val="00DD70CA"/>
    <w:rsid w:val="00DD7930"/>
    <w:rsid w:val="00DE03D4"/>
    <w:rsid w:val="00DE07A3"/>
    <w:rsid w:val="00DE0A72"/>
    <w:rsid w:val="00DE0F51"/>
    <w:rsid w:val="00DE0FCA"/>
    <w:rsid w:val="00DE1616"/>
    <w:rsid w:val="00DE176C"/>
    <w:rsid w:val="00DE3383"/>
    <w:rsid w:val="00DE3841"/>
    <w:rsid w:val="00DE38A3"/>
    <w:rsid w:val="00DE4987"/>
    <w:rsid w:val="00DE4F12"/>
    <w:rsid w:val="00DE5396"/>
    <w:rsid w:val="00DE631D"/>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4486"/>
    <w:rsid w:val="00DF48EE"/>
    <w:rsid w:val="00DF5387"/>
    <w:rsid w:val="00DF5B5D"/>
    <w:rsid w:val="00DF6E22"/>
    <w:rsid w:val="00E0187C"/>
    <w:rsid w:val="00E0223F"/>
    <w:rsid w:val="00E0263B"/>
    <w:rsid w:val="00E02987"/>
    <w:rsid w:val="00E03087"/>
    <w:rsid w:val="00E03BA8"/>
    <w:rsid w:val="00E03DA0"/>
    <w:rsid w:val="00E04771"/>
    <w:rsid w:val="00E04A68"/>
    <w:rsid w:val="00E04DBD"/>
    <w:rsid w:val="00E05B73"/>
    <w:rsid w:val="00E05E83"/>
    <w:rsid w:val="00E079AB"/>
    <w:rsid w:val="00E07CDC"/>
    <w:rsid w:val="00E07EAD"/>
    <w:rsid w:val="00E10904"/>
    <w:rsid w:val="00E10D12"/>
    <w:rsid w:val="00E128E1"/>
    <w:rsid w:val="00E133C7"/>
    <w:rsid w:val="00E14FB5"/>
    <w:rsid w:val="00E14FDE"/>
    <w:rsid w:val="00E1551D"/>
    <w:rsid w:val="00E15611"/>
    <w:rsid w:val="00E164C9"/>
    <w:rsid w:val="00E1743A"/>
    <w:rsid w:val="00E20753"/>
    <w:rsid w:val="00E20D38"/>
    <w:rsid w:val="00E21978"/>
    <w:rsid w:val="00E21C87"/>
    <w:rsid w:val="00E21F53"/>
    <w:rsid w:val="00E224F6"/>
    <w:rsid w:val="00E231C1"/>
    <w:rsid w:val="00E2483C"/>
    <w:rsid w:val="00E25A28"/>
    <w:rsid w:val="00E265E9"/>
    <w:rsid w:val="00E26C49"/>
    <w:rsid w:val="00E27CD1"/>
    <w:rsid w:val="00E3051F"/>
    <w:rsid w:val="00E307F2"/>
    <w:rsid w:val="00E32163"/>
    <w:rsid w:val="00E321BF"/>
    <w:rsid w:val="00E32FD7"/>
    <w:rsid w:val="00E33CA6"/>
    <w:rsid w:val="00E349BC"/>
    <w:rsid w:val="00E34C1A"/>
    <w:rsid w:val="00E34D00"/>
    <w:rsid w:val="00E35272"/>
    <w:rsid w:val="00E3693E"/>
    <w:rsid w:val="00E373B0"/>
    <w:rsid w:val="00E404C9"/>
    <w:rsid w:val="00E40CC7"/>
    <w:rsid w:val="00E41D49"/>
    <w:rsid w:val="00E43E9A"/>
    <w:rsid w:val="00E4475C"/>
    <w:rsid w:val="00E458DD"/>
    <w:rsid w:val="00E458E4"/>
    <w:rsid w:val="00E45BDC"/>
    <w:rsid w:val="00E45D3A"/>
    <w:rsid w:val="00E46717"/>
    <w:rsid w:val="00E46AB6"/>
    <w:rsid w:val="00E46E25"/>
    <w:rsid w:val="00E4701A"/>
    <w:rsid w:val="00E473D4"/>
    <w:rsid w:val="00E47BFC"/>
    <w:rsid w:val="00E47D0E"/>
    <w:rsid w:val="00E47ED1"/>
    <w:rsid w:val="00E503B5"/>
    <w:rsid w:val="00E50658"/>
    <w:rsid w:val="00E50CBC"/>
    <w:rsid w:val="00E5192F"/>
    <w:rsid w:val="00E527E3"/>
    <w:rsid w:val="00E52D93"/>
    <w:rsid w:val="00E5395F"/>
    <w:rsid w:val="00E53C3B"/>
    <w:rsid w:val="00E54180"/>
    <w:rsid w:val="00E541FC"/>
    <w:rsid w:val="00E5448F"/>
    <w:rsid w:val="00E54952"/>
    <w:rsid w:val="00E54B6B"/>
    <w:rsid w:val="00E554CD"/>
    <w:rsid w:val="00E55B7A"/>
    <w:rsid w:val="00E55F99"/>
    <w:rsid w:val="00E56B74"/>
    <w:rsid w:val="00E5703B"/>
    <w:rsid w:val="00E579E2"/>
    <w:rsid w:val="00E57C54"/>
    <w:rsid w:val="00E60210"/>
    <w:rsid w:val="00E60A72"/>
    <w:rsid w:val="00E61A63"/>
    <w:rsid w:val="00E63048"/>
    <w:rsid w:val="00E63527"/>
    <w:rsid w:val="00E63C38"/>
    <w:rsid w:val="00E63CA6"/>
    <w:rsid w:val="00E65064"/>
    <w:rsid w:val="00E658FB"/>
    <w:rsid w:val="00E67D1D"/>
    <w:rsid w:val="00E70AE6"/>
    <w:rsid w:val="00E711FE"/>
    <w:rsid w:val="00E71244"/>
    <w:rsid w:val="00E71530"/>
    <w:rsid w:val="00E71C32"/>
    <w:rsid w:val="00E72EB1"/>
    <w:rsid w:val="00E749ED"/>
    <w:rsid w:val="00E754EC"/>
    <w:rsid w:val="00E75816"/>
    <w:rsid w:val="00E764BC"/>
    <w:rsid w:val="00E76845"/>
    <w:rsid w:val="00E81903"/>
    <w:rsid w:val="00E821E9"/>
    <w:rsid w:val="00E8224F"/>
    <w:rsid w:val="00E82AA4"/>
    <w:rsid w:val="00E82AE7"/>
    <w:rsid w:val="00E82CBE"/>
    <w:rsid w:val="00E832CD"/>
    <w:rsid w:val="00E837EF"/>
    <w:rsid w:val="00E8427D"/>
    <w:rsid w:val="00E84362"/>
    <w:rsid w:val="00E84818"/>
    <w:rsid w:val="00E84D54"/>
    <w:rsid w:val="00E854DA"/>
    <w:rsid w:val="00E85D12"/>
    <w:rsid w:val="00E861F5"/>
    <w:rsid w:val="00E87507"/>
    <w:rsid w:val="00E879D0"/>
    <w:rsid w:val="00E879F7"/>
    <w:rsid w:val="00E907A9"/>
    <w:rsid w:val="00E91648"/>
    <w:rsid w:val="00E91A25"/>
    <w:rsid w:val="00E92541"/>
    <w:rsid w:val="00E92937"/>
    <w:rsid w:val="00E92FAD"/>
    <w:rsid w:val="00E93A5F"/>
    <w:rsid w:val="00E93EC1"/>
    <w:rsid w:val="00E944DE"/>
    <w:rsid w:val="00E970AC"/>
    <w:rsid w:val="00E97424"/>
    <w:rsid w:val="00EA0ECC"/>
    <w:rsid w:val="00EA1485"/>
    <w:rsid w:val="00EA15A8"/>
    <w:rsid w:val="00EA1EC6"/>
    <w:rsid w:val="00EA2BBC"/>
    <w:rsid w:val="00EA2D54"/>
    <w:rsid w:val="00EA3267"/>
    <w:rsid w:val="00EA3BEF"/>
    <w:rsid w:val="00EA483D"/>
    <w:rsid w:val="00EA4994"/>
    <w:rsid w:val="00EA4D7D"/>
    <w:rsid w:val="00EA51B3"/>
    <w:rsid w:val="00EA56AD"/>
    <w:rsid w:val="00EA6AE6"/>
    <w:rsid w:val="00EA6BD7"/>
    <w:rsid w:val="00EA74C1"/>
    <w:rsid w:val="00EA76F5"/>
    <w:rsid w:val="00EA7CC6"/>
    <w:rsid w:val="00EA7EBE"/>
    <w:rsid w:val="00EB084E"/>
    <w:rsid w:val="00EB089B"/>
    <w:rsid w:val="00EB1834"/>
    <w:rsid w:val="00EB2CB6"/>
    <w:rsid w:val="00EB37F6"/>
    <w:rsid w:val="00EB3D94"/>
    <w:rsid w:val="00EB4A4A"/>
    <w:rsid w:val="00EB4E6E"/>
    <w:rsid w:val="00EB558F"/>
    <w:rsid w:val="00EB566C"/>
    <w:rsid w:val="00EB5A27"/>
    <w:rsid w:val="00EB5AB6"/>
    <w:rsid w:val="00EB637A"/>
    <w:rsid w:val="00EB66B8"/>
    <w:rsid w:val="00EB77D9"/>
    <w:rsid w:val="00EC0515"/>
    <w:rsid w:val="00EC1DC8"/>
    <w:rsid w:val="00EC282F"/>
    <w:rsid w:val="00EC32AC"/>
    <w:rsid w:val="00EC3B05"/>
    <w:rsid w:val="00EC3C39"/>
    <w:rsid w:val="00EC5D87"/>
    <w:rsid w:val="00EC5E69"/>
    <w:rsid w:val="00EC5FE1"/>
    <w:rsid w:val="00EC6C7F"/>
    <w:rsid w:val="00EC70FF"/>
    <w:rsid w:val="00EC72B5"/>
    <w:rsid w:val="00EC7DF2"/>
    <w:rsid w:val="00ED06B2"/>
    <w:rsid w:val="00ED19EE"/>
    <w:rsid w:val="00ED215A"/>
    <w:rsid w:val="00ED2BAD"/>
    <w:rsid w:val="00ED2D93"/>
    <w:rsid w:val="00ED4D68"/>
    <w:rsid w:val="00ED5293"/>
    <w:rsid w:val="00ED5E05"/>
    <w:rsid w:val="00ED5ED7"/>
    <w:rsid w:val="00ED626E"/>
    <w:rsid w:val="00ED6461"/>
    <w:rsid w:val="00ED6637"/>
    <w:rsid w:val="00ED6BD0"/>
    <w:rsid w:val="00ED6C5F"/>
    <w:rsid w:val="00ED7183"/>
    <w:rsid w:val="00EE0B08"/>
    <w:rsid w:val="00EE19AE"/>
    <w:rsid w:val="00EE296F"/>
    <w:rsid w:val="00EE3780"/>
    <w:rsid w:val="00EE38DA"/>
    <w:rsid w:val="00EE3B2D"/>
    <w:rsid w:val="00EE3D6F"/>
    <w:rsid w:val="00EE3DA1"/>
    <w:rsid w:val="00EE3E21"/>
    <w:rsid w:val="00EE40AE"/>
    <w:rsid w:val="00EE41B8"/>
    <w:rsid w:val="00EE5F3E"/>
    <w:rsid w:val="00EE63C9"/>
    <w:rsid w:val="00EE650B"/>
    <w:rsid w:val="00EE6B65"/>
    <w:rsid w:val="00EE7245"/>
    <w:rsid w:val="00EE7A1A"/>
    <w:rsid w:val="00EE7E15"/>
    <w:rsid w:val="00EF0834"/>
    <w:rsid w:val="00EF1792"/>
    <w:rsid w:val="00EF1A19"/>
    <w:rsid w:val="00EF29C2"/>
    <w:rsid w:val="00EF39A3"/>
    <w:rsid w:val="00EF4061"/>
    <w:rsid w:val="00EF4092"/>
    <w:rsid w:val="00EF43CC"/>
    <w:rsid w:val="00EF4AA0"/>
    <w:rsid w:val="00EF5321"/>
    <w:rsid w:val="00EF5434"/>
    <w:rsid w:val="00EF558E"/>
    <w:rsid w:val="00EF5A1F"/>
    <w:rsid w:val="00EF5E3F"/>
    <w:rsid w:val="00EF6461"/>
    <w:rsid w:val="00EF6788"/>
    <w:rsid w:val="00F00B6F"/>
    <w:rsid w:val="00F04239"/>
    <w:rsid w:val="00F05112"/>
    <w:rsid w:val="00F0536D"/>
    <w:rsid w:val="00F05566"/>
    <w:rsid w:val="00F0556B"/>
    <w:rsid w:val="00F05D48"/>
    <w:rsid w:val="00F067DF"/>
    <w:rsid w:val="00F06ACD"/>
    <w:rsid w:val="00F06AF6"/>
    <w:rsid w:val="00F071F7"/>
    <w:rsid w:val="00F07535"/>
    <w:rsid w:val="00F1020E"/>
    <w:rsid w:val="00F10D3B"/>
    <w:rsid w:val="00F10E69"/>
    <w:rsid w:val="00F11ADF"/>
    <w:rsid w:val="00F122D1"/>
    <w:rsid w:val="00F12635"/>
    <w:rsid w:val="00F12836"/>
    <w:rsid w:val="00F12BD3"/>
    <w:rsid w:val="00F13506"/>
    <w:rsid w:val="00F14542"/>
    <w:rsid w:val="00F1628B"/>
    <w:rsid w:val="00F166CC"/>
    <w:rsid w:val="00F1728B"/>
    <w:rsid w:val="00F17E72"/>
    <w:rsid w:val="00F20BC5"/>
    <w:rsid w:val="00F20F2B"/>
    <w:rsid w:val="00F21574"/>
    <w:rsid w:val="00F21654"/>
    <w:rsid w:val="00F21E0C"/>
    <w:rsid w:val="00F22CBE"/>
    <w:rsid w:val="00F22D89"/>
    <w:rsid w:val="00F238CB"/>
    <w:rsid w:val="00F23D42"/>
    <w:rsid w:val="00F24967"/>
    <w:rsid w:val="00F24A0A"/>
    <w:rsid w:val="00F24B9D"/>
    <w:rsid w:val="00F24EB2"/>
    <w:rsid w:val="00F25E09"/>
    <w:rsid w:val="00F25E1B"/>
    <w:rsid w:val="00F269FA"/>
    <w:rsid w:val="00F27423"/>
    <w:rsid w:val="00F3008C"/>
    <w:rsid w:val="00F30538"/>
    <w:rsid w:val="00F30AB1"/>
    <w:rsid w:val="00F30F9A"/>
    <w:rsid w:val="00F3118C"/>
    <w:rsid w:val="00F32A7C"/>
    <w:rsid w:val="00F3303D"/>
    <w:rsid w:val="00F33392"/>
    <w:rsid w:val="00F33CB4"/>
    <w:rsid w:val="00F342FA"/>
    <w:rsid w:val="00F3484A"/>
    <w:rsid w:val="00F348A9"/>
    <w:rsid w:val="00F34D68"/>
    <w:rsid w:val="00F34F40"/>
    <w:rsid w:val="00F34FC8"/>
    <w:rsid w:val="00F35201"/>
    <w:rsid w:val="00F353BC"/>
    <w:rsid w:val="00F3574B"/>
    <w:rsid w:val="00F3587F"/>
    <w:rsid w:val="00F35E05"/>
    <w:rsid w:val="00F365E6"/>
    <w:rsid w:val="00F37596"/>
    <w:rsid w:val="00F401F4"/>
    <w:rsid w:val="00F4175D"/>
    <w:rsid w:val="00F41831"/>
    <w:rsid w:val="00F42A19"/>
    <w:rsid w:val="00F42BFB"/>
    <w:rsid w:val="00F4356E"/>
    <w:rsid w:val="00F43801"/>
    <w:rsid w:val="00F43B86"/>
    <w:rsid w:val="00F44671"/>
    <w:rsid w:val="00F44B6F"/>
    <w:rsid w:val="00F44C0D"/>
    <w:rsid w:val="00F44C36"/>
    <w:rsid w:val="00F455FA"/>
    <w:rsid w:val="00F45774"/>
    <w:rsid w:val="00F45A01"/>
    <w:rsid w:val="00F46EED"/>
    <w:rsid w:val="00F47C99"/>
    <w:rsid w:val="00F5031C"/>
    <w:rsid w:val="00F509D5"/>
    <w:rsid w:val="00F51BA2"/>
    <w:rsid w:val="00F521EA"/>
    <w:rsid w:val="00F527BA"/>
    <w:rsid w:val="00F52B06"/>
    <w:rsid w:val="00F532CC"/>
    <w:rsid w:val="00F54AAD"/>
    <w:rsid w:val="00F54D8E"/>
    <w:rsid w:val="00F5505F"/>
    <w:rsid w:val="00F562ED"/>
    <w:rsid w:val="00F563B9"/>
    <w:rsid w:val="00F569BC"/>
    <w:rsid w:val="00F56B9F"/>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85E"/>
    <w:rsid w:val="00F70D84"/>
    <w:rsid w:val="00F71438"/>
    <w:rsid w:val="00F727DF"/>
    <w:rsid w:val="00F73483"/>
    <w:rsid w:val="00F736EF"/>
    <w:rsid w:val="00F7428E"/>
    <w:rsid w:val="00F7442C"/>
    <w:rsid w:val="00F75A68"/>
    <w:rsid w:val="00F75B30"/>
    <w:rsid w:val="00F7641F"/>
    <w:rsid w:val="00F7659E"/>
    <w:rsid w:val="00F77DF3"/>
    <w:rsid w:val="00F8029A"/>
    <w:rsid w:val="00F813AE"/>
    <w:rsid w:val="00F81594"/>
    <w:rsid w:val="00F81BDB"/>
    <w:rsid w:val="00F82E60"/>
    <w:rsid w:val="00F83689"/>
    <w:rsid w:val="00F8370A"/>
    <w:rsid w:val="00F83E81"/>
    <w:rsid w:val="00F848C9"/>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D09"/>
    <w:rsid w:val="00F91F44"/>
    <w:rsid w:val="00F92E31"/>
    <w:rsid w:val="00F9313A"/>
    <w:rsid w:val="00F93C68"/>
    <w:rsid w:val="00F93CA8"/>
    <w:rsid w:val="00F93ED3"/>
    <w:rsid w:val="00F94A0C"/>
    <w:rsid w:val="00F94E52"/>
    <w:rsid w:val="00F95AC4"/>
    <w:rsid w:val="00F9627C"/>
    <w:rsid w:val="00F963FC"/>
    <w:rsid w:val="00F96A11"/>
    <w:rsid w:val="00F96BFA"/>
    <w:rsid w:val="00F96E32"/>
    <w:rsid w:val="00F97A34"/>
    <w:rsid w:val="00F97DC7"/>
    <w:rsid w:val="00FA0212"/>
    <w:rsid w:val="00FA03AD"/>
    <w:rsid w:val="00FA09FE"/>
    <w:rsid w:val="00FA0A3D"/>
    <w:rsid w:val="00FA129D"/>
    <w:rsid w:val="00FA1632"/>
    <w:rsid w:val="00FA16F8"/>
    <w:rsid w:val="00FA1833"/>
    <w:rsid w:val="00FA18EC"/>
    <w:rsid w:val="00FA1D1F"/>
    <w:rsid w:val="00FA3394"/>
    <w:rsid w:val="00FA34A0"/>
    <w:rsid w:val="00FA3DFA"/>
    <w:rsid w:val="00FA42D8"/>
    <w:rsid w:val="00FA480F"/>
    <w:rsid w:val="00FA5254"/>
    <w:rsid w:val="00FA644B"/>
    <w:rsid w:val="00FA6DAD"/>
    <w:rsid w:val="00FA7537"/>
    <w:rsid w:val="00FB0C11"/>
    <w:rsid w:val="00FB1181"/>
    <w:rsid w:val="00FB2B94"/>
    <w:rsid w:val="00FB3D78"/>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602F"/>
    <w:rsid w:val="00FC6B80"/>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597"/>
    <w:rsid w:val="00FD79C8"/>
    <w:rsid w:val="00FD79E0"/>
    <w:rsid w:val="00FE0002"/>
    <w:rsid w:val="00FE0C78"/>
    <w:rsid w:val="00FE1B79"/>
    <w:rsid w:val="00FE242E"/>
    <w:rsid w:val="00FE260B"/>
    <w:rsid w:val="00FE283C"/>
    <w:rsid w:val="00FE31CA"/>
    <w:rsid w:val="00FE36FC"/>
    <w:rsid w:val="00FE3720"/>
    <w:rsid w:val="00FE3DC2"/>
    <w:rsid w:val="00FE40CD"/>
    <w:rsid w:val="00FE41C8"/>
    <w:rsid w:val="00FE44FD"/>
    <w:rsid w:val="00FE4599"/>
    <w:rsid w:val="00FE546F"/>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B97"/>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9.png"/><Relationship Id="rId42" Type="http://schemas.openxmlformats.org/officeDocument/2006/relationships/footer" Target="footer3.xml"/><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image" Target="media/image122.png"/><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header" Target="header4.xml"/><Relationship Id="rId74" Type="http://schemas.openxmlformats.org/officeDocument/2006/relationships/image" Target="media/image59.png"/><Relationship Id="rId128" Type="http://schemas.openxmlformats.org/officeDocument/2006/relationships/header" Target="header5.xml"/><Relationship Id="rId149" Type="http://schemas.openxmlformats.org/officeDocument/2006/relationships/header" Target="header10.xml"/><Relationship Id="rId5" Type="http://schemas.openxmlformats.org/officeDocument/2006/relationships/webSettings" Target="webSettings.xml"/><Relationship Id="rId95" Type="http://schemas.openxmlformats.org/officeDocument/2006/relationships/image" Target="media/image80.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image" Target="media/image118.png"/><Relationship Id="rId139" Type="http://schemas.openxmlformats.org/officeDocument/2006/relationships/image" Target="media/image123.png"/><Relationship Id="rId80" Type="http://schemas.openxmlformats.org/officeDocument/2006/relationships/image" Target="media/image65.png"/><Relationship Id="rId85" Type="http://schemas.openxmlformats.org/officeDocument/2006/relationships/image" Target="media/image70.png"/><Relationship Id="rId150" Type="http://schemas.openxmlformats.org/officeDocument/2006/relationships/fontTable" Target="fontTable.xml"/><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4.emf"/><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3.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image" Target="media/image124.png"/><Relationship Id="rId145" Type="http://schemas.openxmlformats.org/officeDocument/2006/relationships/image" Target="media/image12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30.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4.png"/><Relationship Id="rId135" Type="http://schemas.openxmlformats.org/officeDocument/2006/relationships/image" Target="media/image119.png"/><Relationship Id="rId151" Type="http://schemas.openxmlformats.org/officeDocument/2006/relationships/theme" Target="theme/theme1.xml"/><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4.png"/><Relationship Id="rId34" Type="http://schemas.openxmlformats.org/officeDocument/2006/relationships/image" Target="media/image22.png"/><Relationship Id="rId50" Type="http://schemas.openxmlformats.org/officeDocument/2006/relationships/image" Target="media/image36.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141" Type="http://schemas.openxmlformats.org/officeDocument/2006/relationships/image" Target="media/image125.png"/><Relationship Id="rId146"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1.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5.png"/><Relationship Id="rId136" Type="http://schemas.openxmlformats.org/officeDocument/2006/relationships/image" Target="media/image120.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147" Type="http://schemas.openxmlformats.org/officeDocument/2006/relationships/header" Target="header8.xml"/><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6.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1.png"/><Relationship Id="rId20" Type="http://schemas.openxmlformats.org/officeDocument/2006/relationships/image" Target="media/image8.png"/><Relationship Id="rId41" Type="http://schemas.openxmlformats.org/officeDocument/2006/relationships/header" Target="header3.xml"/><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6.png"/><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8.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header" Target="header6.xml"/><Relationship Id="rId148"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image" Target="media/image33.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7.png"/><Relationship Id="rId16" Type="http://schemas.openxmlformats.org/officeDocument/2006/relationships/image" Target="media/image4.png"/><Relationship Id="rId37" Type="http://schemas.openxmlformats.org/officeDocument/2006/relationships/image" Target="media/image25.png"/><Relationship Id="rId58" Type="http://schemas.openxmlformats.org/officeDocument/2006/relationships/image" Target="media/image43.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emf"/><Relationship Id="rId144" Type="http://schemas.openxmlformats.org/officeDocument/2006/relationships/image" Target="media/image127.png"/><Relationship Id="rId90"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9</Pages>
  <Words>46430</Words>
  <Characters>264656</Characters>
  <Application>Microsoft Office Word</Application>
  <DocSecurity>0</DocSecurity>
  <Lines>2205</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HLBI) [E]</cp:lastModifiedBy>
  <cp:revision>3</cp:revision>
  <cp:lastPrinted>2023-12-18T16:48:00Z</cp:lastPrinted>
  <dcterms:created xsi:type="dcterms:W3CDTF">2023-12-18T16:48:00Z</dcterms:created>
  <dcterms:modified xsi:type="dcterms:W3CDTF">2023-12-18T16:48:00Z</dcterms:modified>
</cp:coreProperties>
</file>